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8B550B">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8B550B">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8B550B">
      <w:pPr>
        <w:pStyle w:val="BodyText2"/>
      </w:pPr>
      <w:r>
        <w:t>SELECT distinct country FROM pa.wdpa where country like 'UK%'</w:t>
      </w:r>
    </w:p>
    <w:p w14:paraId="2B643654" w14:textId="77777777" w:rsidR="00BB1D27" w:rsidRDefault="00BB1D27" w:rsidP="008B550B">
      <w:pPr>
        <w:pStyle w:val="BodyText2"/>
      </w:pPr>
      <w:r>
        <w:t>There are no PAs for the UK! There are 84488 PAs in the WDPA table.</w:t>
      </w:r>
    </w:p>
    <w:p w14:paraId="3E851087" w14:textId="42F2F0E1"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9C5102" w:rsidP="008B550B">
      <w:pPr>
        <w:pStyle w:val="BodyText2"/>
      </w:pPr>
      <w:hyperlink r:id="rId10" w:history="1">
        <w:r w:rsidR="00BB1D27" w:rsidRPr="0077669C">
          <w:rPr>
            <w:rStyle w:val="Hyperlink"/>
          </w:rPr>
          <w:t>http://localhost/pa5.php</w:t>
        </w:r>
      </w:hyperlink>
    </w:p>
    <w:p w14:paraId="0584A78B" w14:textId="77777777" w:rsidR="00BB1D27" w:rsidRDefault="00BB1D27" w:rsidP="008B550B">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8B550B">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8B550B">
      <w:pPr>
        <w:pStyle w:val="BodyText2"/>
      </w:pPr>
      <w:r>
        <w:t>total</w:t>
      </w:r>
      <w:r>
        <w:tab/>
        <w:t>=</w:t>
      </w:r>
      <w:r>
        <w:tab/>
        <w:t xml:space="preserve">12165 </w:t>
      </w:r>
      <w:r>
        <w:tab/>
        <w:t>sp</w:t>
      </w:r>
      <w:r>
        <w:tab/>
        <w:t>all filtered for Africa as well</w:t>
      </w:r>
    </w:p>
    <w:p w14:paraId="1E1A5FFA" w14:textId="77777777" w:rsidR="00BB1D27" w:rsidRDefault="00BB1D27" w:rsidP="008B550B">
      <w:pPr>
        <w:pStyle w:val="BodyText2"/>
      </w:pPr>
      <w:r>
        <w:t xml:space="preserve">parallelisation - picloud </w:t>
      </w:r>
    </w:p>
    <w:p w14:paraId="74E0B516" w14:textId="77777777" w:rsidR="00BB1D27" w:rsidRDefault="00BB1D27" w:rsidP="008B550B">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8B550B">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8B550B">
      <w:pPr>
        <w:pStyle w:val="BodyText2"/>
      </w:pPr>
      <w:r>
        <w:t>Do we need to do dynamic querying, i.e. using user-defined areas?</w:t>
      </w:r>
    </w:p>
    <w:p w14:paraId="08E3F78E" w14:textId="77777777" w:rsidR="00675693" w:rsidRPr="00675693" w:rsidRDefault="00675693" w:rsidP="008B550B">
      <w:pPr>
        <w:pStyle w:val="BodyText2"/>
      </w:pPr>
      <w:r>
        <w:t>From …IUCN Protected area Effectiveness book</w:t>
      </w:r>
    </w:p>
    <w:p w14:paraId="2C9CB025" w14:textId="77777777" w:rsidR="00675693" w:rsidRPr="007B6754" w:rsidRDefault="00675693" w:rsidP="008B550B">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8B550B">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8B550B">
      <w:pPr>
        <w:pStyle w:val="BodyText2"/>
      </w:pPr>
    </w:p>
    <w:p w14:paraId="15BCB04B" w14:textId="77777777" w:rsidR="00675693" w:rsidRDefault="00675693" w:rsidP="008B550B">
      <w:pPr>
        <w:pStyle w:val="BodyText2"/>
      </w:pPr>
      <w:r>
        <w:t>From ..Biological Diversity - frontiers in measurement and assessment book</w:t>
      </w:r>
    </w:p>
    <w:p w14:paraId="02C3F734" w14:textId="77777777" w:rsidR="00675693" w:rsidRPr="00675693" w:rsidRDefault="00675693" w:rsidP="008B550B">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8B550B">
      <w:pPr>
        <w:pStyle w:val="BodyText2"/>
      </w:pPr>
      <w:r>
        <w:t>From CBD Aichi targets</w:t>
      </w:r>
    </w:p>
    <w:p w14:paraId="2013AA55" w14:textId="77777777" w:rsidR="00A128C3" w:rsidRPr="00A128C3" w:rsidRDefault="00A128C3" w:rsidP="008B550B">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8B550B">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8B550B">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8B550B">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3C4E414C" w:rsidR="004B4E68" w:rsidRDefault="004B4E68" w:rsidP="007D2F52">
      <w:pPr>
        <w:pStyle w:val="Heading4"/>
      </w:pPr>
      <w:r>
        <w:t>Exclusive Economic Zones (EEZ)</w:t>
      </w:r>
      <w:bookmarkEnd w:id="7"/>
    </w:p>
    <w:p w14:paraId="068DC9D8" w14:textId="77777777" w:rsidR="002F6873" w:rsidRDefault="002F6873" w:rsidP="008B550B">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8B550B">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8B550B">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8B550B">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8B550B">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8B550B">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8B550B">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8B550B">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8B550B">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8B550B">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8B550B">
      <w:pPr>
        <w:pStyle w:val="BodyText2"/>
      </w:pPr>
      <w:r>
        <w:t>There are 30145 unique speciesids in the November 2011 dataset.</w:t>
      </w:r>
    </w:p>
    <w:p w14:paraId="5493CDBD" w14:textId="77777777" w:rsidR="00BC164A" w:rsidRDefault="00BC164A" w:rsidP="008B550B">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8B550B">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8B550B">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570F1A47"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8B550B">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8B550B">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8B550B">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8B550B">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8B550B">
      <w:pPr>
        <w:pStyle w:val="BodyText2"/>
      </w:pPr>
      <w:r>
        <w:t>Also some features in the ArcGIS Server WFS Service caused errors but worked in the REST service, e.g.:</w:t>
      </w:r>
    </w:p>
    <w:p w14:paraId="1605ACC1" w14:textId="77777777" w:rsidR="005C6D00" w:rsidRDefault="009C5102" w:rsidP="008B550B">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8B550B">
      <w:pPr>
        <w:pStyle w:val="BodyText2"/>
      </w:pPr>
      <w:r>
        <w:t xml:space="preserve">In the ArcGIS Server Log there is an error: </w:t>
      </w:r>
      <w:r w:rsidRPr="00EE1718">
        <w:t>Container process 8140 has crashed on machine IP-0A321AD6.</w:t>
      </w:r>
    </w:p>
    <w:p w14:paraId="75889ECF" w14:textId="77777777" w:rsidR="00785CC1" w:rsidRDefault="00785CC1" w:rsidP="008B550B">
      <w:pPr>
        <w:pStyle w:val="BodyText2"/>
      </w:pPr>
      <w:r>
        <w:t>When you run CheckGeometry in ArcGIS it reports the OBJECTID of the feature that has geometry errors. There are lots for the IUCN species data.</w:t>
      </w:r>
    </w:p>
    <w:p w14:paraId="15416137" w14:textId="77777777" w:rsidR="00A645F3" w:rsidRDefault="00A645F3" w:rsidP="008B550B">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8B550B">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8B550B">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8B550B">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8B550B">
      <w:pPr>
        <w:pStyle w:val="BodyText2"/>
      </w:pPr>
      <w:r>
        <w:t>Leatherback turtle (6494) has all 11 of its large polygons duplicated in the new version 2014_2.</w:t>
      </w:r>
    </w:p>
    <w:p w14:paraId="15B3A878" w14:textId="77777777" w:rsidR="006B4883" w:rsidRPr="00BC4363" w:rsidRDefault="006B4883" w:rsidP="008B550B">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8B550B">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8B550B">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8B550B">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8B550B">
      <w:pPr>
        <w:pStyle w:val="BodyText2"/>
      </w:pPr>
      <w:r>
        <w:t>‘..is mutually exclusive; a polygon coded as “Extant” cannot also be coded as “Extinct”..’</w:t>
      </w:r>
    </w:p>
    <w:p w14:paraId="161916AA" w14:textId="77777777" w:rsidR="00BC4363" w:rsidRDefault="00CC3A1E" w:rsidP="008B550B">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8B550B">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8B550B">
      <w:pPr>
        <w:pStyle w:val="BodyText2"/>
      </w:pPr>
      <w:r>
        <w:t>There are image search results for all species! Hooray. Apart from the ones with no binomial names.</w:t>
      </w:r>
    </w:p>
    <w:p w14:paraId="753B104A" w14:textId="77777777" w:rsidR="00E72611" w:rsidRDefault="00E72611" w:rsidP="008B550B">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8B550B">
      <w:pPr>
        <w:pStyle w:val="BodyText2"/>
      </w:pPr>
      <w:r>
        <w:t xml:space="preserve">The Dodo has a range map in the most recent Red List Update. </w:t>
      </w:r>
    </w:p>
    <w:p w14:paraId="18F1D0C7" w14:textId="77777777" w:rsidR="00D12382" w:rsidRDefault="00D12382" w:rsidP="008B550B">
      <w:pPr>
        <w:pStyle w:val="BodyText2"/>
      </w:pPr>
      <w:r>
        <w:t>Update 24/4/12:</w:t>
      </w:r>
    </w:p>
    <w:p w14:paraId="0FE32AC0" w14:textId="77777777" w:rsidR="00D12382" w:rsidRDefault="00D12382" w:rsidP="008B550B">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8B550B">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8B550B">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8B550B">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8B550B">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8B550B">
      <w:pPr>
        <w:pStyle w:val="BodyText2"/>
      </w:pPr>
      <w:r>
        <w:t>There are some species that are completely missing that shouldn’t be (probably because of taxonomic changes):</w:t>
      </w:r>
    </w:p>
    <w:p w14:paraId="1CCE068B" w14:textId="77777777" w:rsidR="00DD1C2F" w:rsidRDefault="00DD1C2F" w:rsidP="008B550B">
      <w:pPr>
        <w:pStyle w:val="BodyText2"/>
      </w:pPr>
      <w:r>
        <w:t>Pantanal Cat (</w:t>
      </w:r>
      <w:r w:rsidRPr="00C930FD">
        <w:t>Leopardus braccatus</w:t>
      </w:r>
      <w:r>
        <w:t xml:space="preserve">) </w:t>
      </w:r>
    </w:p>
    <w:p w14:paraId="26DDBB85" w14:textId="77777777" w:rsidR="00DD1C2F" w:rsidRDefault="00DD1C2F" w:rsidP="008B550B">
      <w:pPr>
        <w:pStyle w:val="BodyText2"/>
      </w:pPr>
      <w:r>
        <w:t xml:space="preserve">There are lots of records in the taxonomy table that have missing data – what should we do with these? Delete them? </w:t>
      </w:r>
    </w:p>
    <w:p w14:paraId="236F9990" w14:textId="77777777" w:rsidR="00DD1C2F" w:rsidRDefault="00DD1C2F" w:rsidP="008B550B">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8B550B">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8B550B">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8B550B">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8B550B">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8B550B">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8B550B">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8B550B">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8B550B">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8B550B">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8B550B">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9C5102" w:rsidP="008B550B">
      <w:pPr>
        <w:pStyle w:val="BodyText2"/>
      </w:pPr>
      <w:hyperlink r:id="rId33" w:history="1">
        <w:r w:rsidR="00991E05">
          <w:rPr>
            <w:rStyle w:val="Hyperlink"/>
          </w:rPr>
          <w:t>https://github.com/mdoering/backbone</w:t>
        </w:r>
      </w:hyperlink>
    </w:p>
    <w:p w14:paraId="3ED604C1" w14:textId="77777777" w:rsidR="00991E05" w:rsidRPr="00201D39" w:rsidRDefault="00991E05" w:rsidP="008B550B">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8B550B">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8B550B">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8B550B">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8B550B">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8B550B">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8B550B">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8B550B">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8B550B">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8B550B">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8B550B">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8B550B">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8B550B">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8B550B">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8B550B">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8B550B">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8B550B">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8B550B">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8B550B">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8B550B">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8B550B">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8B550B">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8B550B">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8B550B">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8B550B">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8B550B">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8B550B">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8B550B">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8B550B">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8B550B">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8B550B">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8B550B">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8B550B">
      <w:pPr>
        <w:pStyle w:val="BodyText2"/>
      </w:pPr>
      <w:r>
        <w:t>This is the breakdown:</w:t>
      </w:r>
    </w:p>
    <w:p w14:paraId="3ECF30EC" w14:textId="77777777" w:rsidR="003E1FEB" w:rsidRDefault="003E1FEB" w:rsidP="008B550B">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8B550B">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8B550B">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8B550B">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8B550B">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8B550B">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8B550B">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8B550B">
      <w:pPr>
        <w:pStyle w:val="BodyText2"/>
      </w:pPr>
      <w:r>
        <w:t>From the GEE metadata:</w:t>
      </w:r>
    </w:p>
    <w:p w14:paraId="7EA7F8AF" w14:textId="77777777" w:rsidR="00A67470" w:rsidRDefault="00A67470" w:rsidP="008B550B">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8B550B">
            <w:pPr>
              <w:pStyle w:val="Tiny"/>
            </w:pPr>
            <w:r w:rsidRPr="00C86AF7">
              <w:t>Sensor</w:t>
            </w:r>
          </w:p>
        </w:tc>
        <w:tc>
          <w:tcPr>
            <w:tcW w:w="1260" w:type="dxa"/>
          </w:tcPr>
          <w:p w14:paraId="4918F72D" w14:textId="77777777" w:rsidR="00A67470" w:rsidRPr="00C86AF7" w:rsidRDefault="00A67470" w:rsidP="008B550B">
            <w:pPr>
              <w:pStyle w:val="Tiny"/>
            </w:pPr>
            <w:r w:rsidRPr="00C86AF7">
              <w:t>From</w:t>
            </w:r>
          </w:p>
        </w:tc>
        <w:tc>
          <w:tcPr>
            <w:tcW w:w="1350" w:type="dxa"/>
          </w:tcPr>
          <w:p w14:paraId="5DCF471F" w14:textId="77777777" w:rsidR="00A67470" w:rsidRPr="00C86AF7" w:rsidRDefault="00A67470" w:rsidP="008B550B">
            <w:pPr>
              <w:pStyle w:val="Tiny"/>
            </w:pPr>
            <w:r w:rsidRPr="00C86AF7">
              <w:t>To</w:t>
            </w:r>
          </w:p>
        </w:tc>
        <w:tc>
          <w:tcPr>
            <w:tcW w:w="1350" w:type="dxa"/>
          </w:tcPr>
          <w:p w14:paraId="73E85EEE" w14:textId="77777777" w:rsidR="00A67470" w:rsidRPr="00C86AF7" w:rsidRDefault="00A67470" w:rsidP="008B550B">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8B550B">
            <w:pPr>
              <w:pStyle w:val="Tiny"/>
            </w:pPr>
            <w:r w:rsidRPr="00C12232">
              <w:t xml:space="preserve">Landsat 5 </w:t>
            </w:r>
          </w:p>
        </w:tc>
        <w:tc>
          <w:tcPr>
            <w:tcW w:w="1260" w:type="dxa"/>
          </w:tcPr>
          <w:p w14:paraId="73E81679" w14:textId="77777777" w:rsidR="00A67470" w:rsidRPr="00C12232" w:rsidRDefault="00A67470" w:rsidP="008B550B">
            <w:pPr>
              <w:pStyle w:val="Tiny"/>
            </w:pPr>
            <w:r>
              <w:t>Jan 1 1984</w:t>
            </w:r>
          </w:p>
        </w:tc>
        <w:tc>
          <w:tcPr>
            <w:tcW w:w="1350" w:type="dxa"/>
          </w:tcPr>
          <w:p w14:paraId="29B32482" w14:textId="77777777" w:rsidR="00A67470" w:rsidRPr="00C12232" w:rsidRDefault="00A67470" w:rsidP="008B550B">
            <w:pPr>
              <w:pStyle w:val="Tiny"/>
            </w:pPr>
            <w:r w:rsidRPr="00C12232">
              <w:t>May 4</w:t>
            </w:r>
            <w:r>
              <w:t xml:space="preserve"> </w:t>
            </w:r>
            <w:r w:rsidRPr="00C12232">
              <w:t>2012</w:t>
            </w:r>
          </w:p>
        </w:tc>
        <w:tc>
          <w:tcPr>
            <w:tcW w:w="1350" w:type="dxa"/>
          </w:tcPr>
          <w:p w14:paraId="588C4F24" w14:textId="77777777" w:rsidR="00A67470" w:rsidRPr="00C12232" w:rsidRDefault="00A67470" w:rsidP="008B550B">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8B550B">
            <w:pPr>
              <w:pStyle w:val="Tiny"/>
            </w:pPr>
            <w:r w:rsidRPr="00C12232">
              <w:t>Landsat 7</w:t>
            </w:r>
            <w:r w:rsidRPr="00C12232">
              <w:tab/>
            </w:r>
          </w:p>
        </w:tc>
        <w:tc>
          <w:tcPr>
            <w:tcW w:w="1260" w:type="dxa"/>
          </w:tcPr>
          <w:p w14:paraId="32DF2AC7" w14:textId="77777777" w:rsidR="00A67470" w:rsidRPr="00C12232" w:rsidRDefault="00A67470" w:rsidP="008B550B">
            <w:pPr>
              <w:pStyle w:val="Tiny"/>
            </w:pPr>
            <w:r>
              <w:t>Jan 1 1999</w:t>
            </w:r>
          </w:p>
        </w:tc>
        <w:tc>
          <w:tcPr>
            <w:tcW w:w="1350" w:type="dxa"/>
          </w:tcPr>
          <w:p w14:paraId="3678D6E8" w14:textId="77777777" w:rsidR="00A67470" w:rsidRPr="00C12232" w:rsidRDefault="00A67470" w:rsidP="008B550B">
            <w:pPr>
              <w:pStyle w:val="Tiny"/>
            </w:pPr>
            <w:r w:rsidRPr="00C12232">
              <w:t>May 19</w:t>
            </w:r>
            <w:r>
              <w:t xml:space="preserve"> </w:t>
            </w:r>
            <w:r w:rsidRPr="00C12232">
              <w:t>2014</w:t>
            </w:r>
          </w:p>
        </w:tc>
        <w:tc>
          <w:tcPr>
            <w:tcW w:w="1350" w:type="dxa"/>
          </w:tcPr>
          <w:p w14:paraId="54D9481D" w14:textId="77777777" w:rsidR="00A67470" w:rsidRPr="00C12232" w:rsidRDefault="00A67470" w:rsidP="008B550B">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8B550B">
            <w:pPr>
              <w:pStyle w:val="Tiny"/>
            </w:pPr>
            <w:r>
              <w:t>Landsat 8</w:t>
            </w:r>
          </w:p>
        </w:tc>
        <w:tc>
          <w:tcPr>
            <w:tcW w:w="1260" w:type="dxa"/>
          </w:tcPr>
          <w:p w14:paraId="3F599A11" w14:textId="77777777" w:rsidR="00A67470" w:rsidRDefault="00A67470" w:rsidP="008B550B">
            <w:pPr>
              <w:pStyle w:val="Tiny"/>
            </w:pPr>
            <w:r>
              <w:t>Apr 10 2013</w:t>
            </w:r>
          </w:p>
        </w:tc>
        <w:tc>
          <w:tcPr>
            <w:tcW w:w="1350" w:type="dxa"/>
          </w:tcPr>
          <w:p w14:paraId="6B785D7B" w14:textId="77777777" w:rsidR="00A67470" w:rsidRPr="00C12232" w:rsidRDefault="00A67470" w:rsidP="008B550B">
            <w:pPr>
              <w:pStyle w:val="Tiny"/>
            </w:pPr>
            <w:r>
              <w:t>May 21 2014</w:t>
            </w:r>
          </w:p>
        </w:tc>
        <w:tc>
          <w:tcPr>
            <w:tcW w:w="1350" w:type="dxa"/>
          </w:tcPr>
          <w:p w14:paraId="03A739B0" w14:textId="77777777" w:rsidR="00A67470" w:rsidRDefault="00A67470" w:rsidP="008B550B">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8B550B">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8B550B">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8B550B">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8B550B">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8B550B">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8B550B">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8B550B">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8B550B">
      <w:pPr>
        <w:pStyle w:val="BodyText2"/>
      </w:pPr>
      <w:r>
        <w:t>The naming convention for Landsat 8 files is as follows:</w:t>
      </w:r>
    </w:p>
    <w:p w14:paraId="2EE8DF43" w14:textId="77777777" w:rsidR="00A67470" w:rsidRDefault="00A67470" w:rsidP="008B550B">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8B550B">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8B550B">
      <w:pPr>
        <w:pStyle w:val="BodyText2"/>
      </w:pPr>
      <w:r>
        <w:t>There are a number of different datasets available of GEE for Landsat 8. The following are the raw datasets (i.e. not composite):</w:t>
      </w:r>
    </w:p>
    <w:p w14:paraId="075739CA" w14:textId="77777777" w:rsidR="00A67470" w:rsidRDefault="00A67470" w:rsidP="008B550B">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8B550B">
            <w:pPr>
              <w:pStyle w:val="Tiny"/>
            </w:pPr>
            <w:r w:rsidRPr="00887A33">
              <w:t>Dataset</w:t>
            </w:r>
          </w:p>
        </w:tc>
        <w:tc>
          <w:tcPr>
            <w:tcW w:w="1584" w:type="dxa"/>
          </w:tcPr>
          <w:p w14:paraId="09D74659" w14:textId="77777777" w:rsidR="00A67470" w:rsidRPr="00887A33" w:rsidRDefault="00A67470" w:rsidP="008B550B">
            <w:pPr>
              <w:pStyle w:val="Tiny"/>
            </w:pPr>
            <w:r w:rsidRPr="00887A33">
              <w:t>Imagecollection ID</w:t>
            </w:r>
          </w:p>
        </w:tc>
        <w:tc>
          <w:tcPr>
            <w:tcW w:w="3544" w:type="dxa"/>
          </w:tcPr>
          <w:p w14:paraId="22B27BC8" w14:textId="77777777" w:rsidR="00A67470" w:rsidRPr="00887A33" w:rsidRDefault="00A67470" w:rsidP="008B550B">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8B550B">
            <w:pPr>
              <w:pStyle w:val="Tiny"/>
            </w:pPr>
            <w:r w:rsidRPr="00887A33">
              <w:t>USGS Landsat 8 Radiance</w:t>
            </w:r>
          </w:p>
        </w:tc>
        <w:tc>
          <w:tcPr>
            <w:tcW w:w="1584" w:type="dxa"/>
          </w:tcPr>
          <w:p w14:paraId="13ACE565" w14:textId="77777777" w:rsidR="00A67470" w:rsidRPr="00887A33" w:rsidRDefault="00A67470" w:rsidP="008B550B">
            <w:pPr>
              <w:pStyle w:val="Tiny"/>
            </w:pPr>
            <w:r w:rsidRPr="00887A33">
              <w:t>LANDSAT/LC8</w:t>
            </w:r>
          </w:p>
        </w:tc>
        <w:tc>
          <w:tcPr>
            <w:tcW w:w="3544" w:type="dxa"/>
          </w:tcPr>
          <w:p w14:paraId="6AE8FE40" w14:textId="77777777" w:rsidR="00A67470" w:rsidRPr="00887A33" w:rsidRDefault="00A67470" w:rsidP="008B550B">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8B550B">
            <w:pPr>
              <w:pStyle w:val="Tiny"/>
            </w:pPr>
            <w:r w:rsidRPr="00887A33">
              <w:t>USGS Landsat 8 Radiance (Orthorectified)</w:t>
            </w:r>
          </w:p>
        </w:tc>
        <w:tc>
          <w:tcPr>
            <w:tcW w:w="1584" w:type="dxa"/>
          </w:tcPr>
          <w:p w14:paraId="5E4E8F2E" w14:textId="77777777" w:rsidR="00A67470" w:rsidRPr="00887A33" w:rsidRDefault="00A67470" w:rsidP="008B550B">
            <w:pPr>
              <w:pStyle w:val="Tiny"/>
            </w:pPr>
            <w:r w:rsidRPr="00887A33">
              <w:t>LANDSAT/LC8_L1T</w:t>
            </w:r>
          </w:p>
        </w:tc>
        <w:tc>
          <w:tcPr>
            <w:tcW w:w="3544" w:type="dxa"/>
          </w:tcPr>
          <w:p w14:paraId="06D7C2CA" w14:textId="77777777" w:rsidR="00A67470" w:rsidRPr="00887A33" w:rsidRDefault="00A67470" w:rsidP="008B550B">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8B550B">
            <w:pPr>
              <w:pStyle w:val="Tiny"/>
            </w:pPr>
            <w:r w:rsidRPr="00887A33">
              <w:t>USGS Landsat 8 TOA Reflectance (Orthorectified)</w:t>
            </w:r>
          </w:p>
        </w:tc>
        <w:tc>
          <w:tcPr>
            <w:tcW w:w="1584" w:type="dxa"/>
          </w:tcPr>
          <w:p w14:paraId="64E0E9FD" w14:textId="77777777" w:rsidR="00A67470" w:rsidRPr="00887A33" w:rsidRDefault="00A67470" w:rsidP="008B550B">
            <w:pPr>
              <w:pStyle w:val="Tiny"/>
            </w:pPr>
            <w:r w:rsidRPr="00887A33">
              <w:t>LANDSAT/LC8_L1T_TOA</w:t>
            </w:r>
          </w:p>
        </w:tc>
        <w:tc>
          <w:tcPr>
            <w:tcW w:w="3544" w:type="dxa"/>
          </w:tcPr>
          <w:p w14:paraId="237D7CAF" w14:textId="77777777" w:rsidR="00A67470" w:rsidRPr="00887A33" w:rsidRDefault="00A67470" w:rsidP="008B550B">
            <w:pPr>
              <w:pStyle w:val="Tiny"/>
            </w:pPr>
            <w:r w:rsidRPr="00887A33">
              <w:t>Landsat 8 calibrated top-of-atmosphere reflectance, orthorectified scenes only.</w:t>
            </w:r>
          </w:p>
        </w:tc>
      </w:tr>
    </w:tbl>
    <w:p w14:paraId="460B928A" w14:textId="77777777" w:rsidR="00A67470" w:rsidRDefault="00A67470" w:rsidP="008B550B">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8B550B">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8B550B">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8B550B">
      <w:pPr>
        <w:pStyle w:val="BodyText2"/>
      </w:pPr>
      <w:r w:rsidRPr="00010737">
        <w:t>S2A_OPER_MSI_L1C_TL_SGS__20160119T162458_A003008_T30PUB_N02.01</w:t>
      </w:r>
      <w:r>
        <w:t xml:space="preserve"> </w:t>
      </w:r>
    </w:p>
    <w:p w14:paraId="730A2008" w14:textId="37110E56" w:rsidR="005B52B8" w:rsidRDefault="005B52B8" w:rsidP="008B550B">
      <w:pPr>
        <w:pStyle w:val="BodyText2"/>
      </w:pPr>
      <w:r w:rsidRPr="00010737">
        <w:t>A003008</w:t>
      </w:r>
      <w:r>
        <w:t xml:space="preserve"> = absolute orbit number</w:t>
      </w:r>
    </w:p>
    <w:p w14:paraId="0536CEFB" w14:textId="05AEBFBC" w:rsidR="00010737" w:rsidRDefault="00DF18D2" w:rsidP="008B550B">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8B550B">
      <w:pPr>
        <w:pStyle w:val="BodyText2"/>
      </w:pPr>
      <w:r>
        <w:t>The strips are split into 100kmx100km blocks that coincide with the MGRS grids and they overlap the adjacent grids as shown in the following:</w:t>
      </w:r>
    </w:p>
    <w:p w14:paraId="63F1012E" w14:textId="4E7092A7" w:rsidR="00F76411" w:rsidRDefault="00F76411" w:rsidP="008B550B">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8B550B">
      <w:pPr>
        <w:pStyle w:val="BodyText2"/>
      </w:pPr>
      <w:r>
        <w:t>Correct geometry for: ‘</w:t>
      </w:r>
      <w:r w:rsidRPr="00F76411">
        <w:t>COPERNICUS/S2/20160319T104937_20160319T213633_T30PVB</w:t>
      </w:r>
      <w:r>
        <w:t>’ – i.e. geometry covers imagery</w:t>
      </w:r>
    </w:p>
    <w:p w14:paraId="261D5E0B" w14:textId="0136E584" w:rsidR="00F76411" w:rsidRDefault="00F76411" w:rsidP="008B550B">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8B550B">
      <w:pPr>
        <w:pStyle w:val="BodyText2"/>
      </w:pPr>
      <w:r>
        <w:t>Incorrect geometry for ‘</w:t>
      </w:r>
      <w:r w:rsidRPr="00F76411">
        <w:t>COPERNICUS/S2/20160425T103926_20160425T161356_T30PVB</w:t>
      </w:r>
      <w:r>
        <w:t>’ – i.e. geometry is larger than imagery</w:t>
      </w:r>
    </w:p>
    <w:p w14:paraId="55B0BF42" w14:textId="0390A48E" w:rsidR="0068031E" w:rsidRDefault="0068031E" w:rsidP="008B550B">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8B550B">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8B550B">
      <w:pPr>
        <w:pStyle w:val="BodyText2"/>
      </w:pPr>
      <w:r>
        <w:t>There appears to be some discrepancy between the image data and that defined by the image geometry. e.g. look at the following:</w:t>
      </w:r>
    </w:p>
    <w:p w14:paraId="6C41073A" w14:textId="77777777" w:rsidR="00F76411" w:rsidRPr="00010737" w:rsidRDefault="00F76411" w:rsidP="008B550B">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8B550B">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8B550B">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9C5102" w:rsidP="008B550B">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8B550B">
      <w:pPr>
        <w:pStyle w:val="BodyText2"/>
      </w:pPr>
      <w:r>
        <w:t>The tiles will then be server according to the following pattern:</w:t>
      </w:r>
    </w:p>
    <w:p w14:paraId="3FE5D8E3" w14:textId="77777777" w:rsidR="006014CC" w:rsidRDefault="009C5102" w:rsidP="008B550B">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8B550B">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9C5102" w:rsidP="008B550B">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8B550B">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8B550B">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9C5102" w:rsidP="008B550B">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8B550B">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9C5102" w:rsidP="008B550B">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8B550B">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8B550B">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8B550B">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8B550B">
      <w:pPr>
        <w:pStyle w:val="BodyText2"/>
      </w:pPr>
      <w:r>
        <w:t>I have written a tool to download the data from a Google Cloud Storage bucket (called water-world).</w:t>
      </w:r>
    </w:p>
    <w:p w14:paraId="7CDAF2FA" w14:textId="77777777" w:rsidR="00FB1DC5" w:rsidRPr="00A31567" w:rsidRDefault="00FB1DC5" w:rsidP="008B550B">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8B550B">
      <w:pPr>
        <w:pStyle w:val="BodyText2"/>
      </w:pPr>
      <w:r>
        <w:t>Horizontally we have same size rasters when divided by: 2,3,6,9,18,47</w:t>
      </w:r>
    </w:p>
    <w:p w14:paraId="51270888" w14:textId="77777777" w:rsidR="00FB1DC5" w:rsidRDefault="00FB1DC5" w:rsidP="008B550B">
      <w:pPr>
        <w:pStyle w:val="BodyText2"/>
      </w:pPr>
      <w:r>
        <w:t>Vertically we have same size rasters when divided by: 2</w:t>
      </w:r>
    </w:p>
    <w:p w14:paraId="617F1A7A" w14:textId="77777777" w:rsidR="00FB1DC5" w:rsidRDefault="00FB1DC5" w:rsidP="008B550B">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8B550B">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8B550B">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8B550B">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8B550B">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8B550B">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8B550B">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8B550B">
      <w:pPr>
        <w:pStyle w:val="BodyText2"/>
      </w:pPr>
      <w:r>
        <w:t>ANSWER: Populate the metadata in ArcGIS using its own metadata format and then export to FGDC so it can be read in QGIS.</w:t>
      </w:r>
    </w:p>
    <w:p w14:paraId="1883E1CC" w14:textId="77777777" w:rsidR="00FB1DC5" w:rsidRDefault="00FB1DC5" w:rsidP="008B550B">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8B550B">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8B550B">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8B550B">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8B550B">
      <w:pPr>
        <w:pStyle w:val="GPError"/>
        <w:rPr>
          <w:lang w:bidi="ar-SA"/>
        </w:rPr>
      </w:pPr>
      <w:r>
        <w:rPr>
          <w:lang w:bidi="ar-SA"/>
        </w:rPr>
        <w:t>The process did not execute because the precondition is false</w:t>
      </w:r>
    </w:p>
    <w:p w14:paraId="2A5904A7" w14:textId="77777777" w:rsidR="00FB1DC5" w:rsidRDefault="00FB1DC5" w:rsidP="008B550B">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8B550B">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8B550B">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8B550B">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8B550B">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8B550B">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8B550B">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8B550B">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8B550B">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8B550B">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8B550B">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8B550B">
      <w:pPr>
        <w:pStyle w:val="BodyText2"/>
      </w:pPr>
      <w:r>
        <w:t>Using the following colormap file produces a *.clr file alongside the raster:</w:t>
      </w:r>
    </w:p>
    <w:p w14:paraId="55F2DE31" w14:textId="77777777" w:rsidR="00FB1DC5" w:rsidRDefault="00FB1DC5" w:rsidP="008B550B">
      <w:pPr>
        <w:pStyle w:val="Tiny"/>
      </w:pPr>
      <w:r>
        <w:t>-1 255 255 255</w:t>
      </w:r>
    </w:p>
    <w:p w14:paraId="6142E50D" w14:textId="77777777" w:rsidR="00FB1DC5" w:rsidRDefault="00FB1DC5" w:rsidP="008B550B">
      <w:pPr>
        <w:pStyle w:val="Tiny"/>
      </w:pPr>
      <w:r>
        <w:t>1 0 0 221</w:t>
      </w:r>
    </w:p>
    <w:p w14:paraId="5E5A177C" w14:textId="77777777" w:rsidR="00FB1DC5" w:rsidRDefault="00FB1DC5" w:rsidP="008B550B">
      <w:pPr>
        <w:pStyle w:val="Tiny"/>
      </w:pPr>
      <w:r>
        <w:t>2 34 177 76</w:t>
      </w:r>
    </w:p>
    <w:p w14:paraId="4143E23D" w14:textId="77777777" w:rsidR="00FB1DC5" w:rsidRDefault="00FB1DC5" w:rsidP="008B550B">
      <w:pPr>
        <w:pStyle w:val="Tiny"/>
      </w:pPr>
      <w:r>
        <w:t>3 209 16 45</w:t>
      </w:r>
    </w:p>
    <w:p w14:paraId="644B111B" w14:textId="77777777" w:rsidR="00FB1DC5" w:rsidRDefault="00FB1DC5" w:rsidP="008B550B">
      <w:pPr>
        <w:pStyle w:val="Tiny"/>
      </w:pPr>
      <w:r>
        <w:t>4 153 217 234</w:t>
      </w:r>
    </w:p>
    <w:p w14:paraId="2EDC1592" w14:textId="77777777" w:rsidR="00FB1DC5" w:rsidRDefault="00FB1DC5" w:rsidP="008B550B">
      <w:pPr>
        <w:pStyle w:val="Tiny"/>
      </w:pPr>
      <w:r>
        <w:t>5 181 230 29</w:t>
      </w:r>
    </w:p>
    <w:p w14:paraId="4C3456EF" w14:textId="77777777" w:rsidR="00FB1DC5" w:rsidRDefault="00FB1DC5" w:rsidP="008B550B">
      <w:pPr>
        <w:pStyle w:val="Tiny"/>
      </w:pPr>
      <w:r>
        <w:t>6 230 161 170</w:t>
      </w:r>
    </w:p>
    <w:p w14:paraId="0EF7E0F3" w14:textId="77777777" w:rsidR="00FB1DC5" w:rsidRDefault="00FB1DC5" w:rsidP="008B550B">
      <w:pPr>
        <w:pStyle w:val="Tiny"/>
      </w:pPr>
      <w:r>
        <w:t>7 255 127 39</w:t>
      </w:r>
    </w:p>
    <w:p w14:paraId="567D80C0" w14:textId="77777777" w:rsidR="00FB1DC5" w:rsidRDefault="00FB1DC5" w:rsidP="008B550B">
      <w:pPr>
        <w:pStyle w:val="Tiny"/>
      </w:pPr>
      <w:r>
        <w:t>8 255 201 14</w:t>
      </w:r>
    </w:p>
    <w:p w14:paraId="27C1219D" w14:textId="77777777" w:rsidR="00FB1DC5" w:rsidRDefault="00FB1DC5" w:rsidP="008B550B">
      <w:pPr>
        <w:pStyle w:val="Tiny"/>
      </w:pPr>
      <w:r>
        <w:t>9 127 127 127</w:t>
      </w:r>
    </w:p>
    <w:p w14:paraId="37335209" w14:textId="77777777" w:rsidR="00FB1DC5" w:rsidRPr="00C6703B" w:rsidRDefault="00FB1DC5" w:rsidP="008B550B">
      <w:pPr>
        <w:pStyle w:val="Tiny"/>
      </w:pPr>
      <w:r>
        <w:t>10 195 195 195</w:t>
      </w:r>
    </w:p>
    <w:p w14:paraId="46DF007B" w14:textId="77777777" w:rsidR="00FB1DC5" w:rsidRDefault="00FB1DC5" w:rsidP="008B550B">
      <w:pPr>
        <w:pStyle w:val="BodyText2"/>
      </w:pPr>
      <w:r>
        <w:t>However, using the following colormap file embeds the color table (up to 255 levels) in the raster:</w:t>
      </w:r>
    </w:p>
    <w:p w14:paraId="74224705" w14:textId="77777777" w:rsidR="00FB1DC5" w:rsidRDefault="00FB1DC5" w:rsidP="008B550B">
      <w:pPr>
        <w:pStyle w:val="Tiny"/>
      </w:pPr>
      <w:r>
        <w:t>1 0 0 221</w:t>
      </w:r>
    </w:p>
    <w:p w14:paraId="620B90F0" w14:textId="77777777" w:rsidR="00FB1DC5" w:rsidRDefault="00FB1DC5" w:rsidP="008B550B">
      <w:pPr>
        <w:pStyle w:val="Tiny"/>
      </w:pPr>
      <w:r>
        <w:t>2 34 177 76</w:t>
      </w:r>
    </w:p>
    <w:p w14:paraId="70C4266B" w14:textId="77777777" w:rsidR="00FB1DC5" w:rsidRDefault="00FB1DC5" w:rsidP="008B550B">
      <w:pPr>
        <w:pStyle w:val="Tiny"/>
      </w:pPr>
      <w:r>
        <w:t>3 209 16 45</w:t>
      </w:r>
    </w:p>
    <w:p w14:paraId="3002D1E8" w14:textId="77777777" w:rsidR="00FB1DC5" w:rsidRDefault="00FB1DC5" w:rsidP="008B550B">
      <w:pPr>
        <w:pStyle w:val="Tiny"/>
      </w:pPr>
      <w:r>
        <w:t>4 153 217 234</w:t>
      </w:r>
    </w:p>
    <w:p w14:paraId="773B6EA5" w14:textId="77777777" w:rsidR="00FB1DC5" w:rsidRDefault="00FB1DC5" w:rsidP="008B550B">
      <w:pPr>
        <w:pStyle w:val="Tiny"/>
      </w:pPr>
      <w:r>
        <w:t>5 181 230 29</w:t>
      </w:r>
    </w:p>
    <w:p w14:paraId="3E10A714" w14:textId="77777777" w:rsidR="00FB1DC5" w:rsidRDefault="00FB1DC5" w:rsidP="008B550B">
      <w:pPr>
        <w:pStyle w:val="Tiny"/>
      </w:pPr>
      <w:r>
        <w:t>6 230 161 170</w:t>
      </w:r>
    </w:p>
    <w:p w14:paraId="1FE67CEA" w14:textId="77777777" w:rsidR="00FB1DC5" w:rsidRDefault="00FB1DC5" w:rsidP="008B550B">
      <w:pPr>
        <w:pStyle w:val="Tiny"/>
      </w:pPr>
      <w:r>
        <w:t>7 255 127 39</w:t>
      </w:r>
    </w:p>
    <w:p w14:paraId="6852DDE5" w14:textId="77777777" w:rsidR="00FB1DC5" w:rsidRDefault="00FB1DC5" w:rsidP="008B550B">
      <w:pPr>
        <w:pStyle w:val="Tiny"/>
      </w:pPr>
      <w:r>
        <w:t>8 255 201 14</w:t>
      </w:r>
    </w:p>
    <w:p w14:paraId="4E177F92" w14:textId="77777777" w:rsidR="00FB1DC5" w:rsidRDefault="00FB1DC5" w:rsidP="008B550B">
      <w:pPr>
        <w:pStyle w:val="Tiny"/>
      </w:pPr>
      <w:r>
        <w:t>9 127 127 127</w:t>
      </w:r>
    </w:p>
    <w:p w14:paraId="7685D4A9" w14:textId="77777777" w:rsidR="00FB1DC5" w:rsidRDefault="00FB1DC5" w:rsidP="008B550B">
      <w:pPr>
        <w:pStyle w:val="Tiny"/>
      </w:pPr>
      <w:r>
        <w:t>10 195 195 195</w:t>
      </w:r>
    </w:p>
    <w:p w14:paraId="073C4252" w14:textId="77777777" w:rsidR="00FB1DC5" w:rsidRPr="00C6703B" w:rsidRDefault="00FB1DC5" w:rsidP="008B550B">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8B550B">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8B550B">
      <w:pPr>
        <w:pStyle w:val="BodyText2"/>
      </w:pPr>
      <w:r>
        <w:t>The global datasets are:</w:t>
      </w:r>
    </w:p>
    <w:p w14:paraId="78BA0796" w14:textId="77777777" w:rsidR="00FB1DC5" w:rsidRDefault="00FB1DC5" w:rsidP="008B550B">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8B550B">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8B550B">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8B550B">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8B550B">
            <w:pPr>
              <w:pStyle w:val="Tiny"/>
            </w:pPr>
            <w:r w:rsidRPr="00A50591">
              <w:t>Float</w:t>
            </w:r>
          </w:p>
        </w:tc>
        <w:tc>
          <w:tcPr>
            <w:tcW w:w="1050" w:type="dxa"/>
          </w:tcPr>
          <w:p w14:paraId="0A175678" w14:textId="77777777" w:rsidR="00FB1DC5" w:rsidRPr="00A50591" w:rsidRDefault="00FB1DC5" w:rsidP="008B550B">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8B550B">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8B550B">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8B550B">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8B550B">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8B550B">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8B550B">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9C5102" w:rsidP="008B550B">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8B550B">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8B550B">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8B550B">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8B550B">
      <w:pPr>
        <w:pStyle w:val="BodyText2"/>
      </w:pPr>
      <w:r>
        <w:t xml:space="preserve">We had a question from Mark Carroll about our GSW dataset and directional effects in Canada so downloading their data to see if they have the same effects. </w:t>
      </w:r>
    </w:p>
    <w:p w14:paraId="0B954B45" w14:textId="443470A8"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8B550B">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8B550B">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8B550B">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8B550B">
      <w:pPr>
        <w:pStyle w:val="BodyText2"/>
      </w:pPr>
      <w:r>
        <w:t>These are not present in GAUL:</w:t>
      </w:r>
    </w:p>
    <w:p w14:paraId="2107F06F" w14:textId="77777777" w:rsidR="00F23B90" w:rsidRDefault="00F23B90" w:rsidP="008B550B">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8B550B">
            <w:pPr>
              <w:pStyle w:val="BodyText2"/>
              <w:rPr>
                <w:lang w:eastAsia="en-GB" w:bidi="ar-SA"/>
              </w:rPr>
            </w:pPr>
            <w:r>
              <w:rPr>
                <w:lang w:eastAsia="en-GB" w:bidi="ar-SA"/>
              </w:rPr>
              <w:t>ISO3</w:t>
            </w:r>
          </w:p>
        </w:tc>
        <w:tc>
          <w:tcPr>
            <w:tcW w:w="0" w:type="auto"/>
          </w:tcPr>
          <w:p w14:paraId="2B2D5786" w14:textId="77777777" w:rsidR="00F23B90" w:rsidRPr="00A022B2" w:rsidRDefault="00F23B90" w:rsidP="008B550B">
            <w:pPr>
              <w:pStyle w:val="BodyText2"/>
              <w:rPr>
                <w:lang w:eastAsia="en-GB" w:bidi="ar-SA"/>
              </w:rPr>
            </w:pPr>
            <w:r>
              <w:rPr>
                <w:lang w:eastAsia="en-GB" w:bidi="ar-SA"/>
              </w:rPr>
              <w:t>Name</w:t>
            </w:r>
          </w:p>
        </w:tc>
        <w:tc>
          <w:tcPr>
            <w:tcW w:w="0" w:type="auto"/>
          </w:tcPr>
          <w:p w14:paraId="058388C6" w14:textId="77777777" w:rsidR="00F23B90" w:rsidRPr="00A022B2" w:rsidRDefault="00F23B90" w:rsidP="008B550B">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8B550B">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8B550B">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8B550B">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8B550B">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8B550B">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8B550B">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8B550B">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8B550B">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8B550B">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8B550B">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8B550B">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8B550B">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8B550B">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8B550B">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8B550B">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8B550B">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8B550B">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8B550B">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8B550B">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8B550B">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8B550B">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8B550B">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8B550B">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8B550B">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8B550B">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8B550B">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8B550B">
            <w:pPr>
              <w:pStyle w:val="BodyText2"/>
              <w:rPr>
                <w:lang w:eastAsia="en-GB" w:bidi="ar-SA"/>
              </w:rPr>
            </w:pPr>
            <w:r>
              <w:rPr>
                <w:lang w:eastAsia="en-GB" w:bidi="ar-SA"/>
              </w:rPr>
              <w:t>Split China</w:t>
            </w:r>
          </w:p>
        </w:tc>
      </w:tr>
    </w:tbl>
    <w:p w14:paraId="3146B5CA" w14:textId="77777777" w:rsidR="00F23B90" w:rsidRDefault="00F23B90" w:rsidP="008B550B">
      <w:pPr>
        <w:pStyle w:val="BodyText2"/>
      </w:pPr>
    </w:p>
    <w:p w14:paraId="00B8DB22" w14:textId="77777777" w:rsidR="00F23B90" w:rsidRPr="00B9514F" w:rsidRDefault="00F23B90" w:rsidP="008B550B">
      <w:pPr>
        <w:pStyle w:val="BodyText2"/>
      </w:pPr>
      <w:r>
        <w:t xml:space="preserve">Also </w:t>
      </w:r>
      <w:r w:rsidRPr="00E1209A">
        <w:t>Cocos (Keeling) Islands</w:t>
      </w:r>
      <w:r>
        <w:t xml:space="preserve"> (CCK) is coded as Australia (AUS).</w:t>
      </w:r>
    </w:p>
    <w:p w14:paraId="4EBB452C" w14:textId="77777777" w:rsidR="00F23B90" w:rsidRDefault="00F23B90" w:rsidP="008B550B">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lastRenderedPageBreak/>
        <w:t>&gt;&gt;&gt; geom.pointCount</w:t>
      </w:r>
    </w:p>
    <w:p w14:paraId="2DB1E372" w14:textId="77777777" w:rsidR="00F23B90" w:rsidRPr="00087AA9" w:rsidRDefault="00F23B90" w:rsidP="008B550B">
      <w:pPr>
        <w:pStyle w:val="Code"/>
      </w:pPr>
      <w:r>
        <w:t>38195</w:t>
      </w:r>
    </w:p>
    <w:p w14:paraId="1C6F5E2A" w14:textId="77777777" w:rsidR="00F23B90" w:rsidRDefault="00F23B90" w:rsidP="008B550B">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8B550B">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8B550B">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6252E">
      <w:pPr>
        <w:pStyle w:val="ListNumber"/>
      </w:pPr>
      <w:r>
        <w:t>EEZ boundaries dissolved in the sovereign field</w:t>
      </w:r>
    </w:p>
    <w:p w14:paraId="5E32F4DB" w14:textId="77777777" w:rsidR="00F23B90" w:rsidRDefault="00F23B90" w:rsidP="0006252E">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6252E">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6252E">
      <w:pPr>
        <w:pStyle w:val="ListNumber"/>
      </w:pPr>
      <w:r>
        <w:t>Dissolving again after changing the ISO 3 letter codes</w:t>
      </w:r>
    </w:p>
    <w:p w14:paraId="42DBE6A6" w14:textId="77777777" w:rsidR="00F23B90" w:rsidRDefault="00F23B90" w:rsidP="0006252E">
      <w:pPr>
        <w:pStyle w:val="ListNumber"/>
      </w:pPr>
      <w:r>
        <w:t>Appended GAUL and EEZ into the same table with their ISO3 country codes</w:t>
      </w:r>
    </w:p>
    <w:p w14:paraId="092C374A" w14:textId="77777777" w:rsidR="00F23B90" w:rsidRDefault="00F23B90" w:rsidP="0006252E">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8B550B">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8B550B">
      <w:pPr>
        <w:pStyle w:val="BodyText2"/>
      </w:pPr>
      <w:r>
        <w:t>Null values will have to be merged into an existing ISO3 features:</w:t>
      </w:r>
    </w:p>
    <w:p w14:paraId="4CAEE449" w14:textId="77777777" w:rsidR="00F23B90" w:rsidRDefault="00F23B90" w:rsidP="008B550B">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8B550B">
      <w:pPr>
        <w:pStyle w:val="BodyText2"/>
      </w:pPr>
      <w:r>
        <w:t>There are some invalid ISO3 codes in the EEZ data:</w:t>
      </w:r>
    </w:p>
    <w:p w14:paraId="5A31659F" w14:textId="77777777" w:rsidR="00F23B90" w:rsidRDefault="00F23B90" w:rsidP="008B550B">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8B550B">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8B550B">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8B550B">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8B550B">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8B550B">
      <w:pPr>
        <w:pStyle w:val="BodyText2"/>
      </w:pPr>
      <w:r>
        <w:t>There are 10 countries that have been lost in the process and will need to be added in:</w:t>
      </w:r>
    </w:p>
    <w:p w14:paraId="7F2F0C72" w14:textId="77777777" w:rsidR="00F23B90" w:rsidRDefault="00F23B90" w:rsidP="008B550B">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8B550B">
            <w:pPr>
              <w:pStyle w:val="BodyText2"/>
            </w:pPr>
            <w:r w:rsidRPr="007F3CC4">
              <w:t>Name *</w:t>
            </w:r>
          </w:p>
        </w:tc>
        <w:tc>
          <w:tcPr>
            <w:tcW w:w="0" w:type="auto"/>
          </w:tcPr>
          <w:p w14:paraId="77899151" w14:textId="77777777" w:rsidR="00F23B90" w:rsidRPr="007F3CC4" w:rsidRDefault="00F23B90" w:rsidP="008B550B">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8B550B">
            <w:pPr>
              <w:pStyle w:val="BodyText2"/>
            </w:pPr>
            <w:r w:rsidRPr="007F3CC4">
              <w:t>Åland Islands</w:t>
            </w:r>
          </w:p>
        </w:tc>
        <w:tc>
          <w:tcPr>
            <w:tcW w:w="0" w:type="auto"/>
          </w:tcPr>
          <w:p w14:paraId="1EE50BF4" w14:textId="77777777" w:rsidR="00F23B90" w:rsidRPr="007F3CC4" w:rsidRDefault="00F23B90" w:rsidP="008B550B">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8B550B">
            <w:pPr>
              <w:pStyle w:val="BodyText2"/>
            </w:pPr>
            <w:r w:rsidRPr="007F3CC4">
              <w:t>Guernsey</w:t>
            </w:r>
          </w:p>
        </w:tc>
        <w:tc>
          <w:tcPr>
            <w:tcW w:w="0" w:type="auto"/>
          </w:tcPr>
          <w:p w14:paraId="24F9FB8A" w14:textId="77777777" w:rsidR="00F23B90" w:rsidRPr="007F3CC4" w:rsidRDefault="00F23B90" w:rsidP="008B550B">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8B550B">
            <w:pPr>
              <w:pStyle w:val="BodyText2"/>
            </w:pPr>
            <w:r w:rsidRPr="007F3CC4">
              <w:t>Heard Island and McDonald Islands</w:t>
            </w:r>
          </w:p>
        </w:tc>
        <w:tc>
          <w:tcPr>
            <w:tcW w:w="0" w:type="auto"/>
          </w:tcPr>
          <w:p w14:paraId="2E49DCDF" w14:textId="77777777" w:rsidR="00F23B90" w:rsidRPr="007F3CC4" w:rsidRDefault="00F23B90" w:rsidP="008B550B">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8B550B">
            <w:pPr>
              <w:pStyle w:val="BodyText2"/>
            </w:pPr>
            <w:r w:rsidRPr="007F3CC4">
              <w:t>Hong Kong</w:t>
            </w:r>
          </w:p>
        </w:tc>
        <w:tc>
          <w:tcPr>
            <w:tcW w:w="0" w:type="auto"/>
          </w:tcPr>
          <w:p w14:paraId="1EEF647F" w14:textId="77777777" w:rsidR="00F23B90" w:rsidRPr="007F3CC4" w:rsidRDefault="00F23B90" w:rsidP="008B550B">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8B550B">
            <w:pPr>
              <w:pStyle w:val="BodyText2"/>
            </w:pPr>
            <w:r w:rsidRPr="007F3CC4">
              <w:t>Isle of Man</w:t>
            </w:r>
          </w:p>
        </w:tc>
        <w:tc>
          <w:tcPr>
            <w:tcW w:w="0" w:type="auto"/>
          </w:tcPr>
          <w:p w14:paraId="7F744F5E" w14:textId="77777777" w:rsidR="00F23B90" w:rsidRPr="007F3CC4" w:rsidRDefault="00F23B90" w:rsidP="008B550B">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8B550B">
            <w:pPr>
              <w:pStyle w:val="BodyText2"/>
            </w:pPr>
            <w:r w:rsidRPr="007F3CC4">
              <w:t>Jersey</w:t>
            </w:r>
          </w:p>
        </w:tc>
        <w:tc>
          <w:tcPr>
            <w:tcW w:w="0" w:type="auto"/>
          </w:tcPr>
          <w:p w14:paraId="5FC61D51" w14:textId="77777777" w:rsidR="00F23B90" w:rsidRPr="007F3CC4" w:rsidRDefault="00F23B90" w:rsidP="008B550B">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8B550B">
            <w:pPr>
              <w:pStyle w:val="BodyText2"/>
            </w:pPr>
            <w:r w:rsidRPr="007F3CC4">
              <w:t>Macao</w:t>
            </w:r>
          </w:p>
        </w:tc>
        <w:tc>
          <w:tcPr>
            <w:tcW w:w="0" w:type="auto"/>
          </w:tcPr>
          <w:p w14:paraId="2C594A7D" w14:textId="77777777" w:rsidR="00F23B90" w:rsidRPr="007F3CC4" w:rsidRDefault="00F23B90" w:rsidP="008B550B">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8B550B">
            <w:pPr>
              <w:pStyle w:val="BodyText2"/>
            </w:pPr>
            <w:r w:rsidRPr="007F3CC4">
              <w:t>Norfolk Island</w:t>
            </w:r>
          </w:p>
        </w:tc>
        <w:tc>
          <w:tcPr>
            <w:tcW w:w="0" w:type="auto"/>
          </w:tcPr>
          <w:p w14:paraId="3AF2203F" w14:textId="77777777" w:rsidR="00F23B90" w:rsidRPr="007F3CC4" w:rsidRDefault="00F23B90" w:rsidP="008B550B">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8B550B">
            <w:pPr>
              <w:pStyle w:val="BodyText2"/>
            </w:pPr>
            <w:r w:rsidRPr="007F3CC4">
              <w:t>Svalbard and Jan Mayen</w:t>
            </w:r>
          </w:p>
        </w:tc>
        <w:tc>
          <w:tcPr>
            <w:tcW w:w="0" w:type="auto"/>
          </w:tcPr>
          <w:p w14:paraId="3C10FFFF" w14:textId="77777777" w:rsidR="00F23B90" w:rsidRPr="007F3CC4" w:rsidRDefault="00F23B90" w:rsidP="008B550B">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8B550B">
            <w:pPr>
              <w:pStyle w:val="BodyText2"/>
            </w:pPr>
            <w:r w:rsidRPr="007F3CC4">
              <w:t>United States Minor Outlying Islands</w:t>
            </w:r>
          </w:p>
        </w:tc>
        <w:tc>
          <w:tcPr>
            <w:tcW w:w="0" w:type="auto"/>
          </w:tcPr>
          <w:p w14:paraId="18929D97" w14:textId="77777777" w:rsidR="00F23B90" w:rsidRPr="007F3CC4" w:rsidRDefault="00F23B90" w:rsidP="008B550B">
            <w:pPr>
              <w:pStyle w:val="BodyText2"/>
            </w:pPr>
            <w:r>
              <w:t>UMI</w:t>
            </w:r>
          </w:p>
        </w:tc>
      </w:tr>
    </w:tbl>
    <w:p w14:paraId="62A6A974" w14:textId="77777777" w:rsidR="00F23B90" w:rsidRDefault="00F23B90" w:rsidP="008B550B">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8B550B">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8B550B">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8B550B">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8B550B">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8B550B">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8B550B">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8B550B">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8B550B">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8B550B">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8B550B">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8B550B">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8B550B">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8B550B">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8B550B">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8B550B">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8B550B">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8B550B">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8B550B">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8B550B">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8B550B">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8B550B">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8B550B">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8B550B">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8B550B">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8B550B">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8B550B">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8B550B">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8B550B">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8B550B">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8B550B">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8B550B">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8B550B">
      <w:pPr>
        <w:pStyle w:val="BodyText2"/>
      </w:pPr>
      <w:r>
        <w:t>You can remove all of the cetacean species by using the following:</w:t>
      </w:r>
    </w:p>
    <w:p w14:paraId="798B07F8" w14:textId="77777777" w:rsidR="00F23B90" w:rsidRPr="006E0DE4" w:rsidRDefault="00F23B90" w:rsidP="008B550B">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8B550B">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8B550B">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8B550B">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8B550B">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8B550B">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8B550B">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8B550B">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8B550B">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8B550B">
      <w:pPr>
        <w:pStyle w:val="BodyText2"/>
      </w:pPr>
      <w:r>
        <w:t>For Birds 10000 species   = 5 000 000 000 000 - (5 trillion grid squares)</w:t>
      </w:r>
    </w:p>
    <w:p w14:paraId="15205BE7" w14:textId="77777777" w:rsidR="00F23B90" w:rsidRDefault="00F23B90" w:rsidP="008B550B">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8B550B">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8B550B">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8B550B">
      <w:pPr>
        <w:pStyle w:val="BodyText2"/>
      </w:pPr>
      <w:r>
        <w:t xml:space="preserve">Followed all </w:t>
      </w:r>
      <w:r w:rsidRPr="008911C4">
        <w:t>the</w:t>
      </w:r>
      <w:r>
        <w:t xml:space="preserve"> instructions but it cant find some libraries!</w:t>
      </w:r>
    </w:p>
    <w:p w14:paraId="15CFDB27" w14:textId="77777777" w:rsidR="00F23B90" w:rsidRDefault="00F23B90" w:rsidP="008B550B">
      <w:pPr>
        <w:pStyle w:val="BodyText2"/>
      </w:pPr>
      <w:r>
        <w:t>What about trying the instructions here (havent done this yet 19/6/12):</w:t>
      </w:r>
    </w:p>
    <w:p w14:paraId="6217370A" w14:textId="77777777" w:rsidR="00F23B90" w:rsidRDefault="009C5102" w:rsidP="008B550B">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8B550B">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8B550B">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8B550B">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8B550B">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8B550B">
      <w:pPr>
        <w:pStyle w:val="BodyText2"/>
      </w:pPr>
      <w:r>
        <w:t>If I open FWTools 2.4.7 | FWTools Shell and type: 'import gdal' it finds it OK, but if I do this in ArcGIS it cant find it!</w:t>
      </w:r>
    </w:p>
    <w:p w14:paraId="1ECF6975" w14:textId="77777777" w:rsidR="00F23B90" w:rsidRDefault="00F23B90" w:rsidP="008B550B">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8B550B">
      <w:pPr>
        <w:pStyle w:val="BodyText2"/>
      </w:pPr>
      <w:r>
        <w:t xml:space="preserve">Typing </w:t>
      </w:r>
      <w:r w:rsidRPr="00FE2908">
        <w:t>gdal.__version__</w:t>
      </w:r>
      <w:r>
        <w:t xml:space="preserve"> gives 1.8.0.</w:t>
      </w:r>
    </w:p>
    <w:p w14:paraId="5AE16E12" w14:textId="77777777" w:rsidR="00F23B90" w:rsidRDefault="00F23B90" w:rsidP="008B550B">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8B550B">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8B550B">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8B550B">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8B550B">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8B550B">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8B550B">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8B550B">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8B550B">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8B550B">
      <w:pPr>
        <w:pStyle w:val="BodyText2"/>
      </w:pPr>
      <w:r>
        <w:t>The following attributes will be output:</w:t>
      </w:r>
    </w:p>
    <w:p w14:paraId="09F9EDC1" w14:textId="77777777" w:rsidR="00F23B90" w:rsidRDefault="00F23B90" w:rsidP="008B550B">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8B550B">
            <w:pPr>
              <w:pStyle w:val="Tiny"/>
            </w:pPr>
            <w:r w:rsidRPr="00B176C7">
              <w:t>Attribute</w:t>
            </w:r>
          </w:p>
        </w:tc>
        <w:tc>
          <w:tcPr>
            <w:tcW w:w="7625" w:type="dxa"/>
          </w:tcPr>
          <w:p w14:paraId="5355476C" w14:textId="77777777" w:rsidR="00F23B90" w:rsidRPr="00B176C7" w:rsidRDefault="00F23B90" w:rsidP="008B550B">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8B550B">
            <w:pPr>
              <w:pStyle w:val="Tiny"/>
            </w:pPr>
            <w:r w:rsidRPr="00B176C7">
              <w:t>quadkey</w:t>
            </w:r>
          </w:p>
        </w:tc>
        <w:tc>
          <w:tcPr>
            <w:tcW w:w="7625" w:type="dxa"/>
          </w:tcPr>
          <w:p w14:paraId="6E65F3D4" w14:textId="77777777" w:rsidR="00F23B90" w:rsidRPr="00B176C7" w:rsidRDefault="00F23B90" w:rsidP="008B550B">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8B550B">
            <w:pPr>
              <w:pStyle w:val="Tiny"/>
            </w:pPr>
            <w:r w:rsidRPr="00B176C7">
              <w:t>x</w:t>
            </w:r>
          </w:p>
        </w:tc>
        <w:tc>
          <w:tcPr>
            <w:tcW w:w="7625" w:type="dxa"/>
          </w:tcPr>
          <w:p w14:paraId="7BBDE0AF" w14:textId="77777777" w:rsidR="00F23B90" w:rsidRPr="00B176C7" w:rsidRDefault="00F23B90" w:rsidP="008B550B">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8B550B">
            <w:pPr>
              <w:pStyle w:val="Tiny"/>
            </w:pPr>
            <w:r w:rsidRPr="00B176C7">
              <w:t>y</w:t>
            </w:r>
          </w:p>
        </w:tc>
        <w:tc>
          <w:tcPr>
            <w:tcW w:w="7625" w:type="dxa"/>
          </w:tcPr>
          <w:p w14:paraId="18D53C87" w14:textId="77777777" w:rsidR="00F23B90" w:rsidRPr="00B176C7" w:rsidRDefault="00F23B90" w:rsidP="008B550B">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8B550B">
            <w:pPr>
              <w:pStyle w:val="Tiny"/>
            </w:pPr>
            <w:r w:rsidRPr="00B176C7">
              <w:t>typeid</w:t>
            </w:r>
          </w:p>
        </w:tc>
        <w:tc>
          <w:tcPr>
            <w:tcW w:w="7625" w:type="dxa"/>
          </w:tcPr>
          <w:p w14:paraId="1B1218F1" w14:textId="77777777" w:rsidR="00F23B90" w:rsidRPr="00B176C7" w:rsidRDefault="00F23B90" w:rsidP="008B550B">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8B550B">
            <w:pPr>
              <w:pStyle w:val="Tiny"/>
            </w:pPr>
            <w:r w:rsidRPr="00B176C7">
              <w:t>speciesid</w:t>
            </w:r>
          </w:p>
        </w:tc>
        <w:tc>
          <w:tcPr>
            <w:tcW w:w="7625" w:type="dxa"/>
          </w:tcPr>
          <w:p w14:paraId="36C96474" w14:textId="77777777" w:rsidR="00F23B90" w:rsidRPr="00B176C7" w:rsidRDefault="00F23B90" w:rsidP="008B550B">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8B550B">
            <w:pPr>
              <w:pStyle w:val="Tiny"/>
            </w:pPr>
            <w:r w:rsidRPr="00B176C7">
              <w:t>species_att</w:t>
            </w:r>
          </w:p>
        </w:tc>
        <w:tc>
          <w:tcPr>
            <w:tcW w:w="7625" w:type="dxa"/>
          </w:tcPr>
          <w:p w14:paraId="609F7149" w14:textId="77777777" w:rsidR="00F23B90" w:rsidRPr="00B176C7" w:rsidRDefault="00F23B90" w:rsidP="008B550B">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8B550B">
            <w:pPr>
              <w:pStyle w:val="Tiny"/>
            </w:pPr>
            <w:r w:rsidRPr="00B176C7">
              <w:t>kingdom</w:t>
            </w:r>
          </w:p>
        </w:tc>
        <w:tc>
          <w:tcPr>
            <w:tcW w:w="7625" w:type="dxa"/>
          </w:tcPr>
          <w:p w14:paraId="1A2EB1CB" w14:textId="77777777" w:rsidR="00F23B90" w:rsidRPr="00B176C7" w:rsidRDefault="00F23B90" w:rsidP="008B550B">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8B550B">
            <w:pPr>
              <w:pStyle w:val="Tiny"/>
            </w:pPr>
            <w:r w:rsidRPr="00B176C7">
              <w:t>phylum</w:t>
            </w:r>
          </w:p>
        </w:tc>
        <w:tc>
          <w:tcPr>
            <w:tcW w:w="7625" w:type="dxa"/>
          </w:tcPr>
          <w:p w14:paraId="415D95F2" w14:textId="77777777" w:rsidR="00F23B90" w:rsidRPr="00B176C7" w:rsidRDefault="00F23B90" w:rsidP="008B550B">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8B550B">
            <w:pPr>
              <w:pStyle w:val="Tiny"/>
            </w:pPr>
            <w:r w:rsidRPr="00B176C7">
              <w:t>class</w:t>
            </w:r>
          </w:p>
        </w:tc>
        <w:tc>
          <w:tcPr>
            <w:tcW w:w="7625" w:type="dxa"/>
          </w:tcPr>
          <w:p w14:paraId="10EFBCD1" w14:textId="77777777" w:rsidR="00F23B90" w:rsidRPr="00B176C7" w:rsidRDefault="00F23B90" w:rsidP="008B550B">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8B550B">
            <w:pPr>
              <w:pStyle w:val="Tiny"/>
            </w:pPr>
            <w:r w:rsidRPr="00B176C7">
              <w:t>order</w:t>
            </w:r>
          </w:p>
        </w:tc>
        <w:tc>
          <w:tcPr>
            <w:tcW w:w="7625" w:type="dxa"/>
          </w:tcPr>
          <w:p w14:paraId="57B54FBA" w14:textId="77777777" w:rsidR="00F23B90" w:rsidRPr="00B176C7" w:rsidRDefault="00F23B90" w:rsidP="008B550B">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8B550B">
            <w:pPr>
              <w:pStyle w:val="Tiny"/>
            </w:pPr>
            <w:r w:rsidRPr="00B176C7">
              <w:t>family</w:t>
            </w:r>
          </w:p>
        </w:tc>
        <w:tc>
          <w:tcPr>
            <w:tcW w:w="7625" w:type="dxa"/>
          </w:tcPr>
          <w:p w14:paraId="2316E131" w14:textId="77777777" w:rsidR="00F23B90" w:rsidRPr="00B176C7" w:rsidRDefault="00F23B90" w:rsidP="008B550B">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8B550B">
            <w:pPr>
              <w:pStyle w:val="Tiny"/>
            </w:pPr>
            <w:r w:rsidRPr="00B176C7">
              <w:t>genus</w:t>
            </w:r>
          </w:p>
        </w:tc>
        <w:tc>
          <w:tcPr>
            <w:tcW w:w="7625" w:type="dxa"/>
          </w:tcPr>
          <w:p w14:paraId="414956F6" w14:textId="77777777" w:rsidR="00F23B90" w:rsidRPr="00B176C7" w:rsidRDefault="00F23B90" w:rsidP="008B550B">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8B550B">
            <w:pPr>
              <w:pStyle w:val="Tiny"/>
            </w:pPr>
            <w:r w:rsidRPr="00B176C7">
              <w:t>species</w:t>
            </w:r>
          </w:p>
        </w:tc>
        <w:tc>
          <w:tcPr>
            <w:tcW w:w="7625" w:type="dxa"/>
          </w:tcPr>
          <w:p w14:paraId="68215C13" w14:textId="77777777" w:rsidR="00F23B90" w:rsidRPr="00B176C7" w:rsidRDefault="00F23B90" w:rsidP="008B550B">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8B550B">
            <w:pPr>
              <w:pStyle w:val="Tiny"/>
            </w:pPr>
            <w:r w:rsidRPr="00B176C7">
              <w:t>status</w:t>
            </w:r>
          </w:p>
        </w:tc>
        <w:tc>
          <w:tcPr>
            <w:tcW w:w="7625" w:type="dxa"/>
          </w:tcPr>
          <w:p w14:paraId="1FEB98E2" w14:textId="77777777" w:rsidR="00F23B90" w:rsidRPr="00B176C7" w:rsidRDefault="00F23B90" w:rsidP="008B550B">
            <w:pPr>
              <w:pStyle w:val="Tiny"/>
            </w:pPr>
          </w:p>
        </w:tc>
      </w:tr>
    </w:tbl>
    <w:p w14:paraId="4BDFE346" w14:textId="77777777" w:rsidR="00F23B90" w:rsidRDefault="00F23B90" w:rsidP="008B550B">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8B550B">
      <w:pPr>
        <w:pStyle w:val="BodyText2"/>
      </w:pPr>
      <w:r>
        <w:t>Trying to run the gdal_mp on my machine fails as it cant find the osgeo library. It fails on from osgeo import ...</w:t>
      </w:r>
    </w:p>
    <w:p w14:paraId="23FB9D51" w14:textId="77777777" w:rsidR="00F23B90" w:rsidRDefault="00F23B90" w:rsidP="008B550B">
      <w:pPr>
        <w:pStyle w:val="BodyText2"/>
      </w:pPr>
      <w:r>
        <w:t>On cruise the osgeo stuff i think is in here:</w:t>
      </w:r>
    </w:p>
    <w:p w14:paraId="06CEFEDA" w14:textId="77777777" w:rsidR="00F23B90" w:rsidRDefault="009C5102"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8B550B">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8B550B">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8B550B">
      <w:pPr>
        <w:pStyle w:val="BodyText2"/>
      </w:pPr>
      <w:r>
        <w:t>Refactoring the code for species.</w:t>
      </w:r>
    </w:p>
    <w:p w14:paraId="5603FD1E" w14:textId="77777777" w:rsidR="00F23B90" w:rsidRDefault="00F23B90" w:rsidP="008B550B">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8B550B">
            <w:pPr>
              <w:pStyle w:val="BodyText2"/>
            </w:pPr>
            <w:r w:rsidRPr="00F86A56">
              <w:t>Type</w:t>
            </w:r>
          </w:p>
        </w:tc>
        <w:tc>
          <w:tcPr>
            <w:tcW w:w="3146" w:type="dxa"/>
          </w:tcPr>
          <w:p w14:paraId="444AE07C" w14:textId="77777777" w:rsidR="00F23B90" w:rsidRPr="00F86A56" w:rsidRDefault="00F23B90" w:rsidP="008B550B">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8B550B">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8B550B">
            <w:pPr>
              <w:pStyle w:val="BodyText2"/>
            </w:pPr>
            <w:r w:rsidRPr="00F86A56">
              <w:t>Unzipped</w:t>
            </w:r>
          </w:p>
        </w:tc>
        <w:tc>
          <w:tcPr>
            <w:tcW w:w="3146" w:type="dxa"/>
          </w:tcPr>
          <w:p w14:paraId="6175FF36" w14:textId="77777777" w:rsidR="00F23B90" w:rsidRPr="00F86A56" w:rsidRDefault="00F23B90" w:rsidP="008B550B">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8B550B">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8B550B">
            <w:pPr>
              <w:pStyle w:val="BodyText2"/>
            </w:pPr>
            <w:r w:rsidRPr="00F86A56">
              <w:t>Zipped</w:t>
            </w:r>
          </w:p>
        </w:tc>
        <w:tc>
          <w:tcPr>
            <w:tcW w:w="3146" w:type="dxa"/>
          </w:tcPr>
          <w:p w14:paraId="020486CB" w14:textId="77777777" w:rsidR="00F23B90" w:rsidRPr="00F86A56" w:rsidRDefault="00F23B90" w:rsidP="008B550B">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8B550B">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8B550B">
            <w:pPr>
              <w:pStyle w:val="BodyText2"/>
            </w:pPr>
            <w:r w:rsidRPr="00F86A56">
              <w:t>Unzipped without taxonomy</w:t>
            </w:r>
          </w:p>
        </w:tc>
        <w:tc>
          <w:tcPr>
            <w:tcW w:w="3146" w:type="dxa"/>
          </w:tcPr>
          <w:p w14:paraId="05C68CCD" w14:textId="77777777" w:rsidR="00F23B90" w:rsidRPr="00F86A56" w:rsidRDefault="00F23B90" w:rsidP="008B550B">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8B550B">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8B550B">
            <w:pPr>
              <w:pStyle w:val="BodyText2"/>
            </w:pPr>
            <w:r w:rsidRPr="00F86A56">
              <w:t>Zipped without taxonomy</w:t>
            </w:r>
          </w:p>
        </w:tc>
        <w:tc>
          <w:tcPr>
            <w:tcW w:w="3146" w:type="dxa"/>
          </w:tcPr>
          <w:p w14:paraId="5C1434E0" w14:textId="77777777" w:rsidR="00F23B90" w:rsidRPr="00F86A56" w:rsidRDefault="00F23B90" w:rsidP="008B550B">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8B550B">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8B550B">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8B550B">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8B550B">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8B550B">
      <w:pPr>
        <w:pStyle w:val="BodyText2"/>
      </w:pPr>
      <w:r>
        <w:t>((18299/num)*mins)/1440    - in days</w:t>
      </w:r>
    </w:p>
    <w:p w14:paraId="57755E8B" w14:textId="77777777" w:rsidR="00F23B90" w:rsidRDefault="00F23B90" w:rsidP="008B550B">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8B550B">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8B550B">
      <w:pPr>
        <w:pStyle w:val="BodyText2"/>
      </w:pPr>
      <w:r>
        <w:t>I think this means that the process crashed - i.e. where it was out of memory or something and that process is no longer in use. This is bad.</w:t>
      </w:r>
    </w:p>
    <w:p w14:paraId="6B4B02D4" w14:textId="77777777" w:rsidR="00F23B90" w:rsidRDefault="00F23B90" w:rsidP="008B550B">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8B550B">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8B550B">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8B550B">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8B550B">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8B550B">
      <w:pPr>
        <w:pStyle w:val="BodyText2"/>
      </w:pPr>
      <w:r>
        <w:t>Started at 10:22 on 12/4/12. Expecting the first process to stop after 21 mins at 10:43. Three processes have died by 11:32.</w:t>
      </w:r>
    </w:p>
    <w:p w14:paraId="27DE317A" w14:textId="77777777" w:rsidR="00F23B90" w:rsidRDefault="00F23B90" w:rsidP="008B550B">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8B550B">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8B550B">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8B550B">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8B550B">
      <w:pPr>
        <w:pStyle w:val="BodyText2"/>
      </w:pPr>
      <w:r>
        <w:t>This gets captured - so what is happening to make zombie processes that isnt being caught.</w:t>
      </w:r>
    </w:p>
    <w:p w14:paraId="49F4452A" w14:textId="77777777" w:rsidR="00F23B90" w:rsidRDefault="00F23B90" w:rsidP="008B550B">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8B550B">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8B550B">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8B550B">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8B550B">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8B550B">
      <w:pPr>
        <w:pStyle w:val="BodyText2"/>
      </w:pPr>
      <w:r>
        <w:t>The total file size is 32Gb for 5683 files so less than expected.</w:t>
      </w:r>
    </w:p>
    <w:p w14:paraId="70A34DD8" w14:textId="77777777" w:rsidR="00F23B90" w:rsidRDefault="00F23B90" w:rsidP="008B550B">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8B550B">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8B550B">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8B550B">
      <w:pPr>
        <w:pStyle w:val="BodyText2"/>
      </w:pPr>
      <w:r>
        <w:t>Started at 12.00 on 16/4/12 - still running after 2 days! 5107 files produced - 6.6 days estimate</w:t>
      </w:r>
    </w:p>
    <w:p w14:paraId="54935E25" w14:textId="77777777" w:rsidR="00F23B90" w:rsidRDefault="00F23B90" w:rsidP="008B550B">
      <w:pPr>
        <w:pStyle w:val="BodyText2"/>
      </w:pPr>
      <w:r>
        <w:t>After 4093 mins 7941 files - 6.5 days estimate</w:t>
      </w:r>
    </w:p>
    <w:p w14:paraId="348F8B82" w14:textId="77777777" w:rsidR="00F23B90" w:rsidRDefault="00F23B90" w:rsidP="008B550B">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8B550B">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8B550B">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8B550B">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8B550B">
      <w:pPr>
        <w:pStyle w:val="BodyText2"/>
      </w:pPr>
      <w:r>
        <w:t>9405 files done in 5460 minutes (3 days 19 hours) – 7.4 days</w:t>
      </w:r>
    </w:p>
    <w:p w14:paraId="3C6C51FF" w14:textId="77777777" w:rsidR="00F23B90" w:rsidRDefault="00F23B90" w:rsidP="008B550B">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8B550B">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8B550B">
      <w:pPr>
        <w:pStyle w:val="BodyText2"/>
      </w:pPr>
      <w:r>
        <w:t>Recoding for PostGIS 2 on 25/2/13:</w:t>
      </w:r>
    </w:p>
    <w:p w14:paraId="15F2E6B1" w14:textId="77777777" w:rsidR="00F23B90" w:rsidRDefault="00F23B90" w:rsidP="008B550B">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8B550B">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8B550B">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8B550B">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8B550B">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8B550B">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8B550B">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8B550B">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8B550B">
      <w:pPr>
        <w:pStyle w:val="BodyText2"/>
      </w:pPr>
      <w:r>
        <w:lastRenderedPageBreak/>
        <w:t xml:space="preserve">Trying blue whale 2477 to see how long it takes - started at 10:09 - after 2 hours got an out of memory error!!!!! </w:t>
      </w:r>
    </w:p>
    <w:p w14:paraId="73FE40B9" w14:textId="77777777" w:rsidR="00F23B90" w:rsidRDefault="00F23B90" w:rsidP="008B550B">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8B550B">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8B550B">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8B550B">
            <w:pPr>
              <w:pStyle w:val="Tiny"/>
            </w:pPr>
            <w:r w:rsidRPr="00F86A56">
              <w:t>Type</w:t>
            </w:r>
          </w:p>
        </w:tc>
        <w:tc>
          <w:tcPr>
            <w:tcW w:w="4678" w:type="dxa"/>
          </w:tcPr>
          <w:p w14:paraId="7756E6FE" w14:textId="77777777" w:rsidR="00F23B90" w:rsidRPr="00F86A56" w:rsidRDefault="00F23B90" w:rsidP="008B550B">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8B550B">
            <w:pPr>
              <w:pStyle w:val="Tiny"/>
            </w:pPr>
            <w:r>
              <w:t xml:space="preserve">cStringIO </w:t>
            </w:r>
          </w:p>
        </w:tc>
        <w:tc>
          <w:tcPr>
            <w:tcW w:w="4678" w:type="dxa"/>
          </w:tcPr>
          <w:p w14:paraId="3C1AC2A8" w14:textId="77777777" w:rsidR="00F23B90" w:rsidRDefault="00F23B90" w:rsidP="008B550B">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8B550B">
            <w:pPr>
              <w:pStyle w:val="Tiny"/>
            </w:pPr>
            <w:r>
              <w:t>cStringIO gzipped</w:t>
            </w:r>
          </w:p>
        </w:tc>
        <w:tc>
          <w:tcPr>
            <w:tcW w:w="4678" w:type="dxa"/>
          </w:tcPr>
          <w:p w14:paraId="2946788F" w14:textId="77777777" w:rsidR="00F23B90" w:rsidRPr="00F86A56" w:rsidRDefault="00F23B90" w:rsidP="008B550B">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8B550B">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8B550B">
      <w:pPr>
        <w:pStyle w:val="BodyText2"/>
      </w:pPr>
      <w:r>
        <w:t>Trying again at 16:03 with 2569 Mb physical memory available. Same result after 27 mins</w:t>
      </w:r>
    </w:p>
    <w:p w14:paraId="2584B839" w14:textId="77777777" w:rsidR="00F23B90" w:rsidRDefault="00F23B90" w:rsidP="008B550B">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8B550B">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8B550B">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8B550B">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8B550B">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8B550B">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8B550B">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8B550B">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8B550B">
      <w:pPr>
        <w:pStyle w:val="BodyText2"/>
      </w:pPr>
      <w:r>
        <w:lastRenderedPageBreak/>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8B550B">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8B550B">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9C5102" w:rsidP="008B550B">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9C5102"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8B550B">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8B550B">
      <w:pPr>
        <w:pStyle w:val="BodyText2"/>
      </w:pPr>
      <w:r>
        <w:t>"ndarray.flat"</w:t>
      </w:r>
      <w:r>
        <w:tab/>
      </w:r>
      <w:r>
        <w:tab/>
      </w:r>
      <w:r>
        <w:tab/>
      </w:r>
      <w:r>
        <w:tab/>
      </w:r>
      <w:r>
        <w:tab/>
      </w:r>
      <w:r>
        <w:tab/>
      </w:r>
      <w:r>
        <w:tab/>
      </w:r>
      <w:r>
        <w:tab/>
        <w:t>Returns a 1-D iterator over the array</w:t>
      </w:r>
    </w:p>
    <w:p w14:paraId="71A19BDA" w14:textId="77777777" w:rsidR="00F23B90" w:rsidRDefault="00F23B90" w:rsidP="008B550B">
      <w:pPr>
        <w:pStyle w:val="BodyText2"/>
      </w:pPr>
      <w:r>
        <w:t>Starts at 12182km and that is column 0 - 13014km is the start of the actual range - what col is this? it is 832</w:t>
      </w:r>
    </w:p>
    <w:p w14:paraId="5FE4DC6D" w14:textId="77777777" w:rsidR="00F23B90" w:rsidRDefault="00F23B90" w:rsidP="008B550B">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8B550B">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8B550B">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8B550B">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8B550B">
      <w:pPr>
        <w:pStyle w:val="BodyText2"/>
      </w:pPr>
      <w:r>
        <w:t>&gt;&gt;&gt; indices[1].__iadd__(33182)</w:t>
      </w:r>
      <w:r>
        <w:tab/>
        <w:t xml:space="preserve"> </w:t>
      </w:r>
    </w:p>
    <w:p w14:paraId="35236CBC" w14:textId="77777777" w:rsidR="00F23B90" w:rsidRDefault="00F23B90" w:rsidP="008B550B">
      <w:pPr>
        <w:pStyle w:val="BodyText2"/>
      </w:pPr>
      <w:r>
        <w:t>&gt;&gt;&gt; indices2 = numpy.transpose(indices)</w:t>
      </w:r>
    </w:p>
    <w:p w14:paraId="2B0F3C25" w14:textId="77777777" w:rsidR="00F23B90" w:rsidRDefault="00F23B90" w:rsidP="008B550B">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8B550B">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8B550B">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8B550B">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8B550B">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8B550B">
      <w:pPr>
        <w:pStyle w:val="BodyText2"/>
      </w:pPr>
      <w:r>
        <w:t xml:space="preserve"> -3970000</w:t>
      </w:r>
      <w:r>
        <w:tab/>
      </w:r>
      <w:r>
        <w:tab/>
      </w:r>
      <w:r>
        <w:tab/>
        <w:t>to</w:t>
      </w:r>
      <w:r>
        <w:tab/>
        <w:t>-20764000</w:t>
      </w:r>
      <w:r>
        <w:tab/>
      </w:r>
      <w:r>
        <w:tab/>
      </w:r>
      <w:r>
        <w:tab/>
        <w:t>y</w:t>
      </w:r>
    </w:p>
    <w:p w14:paraId="1EE03B5B" w14:textId="77777777" w:rsidR="00F23B90" w:rsidRDefault="00F23B90" w:rsidP="008B550B">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8B550B">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8B550B">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8B550B">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8B550B">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8B550B">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8B550B">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8B550B">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8B550B">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8B550B">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8B550B">
      <w:pPr>
        <w:pStyle w:val="BodyText2"/>
      </w:pPr>
      <w:r>
        <w:t>2.550000000000000000e+02 2.550000000000000000e+02 2.550000000000000000e+02 - no wonder its big!</w:t>
      </w:r>
    </w:p>
    <w:p w14:paraId="03C37883" w14:textId="77777777" w:rsidR="00F23B90" w:rsidRDefault="00F23B90" w:rsidP="008B550B">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8B550B">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8B550B">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8B550B">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8B550B">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8B550B">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8B550B">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8B550B">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8B550B">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8B550B">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8B550B">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8B550B">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8B550B">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8B550B">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8B550B">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8B550B">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8B550B">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8B550B">
      <w:pPr>
        <w:pStyle w:val="BodyText2"/>
      </w:pPr>
      <w:r>
        <w:t>Bottom:</w:t>
      </w:r>
      <w:r>
        <w:tab/>
      </w:r>
      <w:r>
        <w:tab/>
      </w:r>
      <w:r>
        <w:tab/>
      </w:r>
      <w:r>
        <w:tab/>
        <w:t>-1.#IND</w:t>
      </w:r>
    </w:p>
    <w:p w14:paraId="17F4B412" w14:textId="77777777" w:rsidR="00F23B90" w:rsidRDefault="00F23B90" w:rsidP="008B550B">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8B550B">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8B550B">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8B550B">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8B550B">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8B550B">
      <w:pPr>
        <w:pStyle w:val="BodyText2"/>
      </w:pPr>
      <w:r>
        <w:t>41672 - Fjord seal - goes higher than the limit of the web mercator projection - no npy file</w:t>
      </w:r>
    </w:p>
    <w:p w14:paraId="1198D8A7" w14:textId="77777777" w:rsidR="00F23B90" w:rsidRDefault="00F23B90" w:rsidP="008B550B">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8B550B">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8B550B">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9C5102"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8B550B">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8B550B">
      <w:pPr>
        <w:pStyle w:val="BodyText2"/>
      </w:pPr>
      <w:r>
        <w:t>281622</w:t>
      </w:r>
    </w:p>
    <w:p w14:paraId="0EBEA354" w14:textId="77777777" w:rsidR="00F23B90" w:rsidRDefault="00F23B90" w:rsidP="008B550B">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8B550B">
      <w:pPr>
        <w:pStyle w:val="BodyText2"/>
      </w:pPr>
      <w:r>
        <w:t>2</w:t>
      </w:r>
      <w:r>
        <w:tab/>
      </w:r>
      <w:r>
        <w:tab/>
      </w:r>
      <w:r>
        <w:tab/>
        <w:t>2</w:t>
      </w:r>
      <w:r>
        <w:tab/>
      </w:r>
      <w:r>
        <w:tab/>
      </w:r>
      <w:r>
        <w:tab/>
        <w:t>280023.000000</w:t>
      </w:r>
      <w:r>
        <w:tab/>
        <w:t>"Native (resident)"</w:t>
      </w:r>
    </w:p>
    <w:p w14:paraId="6F937D84" w14:textId="77777777" w:rsidR="00F23B90" w:rsidRDefault="00F23B90" w:rsidP="008B550B">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8B550B">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8B550B">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8B550B">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8B550B">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8B550B">
      <w:pPr>
        <w:pStyle w:val="BodyText2"/>
      </w:pPr>
      <w:r>
        <w:t xml:space="preserve">       [18471,  7473,     1]])</w:t>
      </w:r>
    </w:p>
    <w:p w14:paraId="306200CB" w14:textId="77777777" w:rsidR="00F23B90" w:rsidRDefault="00F23B90" w:rsidP="007D2F52">
      <w:pPr>
        <w:pStyle w:val="Heading4"/>
      </w:pPr>
      <w:bookmarkStart w:id="32" w:name="_Toc315774558"/>
      <w:r>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8B550B">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8B550B">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8B550B">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8B550B">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8B550B">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8B550B">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9C5102"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9C5102" w:rsidP="008B550B">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8B550B">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8B550B">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8B550B">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8B550B">
      <w:pPr>
        <w:pStyle w:val="BodyText2"/>
      </w:pPr>
      <w:r>
        <w:t>Trying an x y query using between - INSTANT</w:t>
      </w:r>
    </w:p>
    <w:p w14:paraId="0D193B6A" w14:textId="77777777" w:rsidR="00F23B90" w:rsidRDefault="00F23B90" w:rsidP="008B550B">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8B550B">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8B550B">
      <w:pPr>
        <w:pStyle w:val="BodyText2"/>
      </w:pPr>
      <w:r>
        <w:t>Deleted the btree index on quadkey - trying a hash index - started at 16:39</w:t>
      </w:r>
    </w:p>
    <w:p w14:paraId="4D0EC8AA" w14:textId="77777777" w:rsidR="00F23B90" w:rsidRDefault="00F23B90" w:rsidP="008B550B">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8B550B">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8B550B">
      <w:pPr>
        <w:pStyle w:val="BodyText2"/>
      </w:pPr>
      <w:r>
        <w:t>btreec</w:t>
      </w:r>
      <w:r>
        <w:tab/>
        <w:t>quadkey</w:t>
      </w:r>
      <w:r>
        <w:tab/>
      </w:r>
      <w:r>
        <w:tab/>
        <w:t>15:37</w:t>
      </w:r>
      <w:r>
        <w:tab/>
      </w:r>
    </w:p>
    <w:p w14:paraId="2AAA82F1" w14:textId="77777777" w:rsidR="00F23B90" w:rsidRDefault="00F23B90" w:rsidP="008B550B">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8B550B">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8B550B">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8B550B">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8B550B">
      <w:pPr>
        <w:pStyle w:val="BodyText2"/>
      </w:pPr>
      <w:r>
        <w:t>Deleted the frequency field and added a tx and ty field to populate for the quadtree</w:t>
      </w:r>
    </w:p>
    <w:p w14:paraId="31270281" w14:textId="77777777" w:rsidR="00F23B90" w:rsidRDefault="00F23B90" w:rsidP="008B550B">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8B550B">
      <w:pPr>
        <w:pStyle w:val="BodyText2"/>
      </w:pPr>
      <w:r>
        <w:t xml:space="preserve">f.close()                </w:t>
      </w:r>
    </w:p>
    <w:p w14:paraId="37C6F759" w14:textId="77777777" w:rsidR="00F23B90" w:rsidRDefault="00F23B90" w:rsidP="008B550B">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8B550B">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8B550B">
      <w:pPr>
        <w:pStyle w:val="BodyText2"/>
      </w:pPr>
      <w:r>
        <w:t>Failed at Sat Oct 15 12:37:09 2011 (Elapsed Time: 4 hours 7 minutes 44 seconds)</w:t>
      </w:r>
    </w:p>
    <w:p w14:paraId="32101F77" w14:textId="77777777" w:rsidR="00F23B90" w:rsidRDefault="00F23B90" w:rsidP="008B550B">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8B550B">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8B550B">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8B550B">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8B550B">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8B550B">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8B550B">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8B550B">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8B550B">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8B550B">
      <w:pPr>
        <w:pStyle w:val="BodyText2"/>
      </w:pPr>
      <w:r>
        <w:t>f = open("/srv/www/htdocs/eSpecies/SpeciesRichness.npy",'wb')</w:t>
      </w:r>
    </w:p>
    <w:p w14:paraId="5EE86AD2" w14:textId="77777777" w:rsidR="00F23B90" w:rsidRDefault="00F23B90" w:rsidP="008B550B">
      <w:pPr>
        <w:pStyle w:val="BodyText2"/>
      </w:pPr>
      <w:r>
        <w:t>BUT YOU CANNOT WRITE FILES WHEN THE PYTHON CODE IS RUNNING AS A REST SERVICE! Must be a permissions issue.</w:t>
      </w:r>
    </w:p>
    <w:p w14:paraId="1556EDE8" w14:textId="77777777" w:rsidR="00F23B90" w:rsidRDefault="00F23B90" w:rsidP="008B550B">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8B550B">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8B550B">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8B550B">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8B550B">
      <w:pPr>
        <w:pStyle w:val="BodyText2"/>
      </w:pPr>
      <w:r>
        <w:t>Query returned successfully: 62022781 rows affected, 3279697 ms execution time.</w:t>
      </w:r>
    </w:p>
    <w:p w14:paraId="16438BD8" w14:textId="77777777" w:rsidR="00F23B90" w:rsidRDefault="00F23B90" w:rsidP="008B550B">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8B550B">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8B550B">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8B550B">
      <w:pPr>
        <w:pStyle w:val="BodyText2"/>
      </w:pPr>
      <w:r>
        <w:t>But for some reason when I did all 1020 species for Banggi all of the npygz files were 160kb?</w:t>
      </w:r>
    </w:p>
    <w:p w14:paraId="06983F83" w14:textId="77777777" w:rsidR="00F23B90" w:rsidRDefault="00F23B90" w:rsidP="008B550B">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8B550B">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8B550B">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8B550B">
      <w:pPr>
        <w:pStyle w:val="BodyText2"/>
      </w:pPr>
      <w:r>
        <w:tab/>
        <w:t>-</w:t>
      </w:r>
      <w:r>
        <w:tab/>
        <w:t>kill 21131</w:t>
      </w:r>
    </w:p>
    <w:p w14:paraId="3642CE5A" w14:textId="77777777" w:rsidR="00F23B90" w:rsidRDefault="00F23B90" w:rsidP="008B550B">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8B550B">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8B550B">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8B550B">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8B550B">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8B550B">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8B550B">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8B550B">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8B550B">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8B550B">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8B550B">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8B550B">
      <w:pPr>
        <w:pStyle w:val="BodyText2"/>
      </w:pPr>
      <w:r>
        <w:t>x=numpy.binary_repr(coords[0,1])</w:t>
      </w:r>
    </w:p>
    <w:p w14:paraId="340EBE9E" w14:textId="77777777" w:rsidR="00F23B90" w:rsidRDefault="00F23B90" w:rsidP="008B550B">
      <w:pPr>
        <w:pStyle w:val="BodyText2"/>
      </w:pPr>
      <w:r>
        <w:t>I need to rasterize the data with the absolute col,row positions</w:t>
      </w:r>
    </w:p>
    <w:p w14:paraId="34B3811A" w14:textId="77777777" w:rsidR="00F23B90" w:rsidRDefault="00F23B90" w:rsidP="008B550B">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8B550B">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8B550B">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8B550B">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8B550B">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8B550B">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8B550B">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8B550B">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8B550B">
      <w:pPr>
        <w:pStyle w:val="BodyText2"/>
      </w:pPr>
      <w:r>
        <w:t>originShift</w:t>
      </w:r>
      <w:r>
        <w:tab/>
      </w:r>
      <w:r>
        <w:tab/>
        <w:t>float: 20037508.3428</w:t>
      </w:r>
    </w:p>
    <w:p w14:paraId="03372549" w14:textId="77777777" w:rsidR="00F23B90" w:rsidRDefault="00F23B90" w:rsidP="008B550B">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8B550B">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8B550B">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8B550B">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8B550B">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8B550B">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8B550B">
      <w:pPr>
        <w:pStyle w:val="BodyText2"/>
      </w:pPr>
      <w:r>
        <w:t xml:space="preserve">At the pole a cell is </w:t>
      </w:r>
      <w:r>
        <w:tab/>
        <w:t>1222.99245m high</w:t>
      </w:r>
    </w:p>
    <w:p w14:paraId="68DCDCB0" w14:textId="77777777" w:rsidR="00F23B90" w:rsidRDefault="00F23B90" w:rsidP="008B550B">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8B550B">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8B550B">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8B550B">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8B550B">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8B550B">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8B550B">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8B550B">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8B550B">
      <w:pPr>
        <w:pStyle w:val="BodyText2"/>
      </w:pPr>
      <w:r>
        <w:t>drop table public.tms_tiles Query returned successfully with no result in 82004 ms.</w:t>
      </w:r>
    </w:p>
    <w:p w14:paraId="6254DFEC" w14:textId="77777777" w:rsidR="00F23B90" w:rsidRDefault="00F23B90" w:rsidP="008B550B">
      <w:pPr>
        <w:pStyle w:val="BodyText2"/>
      </w:pPr>
      <w:r>
        <w:t>Philippe wasnt happy that i didnt let them know about the extra data</w:t>
      </w:r>
    </w:p>
    <w:p w14:paraId="6D1F4DD4" w14:textId="77777777" w:rsidR="00F23B90" w:rsidRDefault="00F23B90" w:rsidP="008B550B">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8B550B">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8B550B">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8B550B">
      <w:pPr>
        <w:pStyle w:val="BodyText2"/>
      </w:pPr>
      <w:r>
        <w:t xml:space="preserve">  public.tms_tiles_integers as t2;</w:t>
      </w:r>
    </w:p>
    <w:p w14:paraId="389CB682" w14:textId="77777777" w:rsidR="00F23B90" w:rsidRDefault="00F23B90" w:rsidP="008B550B">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8B550B">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8B550B">
      <w:pPr>
        <w:pStyle w:val="BodyText2"/>
      </w:pPr>
      <w:r>
        <w:t>FROM public.tms_tiles_integers as t1, public.tms_tiles_integers as t2;</w:t>
      </w:r>
    </w:p>
    <w:p w14:paraId="40C15A59" w14:textId="77777777" w:rsidR="00F23B90" w:rsidRDefault="00F23B90" w:rsidP="008B550B">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8B550B">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8B550B">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8B550B">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8B550B">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8B550B">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8B550B">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8B550B">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8B550B">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8B550B">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8B550B">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8B550B">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8B550B">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8B550B">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8B550B">
      <w:pPr>
        <w:pStyle w:val="BodyText2"/>
      </w:pPr>
      <w:r>
        <w:t xml:space="preserve">  long real</w:t>
      </w:r>
      <w:r>
        <w:tab/>
      </w:r>
      <w:r>
        <w:tab/>
        <w:t>-</w:t>
      </w:r>
      <w:r>
        <w:tab/>
        <w:t xml:space="preserve">4 </w:t>
      </w:r>
      <w:r>
        <w:tab/>
        <w:t>Bytes</w:t>
      </w:r>
    </w:p>
    <w:p w14:paraId="230B4B70" w14:textId="77777777" w:rsidR="00F23B90" w:rsidRDefault="00F23B90" w:rsidP="008B550B">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8B550B">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8B550B">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8B550B">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8B550B">
      <w:pPr>
        <w:pStyle w:val="BodyText2"/>
      </w:pPr>
      <w:r>
        <w:lastRenderedPageBreak/>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8B550B">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8B550B">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8B550B">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8B550B">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8B550B">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8B550B">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8B550B">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8B550B">
      <w:pPr>
        <w:pStyle w:val="BodyText2"/>
      </w:pPr>
      <w:r>
        <w:t>Taking all features with Status = ‘Designated’ there are now 158218 features instead of 161991.</w:t>
      </w:r>
    </w:p>
    <w:p w14:paraId="2001B7CA" w14:textId="77777777" w:rsidR="00F23B90" w:rsidRDefault="00F23B90" w:rsidP="008B550B">
      <w:pPr>
        <w:pStyle w:val="BodyText2"/>
      </w:pPr>
      <w:r>
        <w:lastRenderedPageBreak/>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8B550B">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8B550B">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8B550B">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8B550B">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8B550B">
      <w:pPr>
        <w:pStyle w:val="BodyText2"/>
      </w:pPr>
      <w:r>
        <w:t>You cant have case statements in sql – but it is quicker.</w:t>
      </w:r>
    </w:p>
    <w:p w14:paraId="66A26C89" w14:textId="77777777" w:rsidR="00EA3299" w:rsidRDefault="00EA3299" w:rsidP="008B550B">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8B550B">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8B550B">
      <w:pPr>
        <w:pStyle w:val="BodyText2"/>
      </w:pPr>
      <w:r>
        <w:t>To concatenate string in SQL use the || operator.</w:t>
      </w:r>
    </w:p>
    <w:p w14:paraId="6670653B" w14:textId="77777777" w:rsidR="00F23B90" w:rsidRDefault="00EA3299" w:rsidP="008B550B">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8B550B">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8B550B">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8B550B">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8B550B">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8B550B">
      <w:pPr>
        <w:pStyle w:val="BodyText2"/>
        <w:rPr>
          <w:sz w:val="16"/>
        </w:rPr>
      </w:pPr>
      <w:r w:rsidRPr="00894760">
        <w:rPr>
          <w:lang w:bidi="ar-SA"/>
        </w:rPr>
        <w:t>|WARN  |Could not open File Geodatabase table `\AllSpecies_WebMercator'.</w:t>
      </w:r>
    </w:p>
    <w:p w14:paraId="5BB507DA" w14:textId="77777777" w:rsidR="003C733A" w:rsidRDefault="003C733A" w:rsidP="008B550B">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8B550B">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8B550B">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8B550B">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8B550B">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8B550B">
      <w:pPr>
        <w:pStyle w:val="BodyText2"/>
      </w:pPr>
      <w:r>
        <w:t>When you try and transfer from PostGIS on durga in FME keeps failing at 30000 records:</w:t>
      </w:r>
    </w:p>
    <w:p w14:paraId="107EAE10" w14:textId="77777777" w:rsidR="003C733A" w:rsidRPr="00E26EE4" w:rsidRDefault="003C733A" w:rsidP="008B550B">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8B550B">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8B550B">
      <w:pPr>
        <w:pStyle w:val="BodyText2"/>
      </w:pPr>
      <w:r>
        <w:t>There were issues with the following json file exports:</w:t>
      </w:r>
    </w:p>
    <w:p w14:paraId="054CA763" w14:textId="77777777" w:rsidR="00E70E70" w:rsidRDefault="009C5102" w:rsidP="008B550B">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9C5102" w:rsidP="008B550B">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8B550B">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8B550B">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8B550B">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8B550B">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8B550B">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8B550B">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8B550B">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8B550B">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8B550B">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8B550B">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8B550B">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8B550B">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8B550B">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8B550B">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8B550B">
      <w:pPr>
        <w:pStyle w:val="BodyText2"/>
      </w:pPr>
      <w:r>
        <w:t>Here is the process to load data into Hadoop from ArcGIS:</w:t>
      </w:r>
    </w:p>
    <w:p w14:paraId="24227657" w14:textId="77777777" w:rsidR="00100AF2" w:rsidRDefault="00100AF2" w:rsidP="0006252E">
      <w:pPr>
        <w:pStyle w:val="ListNumber"/>
        <w:numPr>
          <w:ilvl w:val="0"/>
          <w:numId w:val="24"/>
        </w:numPr>
      </w:pPr>
      <w:r>
        <w:t>Run the GP tool ‘FeatureClass to Avro’</w:t>
      </w:r>
    </w:p>
    <w:p w14:paraId="5922B77A" w14:textId="77777777" w:rsidR="00100AF2" w:rsidRDefault="00100AF2" w:rsidP="0006252E">
      <w:pPr>
        <w:pStyle w:val="ListNumber"/>
        <w:numPr>
          <w:ilvl w:val="0"/>
          <w:numId w:val="24"/>
        </w:numPr>
      </w:pPr>
      <w:r>
        <w:t>WinSCP the *.avro and *.avsc files to the cluster (from ‘E:\Export\’ to Hadoop-m2/home/cottaan/data by default)</w:t>
      </w:r>
    </w:p>
    <w:p w14:paraId="23E5B54A" w14:textId="494AA754" w:rsidR="00100AF2" w:rsidRDefault="00714032" w:rsidP="0006252E">
      <w:pPr>
        <w:pStyle w:val="ListNumber"/>
        <w:numPr>
          <w:ilvl w:val="0"/>
          <w:numId w:val="24"/>
        </w:numPr>
      </w:pPr>
      <w:r>
        <w:t>In Hue c</w:t>
      </w:r>
      <w:r w:rsidR="00100AF2">
        <w:t>reate a folder to hold the data in HDFS (jrc/data/species/common_redpoll)</w:t>
      </w:r>
    </w:p>
    <w:p w14:paraId="3E6895ED" w14:textId="253C5668" w:rsidR="00100AF2" w:rsidRDefault="009F3804" w:rsidP="0006252E">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6252E">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6252E">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8B550B">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8B550B">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8B550B">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8B550B">
      <w:pPr>
        <w:pStyle w:val="BodyText2"/>
      </w:pPr>
      <w:r>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8B550B">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8B550B">
      <w:pPr>
        <w:pStyle w:val="BodyText2"/>
      </w:pPr>
    </w:p>
    <w:p w14:paraId="3DA8492D" w14:textId="756A0765" w:rsidR="00994069" w:rsidRDefault="00994069" w:rsidP="0034374E">
      <w:pPr>
        <w:pStyle w:val="Heading3"/>
      </w:pPr>
      <w:r>
        <w:t>Into PostGIS</w:t>
      </w:r>
    </w:p>
    <w:p w14:paraId="7C0C0D60" w14:textId="6006B3EA" w:rsidR="00994069" w:rsidRDefault="00994069" w:rsidP="008B550B">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8B550B">
      <w:pPr>
        <w:pStyle w:val="Tiny"/>
      </w:pPr>
      <w:r>
        <w:t>Reading source feature # 90517500</w:t>
      </w:r>
    </w:p>
    <w:p w14:paraId="221FF86D" w14:textId="77777777" w:rsidR="000936A3" w:rsidRDefault="000936A3" w:rsidP="008B550B">
      <w:pPr>
        <w:pStyle w:val="Tiny"/>
      </w:pPr>
      <w:r>
        <w:t>Bulk copy failed on table 'especies.gbif_occurrences_08_09_2015' using delimiter ':'. Error was 'server closed the connection unexpectedly</w:t>
      </w:r>
    </w:p>
    <w:p w14:paraId="3F8A30CF" w14:textId="77777777" w:rsidR="000936A3" w:rsidRDefault="000936A3" w:rsidP="008B550B">
      <w:pPr>
        <w:pStyle w:val="Tiny"/>
      </w:pPr>
      <w:r>
        <w:tab/>
        <w:t>This probably means the server terminated abnormally</w:t>
      </w:r>
    </w:p>
    <w:p w14:paraId="0A9A644E" w14:textId="525369F2" w:rsidR="000936A3" w:rsidRDefault="000936A3" w:rsidP="008B550B">
      <w:pPr>
        <w:pStyle w:val="Tiny"/>
      </w:pPr>
      <w:r>
        <w:tab/>
        <w:t>before or while processing the request.</w:t>
      </w:r>
    </w:p>
    <w:p w14:paraId="65145389" w14:textId="57D59AD1" w:rsidR="000936A3" w:rsidRPr="00994069" w:rsidRDefault="000936A3" w:rsidP="008B550B">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8B550B">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8B550B">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8B550B">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8B550B">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8B550B">
      <w:pPr>
        <w:pStyle w:val="BodyText2"/>
      </w:pPr>
      <w:r>
        <w:lastRenderedPageBreak/>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8B550B">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8B550B">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8B550B">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8B550B">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8B550B">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lastRenderedPageBreak/>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8B550B">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8B550B">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8B550B">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8B550B">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8B550B">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8B550B">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8B550B">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8B550B">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8B550B">
      <w:pPr>
        <w:pStyle w:val="BodyText2"/>
      </w:pPr>
      <w:r>
        <w:lastRenderedPageBreak/>
        <w:t>I think this is something to do with flushing the write buffers and I’ll add a flush() call which should help hopefully.</w:t>
      </w:r>
      <w:r w:rsidR="00351D3A">
        <w:t xml:space="preserve"> Seems to have worked!!</w:t>
      </w:r>
    </w:p>
    <w:p w14:paraId="5E44514D" w14:textId="77777777" w:rsidR="00960EAC" w:rsidRDefault="00960EAC" w:rsidP="008B550B">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8B550B">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8B550B">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8B550B">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8B550B">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8B550B">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8B550B">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61EB512"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8B550B">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8B550B">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8B550B">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8B550B">
      <w:pPr>
        <w:pStyle w:val="BodyText2"/>
      </w:pPr>
      <w:r>
        <w:t>On durga it is 8.4.5</w:t>
      </w:r>
    </w:p>
    <w:p w14:paraId="7396D699" w14:textId="77777777" w:rsidR="003C733A" w:rsidRDefault="003C733A" w:rsidP="000E5536">
      <w:pPr>
        <w:pStyle w:val="BodyText"/>
      </w:pPr>
      <w:r>
        <w:lastRenderedPageBreak/>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8B550B">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8B550B">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8B550B">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lastRenderedPageBreak/>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8B550B">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8B550B">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lastRenderedPageBreak/>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8B550B">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8B550B">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8B550B">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8B550B">
      <w:pPr>
        <w:pStyle w:val="BodyText2"/>
      </w:pPr>
      <w:r>
        <w:t>wdpa.objectid 25543 - there are 2 in ArcGIS and only 1 in PostGIS</w:t>
      </w:r>
    </w:p>
    <w:p w14:paraId="0C5641E5" w14:textId="77777777" w:rsidR="003C733A" w:rsidRDefault="003C733A" w:rsidP="008B550B">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8B550B">
      <w:pPr>
        <w:pStyle w:val="BodyText2"/>
      </w:pPr>
      <w:r>
        <w:t>e.g. lseg '((-1,0),(1,0))' ?# box '((-2,-2),(2,2))'   ?# represents intersects!</w:t>
      </w:r>
    </w:p>
    <w:p w14:paraId="69E843D2" w14:textId="77777777" w:rsidR="007B5D60" w:rsidRDefault="007B5D60" w:rsidP="008B550B">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8B550B">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lastRenderedPageBreak/>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8B550B">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8B550B">
      <w:pPr>
        <w:pStyle w:val="BodyText2"/>
      </w:pPr>
      <w:r>
        <w:t>Need to set the default user to especies as tables are not being found unless they are specifically prefixed with especies.</w:t>
      </w:r>
    </w:p>
    <w:p w14:paraId="64F9C73D" w14:textId="16FD8C3B"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9C5102" w:rsidP="008B550B">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8B550B">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8B550B">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9C5102"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9C5102"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9C5102"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9C5102" w:rsidP="008B550B">
      <w:pPr>
        <w:pStyle w:val="BodyText2"/>
      </w:pPr>
      <w:hyperlink r:id="rId190" w:history="1">
        <w:r w:rsidR="0042694C" w:rsidRPr="0077669C">
          <w:rPr>
            <w:rStyle w:val="Hyperlink"/>
          </w:rPr>
          <w:t>http://www.scidb.org/</w:t>
        </w:r>
      </w:hyperlink>
    </w:p>
    <w:p w14:paraId="07360DA6" w14:textId="6A4A75FC"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8B550B">
      <w:pPr>
        <w:pStyle w:val="BodyText2"/>
      </w:pPr>
      <w:r>
        <w:t xml:space="preserve">Amazon offer it: Amazon Elastic MapReduce </w:t>
      </w:r>
      <w:hyperlink r:id="rId193" w:history="1">
        <w:r w:rsidRPr="0077669C">
          <w:rPr>
            <w:rStyle w:val="Hyperlink"/>
          </w:rPr>
          <w:t>http://aws.amazon.com/elasticmapreduce/</w:t>
        </w:r>
      </w:hyperlink>
    </w:p>
    <w:p w14:paraId="6F73C7AB" w14:textId="16449273" w:rsidR="00B37D09" w:rsidRDefault="00C476E5" w:rsidP="0034374E">
      <w:pPr>
        <w:pStyle w:val="Heading3"/>
      </w:pPr>
      <w:bookmarkStart w:id="61" w:name="_Toc315774572"/>
      <w:r>
        <w:t>Performance</w:t>
      </w:r>
      <w:bookmarkEnd w:id="61"/>
    </w:p>
    <w:p w14:paraId="47BFF01E" w14:textId="77777777" w:rsidR="00B37D09" w:rsidRDefault="009C5102" w:rsidP="008B550B">
      <w:pPr>
        <w:pStyle w:val="BodyText2"/>
      </w:pPr>
      <w:hyperlink r:id="rId194" w:history="1">
        <w:r w:rsidR="00C476E5" w:rsidRPr="0077669C">
          <w:rPr>
            <w:rStyle w:val="Hyperlink"/>
          </w:rPr>
          <w:t>http://sortbenchmark.org/</w:t>
        </w:r>
      </w:hyperlink>
    </w:p>
    <w:p w14:paraId="296B98A0" w14:textId="3A9F8CFD"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9C5102" w:rsidP="008B550B">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8B550B">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8B550B">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lastRenderedPageBreak/>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8B550B">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8B550B">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8B550B">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8B550B">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8B550B">
      <w:pPr>
        <w:pStyle w:val="BodyText2"/>
      </w:pPr>
      <w:r>
        <w:t>122,296,622 records</w:t>
      </w:r>
    </w:p>
    <w:p w14:paraId="46CB8769" w14:textId="77777777" w:rsidR="00857554" w:rsidRDefault="00857554" w:rsidP="008B550B">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8B550B">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8B550B">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8B550B">
      <w:pPr>
        <w:pStyle w:val="BodyText2"/>
      </w:pPr>
      <w:r>
        <w:t>at the bottom in the bit about zoom levels it says how to calculate the scale</w:t>
      </w:r>
    </w:p>
    <w:p w14:paraId="7B6E0665" w14:textId="77777777" w:rsidR="00857554" w:rsidRDefault="00857554" w:rsidP="008B550B">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8B550B">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8B550B">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lastRenderedPageBreak/>
        <w:t>Storage optimisation</w:t>
      </w:r>
    </w:p>
    <w:p w14:paraId="26502164" w14:textId="77777777" w:rsidR="00857554" w:rsidRDefault="00857554" w:rsidP="007D2F52">
      <w:pPr>
        <w:pStyle w:val="Heading4"/>
      </w:pPr>
      <w:r>
        <w:t>Quadtree/Fractal compression</w:t>
      </w:r>
    </w:p>
    <w:p w14:paraId="6B1DBB56" w14:textId="77777777" w:rsidR="00857554" w:rsidRDefault="00857554" w:rsidP="008B550B">
      <w:pPr>
        <w:pStyle w:val="BodyText2"/>
      </w:pPr>
      <w:r>
        <w:t>We could compress the output sparse array data with quadtree/fractal compression to save storage space.</w:t>
      </w:r>
    </w:p>
    <w:p w14:paraId="6EA8D36B" w14:textId="77777777" w:rsidR="00857554" w:rsidRDefault="009C5102" w:rsidP="008B550B">
      <w:pPr>
        <w:pStyle w:val="BodyText2"/>
      </w:pPr>
      <w:hyperlink r:id="rId197" w:history="1">
        <w:r w:rsidR="00857554">
          <w:rPr>
            <w:rStyle w:val="Hyperlink"/>
          </w:rPr>
          <w:t>http://devmag.org.za/2011/02/23/quadtrees-implementation/</w:t>
        </w:r>
      </w:hyperlink>
    </w:p>
    <w:p w14:paraId="5DC38F67" w14:textId="77777777" w:rsidR="00857554" w:rsidRDefault="00857554" w:rsidP="008B550B">
      <w:pPr>
        <w:pStyle w:val="BodyText2"/>
      </w:pPr>
      <w:r>
        <w:t>Looking at Orang Utan:</w:t>
      </w:r>
    </w:p>
    <w:p w14:paraId="32615309" w14:textId="77777777" w:rsidR="00857554" w:rsidRDefault="00B7567C" w:rsidP="008B550B">
      <w:pPr>
        <w:pStyle w:val="BodyText2"/>
      </w:pPr>
      <w:r>
        <w:t xml:space="preserve">Level 16: </w:t>
      </w:r>
      <w:r>
        <w:tab/>
        <w:t>100873</w:t>
      </w:r>
      <w:r w:rsidR="00857554">
        <w:t xml:space="preserve"> records with all 1 quadkey leaves</w:t>
      </w:r>
    </w:p>
    <w:p w14:paraId="5ABB5A55" w14:textId="77777777" w:rsidR="00857554" w:rsidRDefault="00857554" w:rsidP="008B550B">
      <w:pPr>
        <w:pStyle w:val="BodyText2"/>
      </w:pPr>
      <w:r>
        <w:t>Level 15:</w:t>
      </w:r>
      <w:r>
        <w:tab/>
        <w:t>22064 records with all 4 quadkey leaves</w:t>
      </w:r>
    </w:p>
    <w:p w14:paraId="60855574" w14:textId="77777777" w:rsidR="00857554" w:rsidRDefault="00857554" w:rsidP="008B550B">
      <w:pPr>
        <w:pStyle w:val="BodyText2"/>
      </w:pPr>
      <w:r>
        <w:t>Level 14:</w:t>
      </w:r>
      <w:r>
        <w:tab/>
        <w:t>4023 records with all 16 quadkey leaves</w:t>
      </w:r>
    </w:p>
    <w:p w14:paraId="762C3687" w14:textId="77777777" w:rsidR="00857554" w:rsidRDefault="00857554" w:rsidP="008B550B">
      <w:pPr>
        <w:pStyle w:val="BodyText2"/>
      </w:pPr>
      <w:r>
        <w:t>Level 13:</w:t>
      </w:r>
      <w:r>
        <w:tab/>
        <w:t>545 records with all 64 quadkey leaves</w:t>
      </w:r>
    </w:p>
    <w:p w14:paraId="1934CEC2" w14:textId="77777777" w:rsidR="00857554" w:rsidRDefault="00857554" w:rsidP="008B550B">
      <w:pPr>
        <w:pStyle w:val="BodyText2"/>
      </w:pPr>
      <w:r>
        <w:t>Level 12:</w:t>
      </w:r>
      <w:r>
        <w:tab/>
        <w:t>50 records with all 256 quadkey leaves</w:t>
      </w:r>
    </w:p>
    <w:p w14:paraId="19ECA9BE" w14:textId="77777777" w:rsidR="00857554" w:rsidRDefault="00857554" w:rsidP="008B550B">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8B550B">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8B550B">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8B550B">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lastRenderedPageBreak/>
        <w:t>Reporting database</w:t>
      </w:r>
    </w:p>
    <w:p w14:paraId="4F47054C" w14:textId="77777777" w:rsidR="005518CC" w:rsidRDefault="005518CC" w:rsidP="008B550B">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8B550B">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8B550B">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8B550B">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8B550B">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8B550B">
      <w:pPr>
        <w:pStyle w:val="BodyText2"/>
      </w:pPr>
      <w:r>
        <w:t>To get the srid of a geometry use st_srid()</w:t>
      </w:r>
    </w:p>
    <w:p w14:paraId="19E79054" w14:textId="77777777" w:rsidR="00EA3299" w:rsidRDefault="00EA3299" w:rsidP="008B550B">
      <w:pPr>
        <w:pStyle w:val="BodyText2"/>
      </w:pPr>
      <w:r>
        <w:t xml:space="preserve">How do you list the spatial reference systems available in PostGIS? </w:t>
      </w:r>
    </w:p>
    <w:p w14:paraId="6398B7F6" w14:textId="77777777" w:rsidR="00EA3299" w:rsidRDefault="00EA3299" w:rsidP="008B550B">
      <w:pPr>
        <w:pStyle w:val="sql"/>
      </w:pPr>
      <w:r w:rsidRPr="004E4197">
        <w:t>select * from spatial_ref_sys</w:t>
      </w:r>
    </w:p>
    <w:p w14:paraId="74D64336" w14:textId="77777777" w:rsidR="00EA3299" w:rsidRDefault="00EA3299" w:rsidP="008B550B">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8B550B">
      <w:pPr>
        <w:pStyle w:val="BodyText2"/>
      </w:pPr>
      <w:r>
        <w:t>So until Will puts the new Mollweide projection in, I can test using something relating to Malaysia (I will use srid 3376 East Malaysia):</w:t>
      </w:r>
    </w:p>
    <w:p w14:paraId="3FF29C89" w14:textId="77777777" w:rsidR="00EA3299" w:rsidRDefault="00EA3299" w:rsidP="008B550B">
      <w:pPr>
        <w:pStyle w:val="sql"/>
      </w:pPr>
      <w:r w:rsidRPr="00EB52DF">
        <w:t>select * from spatial_ref_sys where srtext like '%Malaysia%'</w:t>
      </w:r>
    </w:p>
    <w:p w14:paraId="596C019E" w14:textId="77777777" w:rsidR="00EA3299" w:rsidRDefault="00EA3299" w:rsidP="008B550B">
      <w:pPr>
        <w:pStyle w:val="BodyText2"/>
      </w:pPr>
      <w:r>
        <w:t>Here is the finished query:</w:t>
      </w:r>
    </w:p>
    <w:p w14:paraId="1F87000A" w14:textId="77777777" w:rsidR="00EA3299" w:rsidRDefault="00EA3299"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8B550B">
      <w:pPr>
        <w:pStyle w:val="BodyText2"/>
      </w:pPr>
    </w:p>
    <w:p w14:paraId="12A2F464" w14:textId="77777777" w:rsidR="00CD793F" w:rsidRDefault="00EA3299" w:rsidP="008B550B">
      <w:pPr>
        <w:pStyle w:val="BodyText2"/>
      </w:pPr>
      <w:r>
        <w:t>Triggers</w:t>
      </w:r>
      <w:r w:rsidR="009D0A66">
        <w:fldChar w:fldCharType="end"/>
      </w:r>
      <w:r w:rsidR="009667AF">
        <w:t xml:space="preserve">? </w:t>
      </w:r>
    </w:p>
    <w:p w14:paraId="10864E4D" w14:textId="77777777" w:rsidR="00DE6FB3" w:rsidRPr="005518CC" w:rsidRDefault="00DE6FB3" w:rsidP="008B550B">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8B550B">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8B550B">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8B550B">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8B550B">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8B550B">
            <w:pPr>
              <w:pStyle w:val="Tiny"/>
            </w:pPr>
            <w:r w:rsidRPr="00F01A29">
              <w:t>wdpa_id</w:t>
            </w:r>
          </w:p>
        </w:tc>
        <w:tc>
          <w:tcPr>
            <w:tcW w:w="2866" w:type="dxa"/>
          </w:tcPr>
          <w:p w14:paraId="30C4246A" w14:textId="77777777" w:rsidR="00F01A29" w:rsidRPr="00F01A29" w:rsidRDefault="00F01A29" w:rsidP="008B550B">
            <w:pPr>
              <w:pStyle w:val="Tiny"/>
            </w:pPr>
            <w:r>
              <w:t>name</w:t>
            </w:r>
          </w:p>
        </w:tc>
        <w:tc>
          <w:tcPr>
            <w:tcW w:w="1417" w:type="dxa"/>
          </w:tcPr>
          <w:p w14:paraId="6FB5CCFA" w14:textId="77777777" w:rsidR="00F01A29" w:rsidRPr="00F01A29" w:rsidRDefault="00F01A29" w:rsidP="008B550B">
            <w:pPr>
              <w:pStyle w:val="Tiny"/>
            </w:pPr>
            <w:r w:rsidRPr="00F01A29">
              <w:t>country</w:t>
            </w:r>
          </w:p>
        </w:tc>
        <w:tc>
          <w:tcPr>
            <w:tcW w:w="4223" w:type="dxa"/>
          </w:tcPr>
          <w:p w14:paraId="2C8574D4" w14:textId="77777777" w:rsidR="00F01A29" w:rsidRPr="00F01A29" w:rsidRDefault="00F01A29" w:rsidP="008B550B">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8B550B">
            <w:pPr>
              <w:pStyle w:val="Tiny"/>
            </w:pPr>
            <w:r w:rsidRPr="00F01A29">
              <w:t>555512238</w:t>
            </w:r>
          </w:p>
        </w:tc>
        <w:tc>
          <w:tcPr>
            <w:tcW w:w="2866" w:type="dxa"/>
          </w:tcPr>
          <w:p w14:paraId="54758900" w14:textId="77777777" w:rsidR="00F01A29" w:rsidRPr="00F01A29" w:rsidRDefault="00F01A29" w:rsidP="008B550B">
            <w:pPr>
              <w:pStyle w:val="Tiny"/>
            </w:pPr>
            <w:r w:rsidRPr="00F01A29">
              <w:t>Josephine Seamount Marine Protected Area</w:t>
            </w:r>
          </w:p>
        </w:tc>
        <w:tc>
          <w:tcPr>
            <w:tcW w:w="1417" w:type="dxa"/>
          </w:tcPr>
          <w:p w14:paraId="3C15B6E4" w14:textId="77777777" w:rsidR="00F01A29" w:rsidRPr="00F01A29" w:rsidRDefault="00F01A29" w:rsidP="008B550B">
            <w:pPr>
              <w:pStyle w:val="Tiny"/>
            </w:pPr>
            <w:r w:rsidRPr="00F01A29">
              <w:t>ABNJ</w:t>
            </w:r>
          </w:p>
        </w:tc>
        <w:tc>
          <w:tcPr>
            <w:tcW w:w="4223" w:type="dxa"/>
          </w:tcPr>
          <w:p w14:paraId="28162644" w14:textId="77777777" w:rsidR="00F01A29" w:rsidRPr="00F01A29" w:rsidRDefault="00F01A29" w:rsidP="008B550B">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8B550B">
            <w:pPr>
              <w:pStyle w:val="Tiny"/>
            </w:pPr>
            <w:r w:rsidRPr="00F01A29">
              <w:t>1372</w:t>
            </w:r>
          </w:p>
        </w:tc>
        <w:tc>
          <w:tcPr>
            <w:tcW w:w="2866" w:type="dxa"/>
          </w:tcPr>
          <w:p w14:paraId="1EF18AC0" w14:textId="77777777" w:rsidR="00F01A29" w:rsidRPr="00F01A29" w:rsidRDefault="00F01A29" w:rsidP="008B550B">
            <w:pPr>
              <w:pStyle w:val="Tiny"/>
            </w:pPr>
            <w:r w:rsidRPr="00F01A29">
              <w:t>Shambe National Park</w:t>
            </w:r>
          </w:p>
        </w:tc>
        <w:tc>
          <w:tcPr>
            <w:tcW w:w="1417" w:type="dxa"/>
          </w:tcPr>
          <w:p w14:paraId="3364AAE3" w14:textId="77777777" w:rsidR="00F01A29" w:rsidRPr="00F01A29" w:rsidRDefault="00F01A29" w:rsidP="008B550B">
            <w:pPr>
              <w:pStyle w:val="Tiny"/>
            </w:pPr>
            <w:r>
              <w:t>SSD</w:t>
            </w:r>
          </w:p>
        </w:tc>
        <w:tc>
          <w:tcPr>
            <w:tcW w:w="4223" w:type="dxa"/>
          </w:tcPr>
          <w:p w14:paraId="37FC96B7" w14:textId="77777777" w:rsidR="00F01A29" w:rsidRPr="00F01A29" w:rsidRDefault="00F01A29" w:rsidP="008B550B">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8B550B">
            <w:pPr>
              <w:pStyle w:val="Tiny"/>
            </w:pPr>
            <w:r w:rsidRPr="00AD1E11">
              <w:t>555512163</w:t>
            </w:r>
          </w:p>
        </w:tc>
        <w:tc>
          <w:tcPr>
            <w:tcW w:w="2866" w:type="dxa"/>
          </w:tcPr>
          <w:p w14:paraId="6D7B333E" w14:textId="77777777" w:rsidR="00AD1E11" w:rsidRPr="00F01A29" w:rsidRDefault="00AD1E11" w:rsidP="008B550B">
            <w:pPr>
              <w:pStyle w:val="Tiny"/>
            </w:pPr>
            <w:r w:rsidRPr="00AD1E11">
              <w:t>Kenting</w:t>
            </w:r>
          </w:p>
        </w:tc>
        <w:tc>
          <w:tcPr>
            <w:tcW w:w="1417" w:type="dxa"/>
          </w:tcPr>
          <w:p w14:paraId="2A69C105" w14:textId="77777777" w:rsidR="00AD1E11" w:rsidRDefault="00AD1E11" w:rsidP="008B550B">
            <w:pPr>
              <w:pStyle w:val="Tiny"/>
            </w:pPr>
            <w:r>
              <w:t>TWN</w:t>
            </w:r>
          </w:p>
        </w:tc>
        <w:tc>
          <w:tcPr>
            <w:tcW w:w="4223" w:type="dxa"/>
          </w:tcPr>
          <w:p w14:paraId="361E9B15" w14:textId="77777777" w:rsidR="00AD1E11" w:rsidRDefault="00AD1E11" w:rsidP="008B550B">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8B550B">
            <w:pPr>
              <w:pStyle w:val="Tiny"/>
            </w:pPr>
            <w:r w:rsidRPr="00AD1E11">
              <w:t>17755</w:t>
            </w:r>
          </w:p>
        </w:tc>
        <w:tc>
          <w:tcPr>
            <w:tcW w:w="2866" w:type="dxa"/>
          </w:tcPr>
          <w:p w14:paraId="123EC244" w14:textId="77777777" w:rsidR="00AD1E11" w:rsidRPr="00AD1E11" w:rsidRDefault="00AD1E11" w:rsidP="008B550B">
            <w:pPr>
              <w:pStyle w:val="Tiny"/>
            </w:pPr>
            <w:r w:rsidRPr="00AD1E11">
              <w:t>Tawushan</w:t>
            </w:r>
          </w:p>
        </w:tc>
        <w:tc>
          <w:tcPr>
            <w:tcW w:w="1417" w:type="dxa"/>
          </w:tcPr>
          <w:p w14:paraId="0CAF6E11" w14:textId="77777777" w:rsidR="00AD1E11" w:rsidRDefault="00AD1E11" w:rsidP="008B550B">
            <w:pPr>
              <w:pStyle w:val="Tiny"/>
            </w:pPr>
            <w:r>
              <w:t>TWN</w:t>
            </w:r>
          </w:p>
        </w:tc>
        <w:tc>
          <w:tcPr>
            <w:tcW w:w="4223" w:type="dxa"/>
          </w:tcPr>
          <w:p w14:paraId="411E40F7" w14:textId="77777777" w:rsidR="00AD1E11" w:rsidRPr="00F01A29" w:rsidRDefault="00AD1E11" w:rsidP="008B550B">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8B550B">
            <w:pPr>
              <w:pStyle w:val="Tiny"/>
            </w:pPr>
            <w:r w:rsidRPr="00AD1E11">
              <w:t>9286</w:t>
            </w:r>
          </w:p>
        </w:tc>
        <w:tc>
          <w:tcPr>
            <w:tcW w:w="2866" w:type="dxa"/>
          </w:tcPr>
          <w:p w14:paraId="34570E7B" w14:textId="77777777" w:rsidR="00AD1E11" w:rsidRPr="00AD1E11" w:rsidRDefault="00AD1E11" w:rsidP="008B550B">
            <w:pPr>
              <w:pStyle w:val="Tiny"/>
            </w:pPr>
            <w:r w:rsidRPr="00AD1E11">
              <w:t>Kenting</w:t>
            </w:r>
          </w:p>
        </w:tc>
        <w:tc>
          <w:tcPr>
            <w:tcW w:w="1417" w:type="dxa"/>
          </w:tcPr>
          <w:p w14:paraId="0AD355C2" w14:textId="77777777" w:rsidR="00AD1E11" w:rsidRDefault="00AD1E11" w:rsidP="008B550B">
            <w:pPr>
              <w:pStyle w:val="Tiny"/>
            </w:pPr>
            <w:r>
              <w:t>TWN</w:t>
            </w:r>
          </w:p>
        </w:tc>
        <w:tc>
          <w:tcPr>
            <w:tcW w:w="4223" w:type="dxa"/>
          </w:tcPr>
          <w:p w14:paraId="688DBB7B" w14:textId="77777777" w:rsidR="00AD1E11" w:rsidRPr="00F01A29" w:rsidRDefault="00AD1E11" w:rsidP="008B550B">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8B550B">
            <w:pPr>
              <w:pStyle w:val="Tiny"/>
            </w:pPr>
            <w:r w:rsidRPr="00AD1E11">
              <w:t>10096</w:t>
            </w:r>
          </w:p>
        </w:tc>
        <w:tc>
          <w:tcPr>
            <w:tcW w:w="2866" w:type="dxa"/>
          </w:tcPr>
          <w:p w14:paraId="1E29F5ED" w14:textId="77777777" w:rsidR="00AD1E11" w:rsidRPr="00AD1E11" w:rsidRDefault="00AD1E11" w:rsidP="008B550B">
            <w:pPr>
              <w:pStyle w:val="Tiny"/>
            </w:pPr>
            <w:r w:rsidRPr="00AD1E11">
              <w:t>Hua-Tung Coast</w:t>
            </w:r>
          </w:p>
        </w:tc>
        <w:tc>
          <w:tcPr>
            <w:tcW w:w="1417" w:type="dxa"/>
          </w:tcPr>
          <w:p w14:paraId="4ACC4B01" w14:textId="77777777" w:rsidR="00AD1E11" w:rsidRDefault="00AD1E11" w:rsidP="008B550B">
            <w:pPr>
              <w:pStyle w:val="Tiny"/>
            </w:pPr>
            <w:r>
              <w:t>TWN</w:t>
            </w:r>
          </w:p>
        </w:tc>
        <w:tc>
          <w:tcPr>
            <w:tcW w:w="4223" w:type="dxa"/>
          </w:tcPr>
          <w:p w14:paraId="1A665143" w14:textId="77777777" w:rsidR="00AD1E11" w:rsidRPr="00F01A29" w:rsidRDefault="00AD1E11" w:rsidP="008B550B">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8B550B">
            <w:pPr>
              <w:pStyle w:val="Tiny"/>
            </w:pPr>
            <w:r w:rsidRPr="00AD1E11">
              <w:t>9030</w:t>
            </w:r>
          </w:p>
        </w:tc>
        <w:tc>
          <w:tcPr>
            <w:tcW w:w="2866" w:type="dxa"/>
          </w:tcPr>
          <w:p w14:paraId="5E40987B" w14:textId="77777777" w:rsidR="00AD1E11" w:rsidRPr="00AD1E11" w:rsidRDefault="00AD1E11" w:rsidP="008B550B">
            <w:pPr>
              <w:pStyle w:val="Tiny"/>
            </w:pPr>
          </w:p>
        </w:tc>
        <w:tc>
          <w:tcPr>
            <w:tcW w:w="1417" w:type="dxa"/>
          </w:tcPr>
          <w:p w14:paraId="6F269414" w14:textId="77777777" w:rsidR="00AD1E11" w:rsidRDefault="00AD1E11" w:rsidP="008B550B">
            <w:pPr>
              <w:pStyle w:val="Tiny"/>
            </w:pPr>
            <w:r>
              <w:t>TWN</w:t>
            </w:r>
          </w:p>
        </w:tc>
        <w:tc>
          <w:tcPr>
            <w:tcW w:w="4223" w:type="dxa"/>
          </w:tcPr>
          <w:p w14:paraId="360BA499" w14:textId="77777777" w:rsidR="00AD1E11" w:rsidRPr="00F01A29" w:rsidRDefault="00AD1E11" w:rsidP="008B550B">
            <w:pPr>
              <w:pStyle w:val="Tiny"/>
            </w:pPr>
          </w:p>
        </w:tc>
      </w:tr>
    </w:tbl>
    <w:p w14:paraId="29991303" w14:textId="77777777" w:rsidR="00F01A29" w:rsidRPr="00C53C0F" w:rsidRDefault="00F01A29" w:rsidP="008B550B">
      <w:pPr>
        <w:pStyle w:val="BodyText2"/>
      </w:pPr>
    </w:p>
    <w:p w14:paraId="707B2371" w14:textId="77777777" w:rsidR="005A4B16" w:rsidRDefault="005A4B16" w:rsidP="008B550B">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8B550B">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8B550B">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8B550B">
      <w:pPr>
        <w:pStyle w:val="BodyText2"/>
      </w:pPr>
      <w:r>
        <w:rPr>
          <w:noProof/>
          <w:lang w:bidi="ar-SA"/>
        </w:rPr>
        <w:lastRenderedPageBreak/>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8B550B">
      <w:pPr>
        <w:pStyle w:val="BodyText2"/>
      </w:pPr>
      <w:r>
        <w:t>For OrangUtan, the wdpa_ids with the highest areas are:</w:t>
      </w:r>
    </w:p>
    <w:p w14:paraId="056958E6" w14:textId="77777777" w:rsidR="000D10CB" w:rsidRDefault="000D10CB" w:rsidP="008B550B">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8B550B">
            <w:pPr>
              <w:pStyle w:val="Tiny"/>
            </w:pPr>
            <w:r w:rsidRPr="000D10CB">
              <w:t>17975</w:t>
            </w:r>
          </w:p>
        </w:tc>
        <w:tc>
          <w:tcPr>
            <w:tcW w:w="1152" w:type="dxa"/>
          </w:tcPr>
          <w:p w14:paraId="48C00EE8"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8B550B">
            <w:pPr>
              <w:pStyle w:val="Tiny"/>
            </w:pPr>
            <w:r w:rsidRPr="000D10CB">
              <w:t>17975</w:t>
            </w:r>
          </w:p>
        </w:tc>
        <w:tc>
          <w:tcPr>
            <w:tcW w:w="1152" w:type="dxa"/>
          </w:tcPr>
          <w:p w14:paraId="3B4362EB"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8B550B">
            <w:pPr>
              <w:pStyle w:val="Tiny"/>
            </w:pPr>
            <w:r w:rsidRPr="000D10CB">
              <w:t>17975</w:t>
            </w:r>
          </w:p>
        </w:tc>
        <w:tc>
          <w:tcPr>
            <w:tcW w:w="1152" w:type="dxa"/>
          </w:tcPr>
          <w:p w14:paraId="0A26C675"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8B550B">
            <w:pPr>
              <w:pStyle w:val="Tiny"/>
            </w:pPr>
            <w:r w:rsidRPr="000D10CB">
              <w:t>17975</w:t>
            </w:r>
          </w:p>
        </w:tc>
        <w:tc>
          <w:tcPr>
            <w:tcW w:w="1152" w:type="dxa"/>
          </w:tcPr>
          <w:p w14:paraId="4A371A84"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8B550B">
            <w:pPr>
              <w:pStyle w:val="Tiny"/>
            </w:pPr>
            <w:r w:rsidRPr="000D10CB">
              <w:t>17975</w:t>
            </w:r>
          </w:p>
        </w:tc>
        <w:tc>
          <w:tcPr>
            <w:tcW w:w="1152" w:type="dxa"/>
          </w:tcPr>
          <w:p w14:paraId="45308447"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8B550B">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8B550B">
            <w:pPr>
              <w:pStyle w:val="Tiny"/>
            </w:pPr>
            <w:r w:rsidRPr="000D10CB">
              <w:t>17975</w:t>
            </w:r>
          </w:p>
        </w:tc>
        <w:tc>
          <w:tcPr>
            <w:tcW w:w="1152" w:type="dxa"/>
          </w:tcPr>
          <w:p w14:paraId="3FF9917E"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8B550B">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8B550B">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8B550B">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8B550B">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8B550B">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8B550B">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8B550B">
      <w:pPr>
        <w:pStyle w:val="BodyText2"/>
      </w:pPr>
      <w:r>
        <w:t>We need first to calculate the percentage of the species distri bution in each PA (easy) then transform with the following function:</w:t>
      </w:r>
    </w:p>
    <w:p w14:paraId="4A5972F0" w14:textId="77777777" w:rsidR="008572C4" w:rsidRPr="008572C4" w:rsidRDefault="008572C4" w:rsidP="008B550B">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8B550B">
      <w:pPr>
        <w:pStyle w:val="BodyText2"/>
      </w:pPr>
      <w:r>
        <w:t xml:space="preserve">So for a site that has 50% of the distribution within it, this equates to 0.76. </w:t>
      </w:r>
    </w:p>
    <w:p w14:paraId="31E6B0B5" w14:textId="77777777" w:rsidR="008572C4" w:rsidRDefault="008572C4" w:rsidP="008B550B">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8B550B">
      <w:pPr>
        <w:pStyle w:val="BodyText2"/>
      </w:pPr>
      <w:r>
        <w:t>There is a typo in the paper – a 1% overlap results in a weight of 0.018 and not 0.0018.</w:t>
      </w:r>
    </w:p>
    <w:p w14:paraId="350B6543" w14:textId="77777777" w:rsidR="00ED7422" w:rsidRDefault="00ED7422" w:rsidP="000E5536">
      <w:pPr>
        <w:pStyle w:val="Heading7"/>
      </w:pPr>
      <w:r>
        <w:lastRenderedPageBreak/>
        <w:t>Rescaling from 0 to 1</w:t>
      </w:r>
    </w:p>
    <w:p w14:paraId="11389987" w14:textId="77777777" w:rsidR="00ED7422" w:rsidRDefault="00ED7422" w:rsidP="008B550B">
      <w:pPr>
        <w:pStyle w:val="BodyText2"/>
      </w:pPr>
      <w:r>
        <w:t>We now need to rescale from 0 (0% overlap) to 1 (100% overlap) according to the following equation:</w:t>
      </w:r>
    </w:p>
    <w:p w14:paraId="43668FE2" w14:textId="77777777" w:rsidR="00ED7422" w:rsidRDefault="009C5102" w:rsidP="008B550B">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8B550B">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8B550B">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8B550B">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8B550B">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8B550B">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8B550B">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8B550B">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8B550B">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8B550B">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8B550B">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8B550B">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lastRenderedPageBreak/>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8B550B">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8B550B">
      <w:pPr>
        <w:pStyle w:val="BodyText2"/>
      </w:pPr>
      <w:r>
        <w:t>Put an index on the wdpaid field as queries were quite slow.</w:t>
      </w:r>
    </w:p>
    <w:p w14:paraId="058AFFD3" w14:textId="77777777" w:rsidR="00DE085D" w:rsidRDefault="00DE085D" w:rsidP="008B550B">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8B550B">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8B550B">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8B550B">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8B550B">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8B550B">
      <w:pPr>
        <w:pStyle w:val="BodyText2"/>
      </w:pPr>
      <w:r>
        <w:t>48,403,804 records in the species_wdpa_final table which has the iucn_species_id values and the wdpa_id values.</w:t>
      </w:r>
    </w:p>
    <w:p w14:paraId="6E50B7B7" w14:textId="77777777" w:rsidR="007818B1" w:rsidRDefault="007818B1" w:rsidP="008B550B">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8B550B">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8B550B">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8B550B">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8B550B">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8B550B">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8B550B">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8B550B">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8B550B">
      <w:pPr>
        <w:pStyle w:val="BodyText2"/>
      </w:pPr>
      <w:r>
        <w:lastRenderedPageBreak/>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8B550B">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8B550B">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9C5102" w:rsidP="008B550B">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8B550B">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8B550B">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8B550B">
      <w:pPr>
        <w:pStyle w:val="BodyText2"/>
      </w:pPr>
      <w:r>
        <w:t>Rewrote the _set_pa_species_validation_info function to insert a new record into the validation table. Testing with the following call:</w:t>
      </w:r>
    </w:p>
    <w:p w14:paraId="7E892895" w14:textId="77777777" w:rsidR="003B113A" w:rsidRDefault="009C5102" w:rsidP="008B550B">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8B550B">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8B550B">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8B550B">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8B550B">
      <w:pPr>
        <w:pStyle w:val="BodyText2"/>
      </w:pPr>
      <w:r>
        <w:t>There are duplicate records in the country</w:t>
      </w:r>
      <w:r w:rsidR="00BA534A">
        <w:t>_grouping</w:t>
      </w:r>
      <w:r>
        <w:t xml:space="preserve"> table for </w:t>
      </w:r>
      <w:r w:rsidR="00BA534A">
        <w:t>many countries</w:t>
      </w:r>
      <w:r>
        <w:t>.</w:t>
      </w:r>
    </w:p>
    <w:p w14:paraId="78D92FDD" w14:textId="04703441"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8B550B">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lastRenderedPageBreak/>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8B550B">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8B550B">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8B550B">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8B550B">
      <w:pPr>
        <w:pStyle w:val="BodyText2"/>
      </w:pPr>
      <w:r>
        <w:t>Updating the code in overlay.py to be able to overlay against another feature class. Started at 16:59 running on 6 processors on cruise.</w:t>
      </w:r>
    </w:p>
    <w:p w14:paraId="61EF72D0" w14:textId="77777777" w:rsidR="00E25E0B" w:rsidRDefault="00E25E0B" w:rsidP="008B550B">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8B550B">
      <w:pPr>
        <w:pStyle w:val="BodyText2"/>
      </w:pPr>
      <w:r>
        <w:t>Why the brackets? Something weird going on. Not the same species each time!</w:t>
      </w:r>
    </w:p>
    <w:p w14:paraId="06EDDC73" w14:textId="77777777" w:rsidR="00E25E0B" w:rsidRDefault="00E25E0B" w:rsidP="008B550B">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8B550B">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8B550B">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8B550B">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8B550B">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8B550B">
      <w:pPr>
        <w:pStyle w:val="BodyText2"/>
      </w:pPr>
      <w:r>
        <w:lastRenderedPageBreak/>
        <w:t>The actual impact analysis methodology will be based on the number of species that are impacted by biofuel development. The method is described below:</w:t>
      </w:r>
    </w:p>
    <w:p w14:paraId="41B7E8BD" w14:textId="77777777" w:rsidR="00E25E0B" w:rsidRDefault="00E25E0B" w:rsidP="008B550B">
      <w:pPr>
        <w:pStyle w:val="BodyText2"/>
      </w:pPr>
      <w:r>
        <w:t>Analytical workflow is:</w:t>
      </w:r>
    </w:p>
    <w:p w14:paraId="47688489" w14:textId="77777777" w:rsidR="00E25E0B" w:rsidRDefault="00E25E0B" w:rsidP="0006252E">
      <w:pPr>
        <w:pStyle w:val="ListNumber"/>
        <w:numPr>
          <w:ilvl w:val="0"/>
          <w:numId w:val="15"/>
        </w:numPr>
      </w:pPr>
      <w:r>
        <w:t>Filter species for non-marine</w:t>
      </w:r>
    </w:p>
    <w:p w14:paraId="0FB14880" w14:textId="77777777" w:rsidR="00E25E0B" w:rsidRDefault="00E25E0B" w:rsidP="0006252E">
      <w:pPr>
        <w:pStyle w:val="ListNumber"/>
      </w:pPr>
      <w:r>
        <w:t>Extract the ‘Extant’ and ‘Probably Extant’ classes in the species data</w:t>
      </w:r>
    </w:p>
    <w:p w14:paraId="1F3709FA" w14:textId="77777777" w:rsidR="00E25E0B" w:rsidRDefault="00E25E0B" w:rsidP="0006252E">
      <w:pPr>
        <w:pStyle w:val="ListNumber"/>
      </w:pPr>
      <w:r>
        <w:t>Intersect the species data from 2. with the country data to get the area for each species within each country</w:t>
      </w:r>
    </w:p>
    <w:p w14:paraId="1D868D7F" w14:textId="77777777" w:rsidR="00E25E0B" w:rsidRDefault="00E25E0B" w:rsidP="0006252E">
      <w:pPr>
        <w:pStyle w:val="ListNumber"/>
      </w:pPr>
      <w:r>
        <w:t>Intersect the grid data with the country data to create a spatial dataset</w:t>
      </w:r>
    </w:p>
    <w:p w14:paraId="4DEEF42A" w14:textId="77777777" w:rsidR="00E25E0B" w:rsidRDefault="00E25E0B" w:rsidP="0006252E">
      <w:pPr>
        <w:pStyle w:val="ListNumber"/>
      </w:pPr>
      <w:r>
        <w:t>Intersect the d</w:t>
      </w:r>
      <w:r w:rsidR="00541760">
        <w:t>ata from 3. with the data from 4</w:t>
      </w:r>
      <w:r>
        <w:t>. to get the area of each species within each grid</w:t>
      </w:r>
    </w:p>
    <w:p w14:paraId="6319BD7B" w14:textId="77777777" w:rsidR="00E25E0B" w:rsidRDefault="00E25E0B" w:rsidP="0006252E">
      <w:pPr>
        <w:pStyle w:val="ListNumber"/>
      </w:pPr>
      <w:r>
        <w:t>Calculate the % of each species that is within the grids compared to the country</w:t>
      </w:r>
    </w:p>
    <w:p w14:paraId="6D8709CC" w14:textId="77777777" w:rsidR="00E25E0B" w:rsidRDefault="00E25E0B" w:rsidP="008B550B">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8B550B">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8B550B">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8B550B">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8B550B">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8B550B">
      <w:pPr>
        <w:pStyle w:val="BodyText2"/>
      </w:pPr>
      <w:r>
        <w:t xml:space="preserve">There are 82681 NULL values in the Ecosystem field (out of 127929 records) which isnt very good! Only 35% populated. </w:t>
      </w:r>
    </w:p>
    <w:p w14:paraId="245065E1" w14:textId="77777777" w:rsidR="00E25E0B" w:rsidRDefault="00E25E0B" w:rsidP="008B550B">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8B550B">
      <w:pPr>
        <w:pStyle w:val="BodyText2"/>
      </w:pPr>
      <w:r>
        <w:t>I am using this as a quick way before we can use taxonomy as a marine filter. Put indexes on Ecosystem and Owner.</w:t>
      </w:r>
    </w:p>
    <w:p w14:paraId="63F52071" w14:textId="77777777" w:rsidR="00E25E0B" w:rsidRDefault="00E25E0B" w:rsidP="008B550B">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8B550B">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8B550B">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8B550B">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9C5102" w:rsidP="008B550B">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8B550B">
      <w:pPr>
        <w:pStyle w:val="BodyText2"/>
      </w:pPr>
      <w:r>
        <w:t>Which returns some marine species, which is good. But if we search for Turdus:</w:t>
      </w:r>
    </w:p>
    <w:p w14:paraId="5C5AA4B5" w14:textId="77777777" w:rsidR="00E25E0B" w:rsidRDefault="009C5102" w:rsidP="008B550B">
      <w:pPr>
        <w:pStyle w:val="BodyText2"/>
      </w:pPr>
      <w:hyperlink r:id="rId217" w:history="1">
        <w:r w:rsidR="00E25E0B">
          <w:rPr>
            <w:rStyle w:val="Hyperlink"/>
          </w:rPr>
          <w:t>http://ecat-dev.gbif.org/ws/usage/?rkey=1007&amp;q=Turdus</w:t>
        </w:r>
      </w:hyperlink>
    </w:p>
    <w:p w14:paraId="1C6D8B59" w14:textId="77777777" w:rsidR="00E25E0B" w:rsidRDefault="00E25E0B" w:rsidP="008B550B">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8B550B">
      <w:pPr>
        <w:pStyle w:val="BodyText2"/>
      </w:pPr>
      <w:r>
        <w:t xml:space="preserve">This is a checklist on GBIF that is used to discriminate between marine/non-marine. </w:t>
      </w:r>
      <w:hyperlink r:id="rId218" w:history="1">
        <w:r>
          <w:rPr>
            <w:rStyle w:val="Hyperlink"/>
          </w:rPr>
          <w:t>http://ecat-dev.gbif.org/checklist/1037</w:t>
        </w:r>
      </w:hyperlink>
      <w:r>
        <w:t xml:space="preserve">. Trying the same 3 genera: Delphinus, Turdus, Vulpes. All have records – so it must be the detail at the species level that </w:t>
      </w:r>
      <w:r>
        <w:lastRenderedPageBreak/>
        <w:t>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8B550B">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8B550B">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8B550B">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8B550B">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8B550B">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8B550B">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8B550B">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8B550B">
      <w:pPr>
        <w:pStyle w:val="BodyText2"/>
      </w:pPr>
      <w:r>
        <w:t>Seems to have worked!</w:t>
      </w:r>
    </w:p>
    <w:p w14:paraId="4787E07A" w14:textId="77777777" w:rsidR="00EA2E0A" w:rsidRDefault="00EA2E0A" w:rsidP="008B550B">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8B550B">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8B550B">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lastRenderedPageBreak/>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8B550B">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8B550B">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8B550B">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8B550B">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8B550B">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8B550B">
            <w:pPr>
              <w:pStyle w:val="Tiny"/>
            </w:pPr>
            <w:r>
              <w:t>Parameter</w:t>
            </w:r>
          </w:p>
        </w:tc>
        <w:tc>
          <w:tcPr>
            <w:tcW w:w="1231" w:type="dxa"/>
            <w:vAlign w:val="center"/>
          </w:tcPr>
          <w:p w14:paraId="12B8E139" w14:textId="77777777" w:rsidR="00D9333E" w:rsidRPr="00BC1B22" w:rsidRDefault="00D9333E" w:rsidP="008B550B">
            <w:pPr>
              <w:pStyle w:val="Tiny"/>
            </w:pPr>
            <w:r w:rsidRPr="00BC1B22">
              <w:t>Asia_North_Albers_Equal_Area_Conic</w:t>
            </w:r>
          </w:p>
        </w:tc>
        <w:tc>
          <w:tcPr>
            <w:tcW w:w="1134" w:type="dxa"/>
            <w:vAlign w:val="center"/>
          </w:tcPr>
          <w:p w14:paraId="59A4F317" w14:textId="77777777" w:rsidR="00D9333E" w:rsidRPr="00BC1B22" w:rsidRDefault="00D9333E" w:rsidP="008B550B">
            <w:pPr>
              <w:pStyle w:val="Tiny"/>
            </w:pPr>
            <w:r w:rsidRPr="00BC1B22">
              <w:t>Asia_South_Albers_Equal_Area_Conic</w:t>
            </w:r>
          </w:p>
        </w:tc>
        <w:tc>
          <w:tcPr>
            <w:tcW w:w="1134" w:type="dxa"/>
          </w:tcPr>
          <w:p w14:paraId="280E99B7" w14:textId="77777777" w:rsidR="00D9333E" w:rsidRPr="00BC1B22" w:rsidRDefault="00D9333E" w:rsidP="008B550B">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8B550B">
            <w:pPr>
              <w:pStyle w:val="Tiny"/>
            </w:pPr>
            <w:r w:rsidRPr="00BC1B22">
              <w:t>False Easting</w:t>
            </w:r>
          </w:p>
        </w:tc>
        <w:tc>
          <w:tcPr>
            <w:tcW w:w="1231" w:type="dxa"/>
            <w:vAlign w:val="center"/>
          </w:tcPr>
          <w:p w14:paraId="4A9A6D38" w14:textId="77777777" w:rsidR="00D9333E" w:rsidRPr="00BC1B22" w:rsidRDefault="00D9333E" w:rsidP="008B550B">
            <w:pPr>
              <w:pStyle w:val="Tiny"/>
            </w:pPr>
            <w:r>
              <w:t>0</w:t>
            </w:r>
          </w:p>
        </w:tc>
        <w:tc>
          <w:tcPr>
            <w:tcW w:w="1134" w:type="dxa"/>
            <w:vAlign w:val="center"/>
          </w:tcPr>
          <w:p w14:paraId="215CC99F" w14:textId="77777777" w:rsidR="00D9333E" w:rsidRPr="00BC1B22" w:rsidRDefault="00D9333E" w:rsidP="008B550B">
            <w:pPr>
              <w:pStyle w:val="Tiny"/>
            </w:pPr>
            <w:r>
              <w:t>0</w:t>
            </w:r>
          </w:p>
        </w:tc>
        <w:tc>
          <w:tcPr>
            <w:tcW w:w="1134" w:type="dxa"/>
          </w:tcPr>
          <w:p w14:paraId="7FAFAF27" w14:textId="77777777" w:rsidR="00D9333E" w:rsidRDefault="00D9333E" w:rsidP="008B550B">
            <w:pPr>
              <w:pStyle w:val="Tiny"/>
            </w:pPr>
            <w:r>
              <w:t>0</w:t>
            </w:r>
          </w:p>
        </w:tc>
      </w:tr>
      <w:tr w:rsidR="00D9333E" w:rsidRPr="00BC1B22" w14:paraId="4962F220" w14:textId="77777777" w:rsidTr="008C7117">
        <w:tc>
          <w:tcPr>
            <w:tcW w:w="1287" w:type="dxa"/>
          </w:tcPr>
          <w:p w14:paraId="3FE272D1" w14:textId="77777777" w:rsidR="00D9333E" w:rsidRPr="00BC1B22" w:rsidRDefault="00D9333E" w:rsidP="008B550B">
            <w:pPr>
              <w:pStyle w:val="Tiny"/>
            </w:pPr>
            <w:r w:rsidRPr="00BC1B22">
              <w:t>False Northing</w:t>
            </w:r>
          </w:p>
        </w:tc>
        <w:tc>
          <w:tcPr>
            <w:tcW w:w="1231" w:type="dxa"/>
            <w:vAlign w:val="center"/>
          </w:tcPr>
          <w:p w14:paraId="6D5B9F47" w14:textId="77777777" w:rsidR="00D9333E" w:rsidRPr="00BC1B22" w:rsidRDefault="00D9333E" w:rsidP="008B550B">
            <w:pPr>
              <w:pStyle w:val="Tiny"/>
            </w:pPr>
            <w:r>
              <w:t>0</w:t>
            </w:r>
          </w:p>
        </w:tc>
        <w:tc>
          <w:tcPr>
            <w:tcW w:w="1134" w:type="dxa"/>
            <w:vAlign w:val="center"/>
          </w:tcPr>
          <w:p w14:paraId="6EFA6173" w14:textId="77777777" w:rsidR="00D9333E" w:rsidRPr="00BC1B22" w:rsidRDefault="00D9333E" w:rsidP="008B550B">
            <w:pPr>
              <w:pStyle w:val="Tiny"/>
            </w:pPr>
            <w:r>
              <w:t>0</w:t>
            </w:r>
          </w:p>
        </w:tc>
        <w:tc>
          <w:tcPr>
            <w:tcW w:w="1134" w:type="dxa"/>
          </w:tcPr>
          <w:p w14:paraId="16795FF5" w14:textId="77777777" w:rsidR="00D9333E" w:rsidRDefault="00D9333E" w:rsidP="008B550B">
            <w:pPr>
              <w:pStyle w:val="Tiny"/>
            </w:pPr>
            <w:r>
              <w:t>0</w:t>
            </w:r>
          </w:p>
        </w:tc>
      </w:tr>
      <w:tr w:rsidR="00D9333E" w:rsidRPr="00BC1B22" w14:paraId="0FFCC1F8" w14:textId="77777777" w:rsidTr="008C7117">
        <w:tc>
          <w:tcPr>
            <w:tcW w:w="1287" w:type="dxa"/>
          </w:tcPr>
          <w:p w14:paraId="73EF9156" w14:textId="77777777" w:rsidR="00D9333E" w:rsidRPr="00BC1B22" w:rsidRDefault="00D9333E" w:rsidP="008B550B">
            <w:pPr>
              <w:pStyle w:val="Tiny"/>
            </w:pPr>
            <w:r w:rsidRPr="00BC1B22">
              <w:t>Central Meridian</w:t>
            </w:r>
          </w:p>
        </w:tc>
        <w:tc>
          <w:tcPr>
            <w:tcW w:w="1231" w:type="dxa"/>
            <w:vAlign w:val="center"/>
          </w:tcPr>
          <w:p w14:paraId="48A776AB" w14:textId="77777777" w:rsidR="00D9333E" w:rsidRPr="00BC1B22" w:rsidRDefault="00D9333E" w:rsidP="008B550B">
            <w:pPr>
              <w:pStyle w:val="Tiny"/>
            </w:pPr>
            <w:r>
              <w:t>95</w:t>
            </w:r>
          </w:p>
        </w:tc>
        <w:tc>
          <w:tcPr>
            <w:tcW w:w="1134" w:type="dxa"/>
            <w:vAlign w:val="center"/>
          </w:tcPr>
          <w:p w14:paraId="5B8063A6" w14:textId="77777777" w:rsidR="00D9333E" w:rsidRPr="00BC1B22" w:rsidRDefault="00D9333E" w:rsidP="008B550B">
            <w:pPr>
              <w:pStyle w:val="Tiny"/>
            </w:pPr>
            <w:r>
              <w:t>125</w:t>
            </w:r>
          </w:p>
        </w:tc>
        <w:tc>
          <w:tcPr>
            <w:tcW w:w="1134" w:type="dxa"/>
          </w:tcPr>
          <w:p w14:paraId="677BB5DD" w14:textId="77777777" w:rsidR="00D9333E" w:rsidRDefault="00D9333E" w:rsidP="008B550B">
            <w:pPr>
              <w:pStyle w:val="Tiny"/>
            </w:pPr>
            <w:r>
              <w:t>98</w:t>
            </w:r>
          </w:p>
        </w:tc>
      </w:tr>
      <w:tr w:rsidR="00D9333E" w:rsidRPr="00BC1B22" w14:paraId="0370187C" w14:textId="77777777" w:rsidTr="008C7117">
        <w:tc>
          <w:tcPr>
            <w:tcW w:w="1287" w:type="dxa"/>
          </w:tcPr>
          <w:p w14:paraId="6EAA0309" w14:textId="77777777" w:rsidR="00D9333E" w:rsidRPr="00BC1B22" w:rsidRDefault="00D9333E" w:rsidP="008B550B">
            <w:pPr>
              <w:pStyle w:val="Tiny"/>
            </w:pPr>
            <w:r w:rsidRPr="00BC1B22">
              <w:t>Standard Parallel 1</w:t>
            </w:r>
          </w:p>
        </w:tc>
        <w:tc>
          <w:tcPr>
            <w:tcW w:w="1231" w:type="dxa"/>
            <w:vAlign w:val="center"/>
          </w:tcPr>
          <w:p w14:paraId="0B43561A" w14:textId="77777777" w:rsidR="00D9333E" w:rsidRPr="00BC1B22" w:rsidRDefault="00D9333E" w:rsidP="008B550B">
            <w:pPr>
              <w:pStyle w:val="Tiny"/>
            </w:pPr>
            <w:r>
              <w:t>15</w:t>
            </w:r>
          </w:p>
        </w:tc>
        <w:tc>
          <w:tcPr>
            <w:tcW w:w="1134" w:type="dxa"/>
            <w:vAlign w:val="center"/>
          </w:tcPr>
          <w:p w14:paraId="314AD13A" w14:textId="77777777" w:rsidR="00D9333E" w:rsidRPr="00BC1B22" w:rsidRDefault="00D9333E" w:rsidP="008B550B">
            <w:pPr>
              <w:pStyle w:val="Tiny"/>
            </w:pPr>
            <w:r>
              <w:t>7</w:t>
            </w:r>
          </w:p>
        </w:tc>
        <w:tc>
          <w:tcPr>
            <w:tcW w:w="1134" w:type="dxa"/>
          </w:tcPr>
          <w:p w14:paraId="1E49773D" w14:textId="77777777" w:rsidR="00D9333E" w:rsidRDefault="00D9333E" w:rsidP="008B550B">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8B550B">
            <w:pPr>
              <w:pStyle w:val="Tiny"/>
            </w:pPr>
            <w:r w:rsidRPr="00BC1B22">
              <w:t>Standard Parallel 2</w:t>
            </w:r>
          </w:p>
        </w:tc>
        <w:tc>
          <w:tcPr>
            <w:tcW w:w="1231" w:type="dxa"/>
            <w:vAlign w:val="center"/>
          </w:tcPr>
          <w:p w14:paraId="76A6C953" w14:textId="77777777" w:rsidR="00D9333E" w:rsidRPr="00BC1B22" w:rsidRDefault="00D9333E" w:rsidP="008B550B">
            <w:pPr>
              <w:pStyle w:val="Tiny"/>
            </w:pPr>
            <w:r>
              <w:t>65</w:t>
            </w:r>
          </w:p>
        </w:tc>
        <w:tc>
          <w:tcPr>
            <w:tcW w:w="1134" w:type="dxa"/>
            <w:vAlign w:val="center"/>
          </w:tcPr>
          <w:p w14:paraId="778660AC" w14:textId="77777777" w:rsidR="00D9333E" w:rsidRPr="00BC1B22" w:rsidRDefault="00D9333E" w:rsidP="008B550B">
            <w:pPr>
              <w:pStyle w:val="Tiny"/>
            </w:pPr>
            <w:r>
              <w:t>-32</w:t>
            </w:r>
          </w:p>
        </w:tc>
        <w:tc>
          <w:tcPr>
            <w:tcW w:w="1134" w:type="dxa"/>
          </w:tcPr>
          <w:p w14:paraId="7937997F" w14:textId="77777777" w:rsidR="00D9333E" w:rsidRDefault="00D9333E" w:rsidP="008B550B">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8B550B">
            <w:pPr>
              <w:pStyle w:val="Tiny"/>
            </w:pPr>
            <w:r w:rsidRPr="00BC1B22">
              <w:t>Latitude of origin</w:t>
            </w:r>
          </w:p>
        </w:tc>
        <w:tc>
          <w:tcPr>
            <w:tcW w:w="1231" w:type="dxa"/>
            <w:vAlign w:val="center"/>
          </w:tcPr>
          <w:p w14:paraId="7B5F231C" w14:textId="77777777" w:rsidR="00D9333E" w:rsidRPr="00BC1B22" w:rsidRDefault="00D9333E" w:rsidP="008B550B">
            <w:pPr>
              <w:pStyle w:val="Tiny"/>
            </w:pPr>
            <w:r>
              <w:t>30</w:t>
            </w:r>
          </w:p>
        </w:tc>
        <w:tc>
          <w:tcPr>
            <w:tcW w:w="1134" w:type="dxa"/>
            <w:vAlign w:val="center"/>
          </w:tcPr>
          <w:p w14:paraId="0BD2DD8A" w14:textId="77777777" w:rsidR="00D9333E" w:rsidRPr="00BC1B22" w:rsidRDefault="00D9333E" w:rsidP="008B550B">
            <w:pPr>
              <w:pStyle w:val="Tiny"/>
            </w:pPr>
            <w:r>
              <w:t>-15</w:t>
            </w:r>
          </w:p>
        </w:tc>
        <w:tc>
          <w:tcPr>
            <w:tcW w:w="1134" w:type="dxa"/>
          </w:tcPr>
          <w:p w14:paraId="3389AE0E" w14:textId="77777777" w:rsidR="00D9333E" w:rsidRDefault="00D9333E" w:rsidP="008B550B">
            <w:pPr>
              <w:pStyle w:val="Tiny"/>
            </w:pPr>
            <w:r>
              <w:t>0</w:t>
            </w:r>
          </w:p>
        </w:tc>
      </w:tr>
    </w:tbl>
    <w:p w14:paraId="16EBB455" w14:textId="77777777" w:rsidR="00D9333E" w:rsidRDefault="00D9333E" w:rsidP="008B550B">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8B550B">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8B550B">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8B550B">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8B550B">
      <w:pPr>
        <w:pStyle w:val="BodyText2"/>
      </w:pPr>
      <w:r>
        <w:t xml:space="preserve">Started the whole statistics workflow at 16:38 on the non-marine species, intersecting with Malaysia, projecting, zonal stats against a GLC2000 locally projected and then appending the results to a table. Stopped after 65.5 hours and there were 241 </w:t>
      </w:r>
      <w:r>
        <w:lastRenderedPageBreak/>
        <w:t>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8B550B">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8B550B">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8B550B">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8B550B">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8B550B">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8B550B">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8B550B">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8B550B">
            <w:pPr>
              <w:pStyle w:val="Tiny"/>
            </w:pPr>
            <w:r w:rsidRPr="007508F4">
              <w:t>id_no</w:t>
            </w:r>
          </w:p>
        </w:tc>
        <w:tc>
          <w:tcPr>
            <w:tcW w:w="6158" w:type="dxa"/>
            <w:vAlign w:val="center"/>
          </w:tcPr>
          <w:p w14:paraId="4B167471" w14:textId="77777777" w:rsidR="00155BEB" w:rsidRPr="007508F4" w:rsidRDefault="00155BEB" w:rsidP="008B550B">
            <w:pPr>
              <w:pStyle w:val="Tiny"/>
            </w:pPr>
            <w:r w:rsidRPr="007508F4">
              <w:t>Land cover</w:t>
            </w:r>
          </w:p>
        </w:tc>
        <w:tc>
          <w:tcPr>
            <w:tcW w:w="1559" w:type="dxa"/>
            <w:noWrap/>
            <w:vAlign w:val="center"/>
            <w:hideMark/>
          </w:tcPr>
          <w:p w14:paraId="377DE519" w14:textId="77777777" w:rsidR="00155BEB" w:rsidRPr="007508F4" w:rsidRDefault="00155BEB" w:rsidP="008B550B">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8B550B">
            <w:pPr>
              <w:pStyle w:val="Tiny"/>
            </w:pPr>
            <w:r w:rsidRPr="007508F4">
              <w:t>PRESENCE</w:t>
            </w:r>
          </w:p>
        </w:tc>
        <w:tc>
          <w:tcPr>
            <w:tcW w:w="6158" w:type="dxa"/>
            <w:vAlign w:val="center"/>
          </w:tcPr>
          <w:p w14:paraId="65A0670A" w14:textId="77777777" w:rsidR="00155BEB" w:rsidRPr="007508F4" w:rsidRDefault="00155BEB" w:rsidP="008B550B">
            <w:pPr>
              <w:pStyle w:val="Tiny"/>
            </w:pPr>
          </w:p>
        </w:tc>
        <w:tc>
          <w:tcPr>
            <w:tcW w:w="1559" w:type="dxa"/>
            <w:noWrap/>
            <w:vAlign w:val="center"/>
            <w:hideMark/>
          </w:tcPr>
          <w:p w14:paraId="559DD255" w14:textId="77777777" w:rsidR="00155BEB" w:rsidRPr="007508F4" w:rsidRDefault="00155BEB" w:rsidP="008B550B">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8B550B">
            <w:pPr>
              <w:pStyle w:val="Tiny"/>
            </w:pPr>
            <w:r w:rsidRPr="007508F4">
              <w:t>Value_0</w:t>
            </w:r>
          </w:p>
        </w:tc>
        <w:tc>
          <w:tcPr>
            <w:tcW w:w="6158" w:type="dxa"/>
            <w:vAlign w:val="center"/>
          </w:tcPr>
          <w:p w14:paraId="41A18F7A" w14:textId="77777777" w:rsidR="00155BEB" w:rsidRPr="007508F4" w:rsidRDefault="00E91800" w:rsidP="008B550B">
            <w:pPr>
              <w:pStyle w:val="Tiny"/>
            </w:pPr>
            <w:r w:rsidRPr="007508F4">
              <w:t>Sea</w:t>
            </w:r>
          </w:p>
        </w:tc>
        <w:tc>
          <w:tcPr>
            <w:tcW w:w="1559" w:type="dxa"/>
            <w:noWrap/>
            <w:vAlign w:val="center"/>
            <w:hideMark/>
          </w:tcPr>
          <w:p w14:paraId="6E0A07BF" w14:textId="77777777" w:rsidR="00155BEB" w:rsidRPr="007508F4" w:rsidRDefault="00155BEB" w:rsidP="008B550B">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8B550B">
            <w:pPr>
              <w:pStyle w:val="Tiny"/>
            </w:pPr>
            <w:r w:rsidRPr="007508F4">
              <w:t>Value_1</w:t>
            </w:r>
          </w:p>
        </w:tc>
        <w:tc>
          <w:tcPr>
            <w:tcW w:w="6158" w:type="dxa"/>
            <w:vAlign w:val="center"/>
          </w:tcPr>
          <w:p w14:paraId="6B5978F9" w14:textId="77777777" w:rsidR="00155BEB" w:rsidRPr="007508F4" w:rsidRDefault="00E91800" w:rsidP="008B550B">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8B550B">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8B550B">
            <w:pPr>
              <w:pStyle w:val="Tiny"/>
            </w:pPr>
            <w:r w:rsidRPr="007508F4">
              <w:t>Value_2</w:t>
            </w:r>
          </w:p>
        </w:tc>
        <w:tc>
          <w:tcPr>
            <w:tcW w:w="6158" w:type="dxa"/>
            <w:vAlign w:val="center"/>
          </w:tcPr>
          <w:p w14:paraId="5D825454" w14:textId="77777777" w:rsidR="00155BEB" w:rsidRPr="007508F4" w:rsidRDefault="00E91800" w:rsidP="008B550B">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8B550B">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8B550B">
            <w:pPr>
              <w:pStyle w:val="Tiny"/>
            </w:pPr>
            <w:r w:rsidRPr="007508F4">
              <w:t>Value_3</w:t>
            </w:r>
          </w:p>
        </w:tc>
        <w:tc>
          <w:tcPr>
            <w:tcW w:w="6158" w:type="dxa"/>
            <w:vAlign w:val="center"/>
          </w:tcPr>
          <w:p w14:paraId="41B82DFC" w14:textId="77777777" w:rsidR="00155BEB" w:rsidRPr="007508F4" w:rsidRDefault="00E91800" w:rsidP="008B550B">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8B550B">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8B550B">
            <w:pPr>
              <w:pStyle w:val="Tiny"/>
            </w:pPr>
            <w:r w:rsidRPr="007508F4">
              <w:t>Value_4</w:t>
            </w:r>
          </w:p>
        </w:tc>
        <w:tc>
          <w:tcPr>
            <w:tcW w:w="6158" w:type="dxa"/>
            <w:vAlign w:val="center"/>
          </w:tcPr>
          <w:p w14:paraId="55318DB5" w14:textId="77777777" w:rsidR="00155BEB" w:rsidRPr="007508F4" w:rsidRDefault="00E91800" w:rsidP="008B550B">
            <w:pPr>
              <w:pStyle w:val="Tiny"/>
            </w:pPr>
            <w:r w:rsidRPr="007508F4">
              <w:t>Tree cover, regularly flooded, Mangrove</w:t>
            </w:r>
          </w:p>
        </w:tc>
        <w:tc>
          <w:tcPr>
            <w:tcW w:w="1559" w:type="dxa"/>
            <w:noWrap/>
            <w:vAlign w:val="center"/>
            <w:hideMark/>
          </w:tcPr>
          <w:p w14:paraId="69164745" w14:textId="77777777" w:rsidR="00155BEB" w:rsidRPr="007508F4" w:rsidRDefault="00DA4068" w:rsidP="008B550B">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8B550B">
            <w:pPr>
              <w:pStyle w:val="Tiny"/>
            </w:pPr>
            <w:r w:rsidRPr="007508F4">
              <w:t>Value_5</w:t>
            </w:r>
          </w:p>
        </w:tc>
        <w:tc>
          <w:tcPr>
            <w:tcW w:w="6158" w:type="dxa"/>
            <w:vAlign w:val="center"/>
          </w:tcPr>
          <w:p w14:paraId="1CB17089" w14:textId="77777777" w:rsidR="00155BEB" w:rsidRPr="007508F4" w:rsidRDefault="00E91800" w:rsidP="008B550B">
            <w:pPr>
              <w:pStyle w:val="Tiny"/>
            </w:pPr>
            <w:r w:rsidRPr="007508F4">
              <w:t>Tree cover, regularly flooded, Swamp</w:t>
            </w:r>
          </w:p>
        </w:tc>
        <w:tc>
          <w:tcPr>
            <w:tcW w:w="1559" w:type="dxa"/>
            <w:noWrap/>
            <w:vAlign w:val="center"/>
            <w:hideMark/>
          </w:tcPr>
          <w:p w14:paraId="5E36F6A2" w14:textId="77777777" w:rsidR="00155BEB" w:rsidRPr="007508F4" w:rsidRDefault="00DA4068" w:rsidP="008B550B">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8B550B">
            <w:pPr>
              <w:pStyle w:val="Tiny"/>
            </w:pPr>
            <w:r w:rsidRPr="007508F4">
              <w:t>Value_6</w:t>
            </w:r>
          </w:p>
        </w:tc>
        <w:tc>
          <w:tcPr>
            <w:tcW w:w="6158" w:type="dxa"/>
            <w:vAlign w:val="center"/>
          </w:tcPr>
          <w:p w14:paraId="6345AAB9" w14:textId="77777777" w:rsidR="00155BEB" w:rsidRPr="007508F4" w:rsidRDefault="00E91800" w:rsidP="008B550B">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8B550B">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8B550B">
            <w:pPr>
              <w:pStyle w:val="Tiny"/>
            </w:pPr>
            <w:r w:rsidRPr="007508F4">
              <w:t>Value_7</w:t>
            </w:r>
          </w:p>
        </w:tc>
        <w:tc>
          <w:tcPr>
            <w:tcW w:w="6158" w:type="dxa"/>
            <w:vAlign w:val="center"/>
          </w:tcPr>
          <w:p w14:paraId="55798542" w14:textId="77777777" w:rsidR="00155BEB" w:rsidRPr="007508F4" w:rsidRDefault="00E91800" w:rsidP="008B550B">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8B550B">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8B550B">
            <w:pPr>
              <w:pStyle w:val="Tiny"/>
            </w:pPr>
            <w:r w:rsidRPr="007508F4">
              <w:t>Value_8</w:t>
            </w:r>
          </w:p>
        </w:tc>
        <w:tc>
          <w:tcPr>
            <w:tcW w:w="6158" w:type="dxa"/>
            <w:vAlign w:val="center"/>
          </w:tcPr>
          <w:p w14:paraId="5B390131" w14:textId="77777777" w:rsidR="00155BEB" w:rsidRPr="007508F4" w:rsidRDefault="00A76CE6" w:rsidP="008B550B">
            <w:pPr>
              <w:pStyle w:val="Tiny"/>
            </w:pPr>
            <w:r w:rsidRPr="007508F4">
              <w:t>Shrub cover, mainly deciduous, (Dry or burnt)</w:t>
            </w:r>
          </w:p>
        </w:tc>
        <w:tc>
          <w:tcPr>
            <w:tcW w:w="1559" w:type="dxa"/>
            <w:noWrap/>
            <w:vAlign w:val="center"/>
            <w:hideMark/>
          </w:tcPr>
          <w:p w14:paraId="34EFA857" w14:textId="77777777" w:rsidR="00155BEB" w:rsidRPr="007508F4" w:rsidRDefault="00DA4068" w:rsidP="008B550B">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8B550B">
            <w:pPr>
              <w:pStyle w:val="Tiny"/>
            </w:pPr>
            <w:r w:rsidRPr="007508F4">
              <w:t>Value_9</w:t>
            </w:r>
          </w:p>
        </w:tc>
        <w:tc>
          <w:tcPr>
            <w:tcW w:w="6158" w:type="dxa"/>
            <w:vAlign w:val="center"/>
          </w:tcPr>
          <w:p w14:paraId="32B69A5A" w14:textId="77777777" w:rsidR="00155BEB" w:rsidRPr="007508F4" w:rsidRDefault="00A76CE6" w:rsidP="008B550B">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8B550B">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8B550B">
            <w:pPr>
              <w:pStyle w:val="Tiny"/>
            </w:pPr>
            <w:r w:rsidRPr="007508F4">
              <w:t>Value_10</w:t>
            </w:r>
          </w:p>
        </w:tc>
        <w:tc>
          <w:tcPr>
            <w:tcW w:w="6158" w:type="dxa"/>
            <w:vAlign w:val="center"/>
          </w:tcPr>
          <w:p w14:paraId="469C2D7C" w14:textId="77777777" w:rsidR="00155BEB" w:rsidRPr="007508F4" w:rsidRDefault="00A76CE6" w:rsidP="008B550B">
            <w:pPr>
              <w:pStyle w:val="Tiny"/>
            </w:pPr>
            <w:r w:rsidRPr="007508F4">
              <w:t>Herbaceous Cover (incl.alpine grassland)</w:t>
            </w:r>
          </w:p>
        </w:tc>
        <w:tc>
          <w:tcPr>
            <w:tcW w:w="1559" w:type="dxa"/>
            <w:noWrap/>
            <w:vAlign w:val="center"/>
            <w:hideMark/>
          </w:tcPr>
          <w:p w14:paraId="7089BE38" w14:textId="77777777" w:rsidR="00155BEB" w:rsidRPr="007508F4" w:rsidRDefault="00155BEB" w:rsidP="008B550B">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8B550B">
            <w:pPr>
              <w:pStyle w:val="Tiny"/>
            </w:pPr>
            <w:r w:rsidRPr="007508F4">
              <w:t>Value_11</w:t>
            </w:r>
          </w:p>
        </w:tc>
        <w:tc>
          <w:tcPr>
            <w:tcW w:w="6158" w:type="dxa"/>
            <w:vAlign w:val="center"/>
          </w:tcPr>
          <w:p w14:paraId="67AEF0D2" w14:textId="77777777" w:rsidR="00155BEB" w:rsidRPr="007508F4" w:rsidRDefault="00A76CE6" w:rsidP="008B550B">
            <w:pPr>
              <w:pStyle w:val="Tiny"/>
            </w:pPr>
            <w:r w:rsidRPr="007508F4">
              <w:t>Sparse herbaceous cover &gt; 3000m</w:t>
            </w:r>
          </w:p>
        </w:tc>
        <w:tc>
          <w:tcPr>
            <w:tcW w:w="1559" w:type="dxa"/>
            <w:noWrap/>
            <w:vAlign w:val="center"/>
            <w:hideMark/>
          </w:tcPr>
          <w:p w14:paraId="3D59972F" w14:textId="77777777" w:rsidR="00155BEB" w:rsidRPr="007508F4" w:rsidRDefault="00155BEB" w:rsidP="008B550B">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8B550B">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8B550B">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8B550B">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8B550B">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8B550B">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8B550B">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8B550B">
            <w:pPr>
              <w:pStyle w:val="Tiny"/>
            </w:pPr>
            <w:r w:rsidRPr="007508F4">
              <w:lastRenderedPageBreak/>
              <w:t>Value_14</w:t>
            </w:r>
          </w:p>
        </w:tc>
        <w:tc>
          <w:tcPr>
            <w:tcW w:w="6158" w:type="dxa"/>
            <w:vAlign w:val="center"/>
          </w:tcPr>
          <w:p w14:paraId="427DCA2E" w14:textId="77777777" w:rsidR="00155BEB" w:rsidRPr="007508F4" w:rsidRDefault="00A76CE6" w:rsidP="008B550B">
            <w:pPr>
              <w:pStyle w:val="Tiny"/>
            </w:pPr>
            <w:r w:rsidRPr="007508F4">
              <w:t>Bare Areas (Rock: Lime stone )</w:t>
            </w:r>
          </w:p>
        </w:tc>
        <w:tc>
          <w:tcPr>
            <w:tcW w:w="1559" w:type="dxa"/>
            <w:noWrap/>
            <w:vAlign w:val="center"/>
            <w:hideMark/>
          </w:tcPr>
          <w:p w14:paraId="6EC21A67" w14:textId="77777777" w:rsidR="00155BEB" w:rsidRPr="007508F4" w:rsidRDefault="00155BEB" w:rsidP="008B550B">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8B550B">
            <w:pPr>
              <w:pStyle w:val="Tiny"/>
            </w:pPr>
            <w:r w:rsidRPr="007508F4">
              <w:t>Value_15</w:t>
            </w:r>
          </w:p>
        </w:tc>
        <w:tc>
          <w:tcPr>
            <w:tcW w:w="6158" w:type="dxa"/>
            <w:vAlign w:val="center"/>
          </w:tcPr>
          <w:p w14:paraId="0B2B55BB" w14:textId="77777777" w:rsidR="00155BEB" w:rsidRPr="007508F4" w:rsidRDefault="00A76CE6" w:rsidP="008B550B">
            <w:pPr>
              <w:pStyle w:val="Tiny"/>
            </w:pPr>
            <w:r w:rsidRPr="007508F4">
              <w:t>Snow and Ice</w:t>
            </w:r>
          </w:p>
        </w:tc>
        <w:tc>
          <w:tcPr>
            <w:tcW w:w="1559" w:type="dxa"/>
            <w:noWrap/>
            <w:vAlign w:val="center"/>
            <w:hideMark/>
          </w:tcPr>
          <w:p w14:paraId="1884A08E" w14:textId="77777777" w:rsidR="00155BEB" w:rsidRPr="007508F4" w:rsidRDefault="00155BEB" w:rsidP="008B550B">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8B550B">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8B550B">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8B550B">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8B550B">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8B550B">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8B550B">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8B550B">
            <w:pPr>
              <w:pStyle w:val="Tiny"/>
            </w:pPr>
            <w:r w:rsidRPr="007508F4">
              <w:t>Value_18</w:t>
            </w:r>
          </w:p>
        </w:tc>
        <w:tc>
          <w:tcPr>
            <w:tcW w:w="6158" w:type="dxa"/>
            <w:vAlign w:val="center"/>
          </w:tcPr>
          <w:p w14:paraId="0A6EEB8C" w14:textId="77777777" w:rsidR="00155BEB" w:rsidRPr="007508F4" w:rsidRDefault="00A76CE6" w:rsidP="008B550B">
            <w:pPr>
              <w:pStyle w:val="Tiny"/>
            </w:pPr>
            <w:r w:rsidRPr="007508F4">
              <w:t>No Data</w:t>
            </w:r>
          </w:p>
        </w:tc>
        <w:tc>
          <w:tcPr>
            <w:tcW w:w="1559" w:type="dxa"/>
            <w:noWrap/>
            <w:vAlign w:val="center"/>
            <w:hideMark/>
          </w:tcPr>
          <w:p w14:paraId="5C4F0863" w14:textId="77777777" w:rsidR="00155BEB" w:rsidRPr="007508F4" w:rsidRDefault="00155BEB" w:rsidP="008B550B">
            <w:pPr>
              <w:pStyle w:val="Tiny"/>
            </w:pPr>
          </w:p>
        </w:tc>
      </w:tr>
    </w:tbl>
    <w:p w14:paraId="5FC1369D" w14:textId="77777777" w:rsidR="001B353D" w:rsidRDefault="001B353D" w:rsidP="008B550B">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8B550B">
            <w:pPr>
              <w:pStyle w:val="Tiny"/>
            </w:pPr>
          </w:p>
        </w:tc>
        <w:tc>
          <w:tcPr>
            <w:tcW w:w="6279" w:type="dxa"/>
            <w:noWrap/>
          </w:tcPr>
          <w:p w14:paraId="7B84458D" w14:textId="77777777" w:rsidR="00405432" w:rsidRPr="007508F4" w:rsidRDefault="00405432" w:rsidP="008B550B">
            <w:pPr>
              <w:pStyle w:val="Tiny"/>
            </w:pPr>
          </w:p>
        </w:tc>
        <w:tc>
          <w:tcPr>
            <w:tcW w:w="997" w:type="dxa"/>
            <w:noWrap/>
            <w:vAlign w:val="center"/>
          </w:tcPr>
          <w:p w14:paraId="1C6D35CD" w14:textId="77777777" w:rsidR="00405432" w:rsidRPr="007508F4" w:rsidRDefault="00405432" w:rsidP="008B550B">
            <w:pPr>
              <w:pStyle w:val="Tiny"/>
            </w:pPr>
            <w:r>
              <w:t>m2</w:t>
            </w:r>
          </w:p>
        </w:tc>
        <w:tc>
          <w:tcPr>
            <w:tcW w:w="803" w:type="dxa"/>
          </w:tcPr>
          <w:p w14:paraId="24B5AB74" w14:textId="77777777" w:rsidR="00405432" w:rsidRPr="007508F4" w:rsidRDefault="00405432" w:rsidP="008B550B">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8B550B">
            <w:pPr>
              <w:pStyle w:val="Tiny"/>
            </w:pPr>
            <w:r w:rsidRPr="007508F4">
              <w:t>Value_1</w:t>
            </w:r>
          </w:p>
        </w:tc>
        <w:tc>
          <w:tcPr>
            <w:tcW w:w="6279" w:type="dxa"/>
            <w:noWrap/>
            <w:hideMark/>
          </w:tcPr>
          <w:p w14:paraId="2B2A304B" w14:textId="77777777" w:rsidR="00405432" w:rsidRPr="007508F4" w:rsidRDefault="00405432" w:rsidP="008B550B">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8B550B">
            <w:pPr>
              <w:pStyle w:val="Tiny"/>
            </w:pPr>
            <w:r w:rsidRPr="00DA4068">
              <w:t>17934873871</w:t>
            </w:r>
          </w:p>
        </w:tc>
        <w:tc>
          <w:tcPr>
            <w:tcW w:w="803" w:type="dxa"/>
          </w:tcPr>
          <w:p w14:paraId="5CBC4BD7" w14:textId="77777777" w:rsidR="00405432" w:rsidRPr="007508F4" w:rsidRDefault="00405432" w:rsidP="008B550B">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8B550B">
            <w:pPr>
              <w:pStyle w:val="Tiny"/>
            </w:pPr>
            <w:r w:rsidRPr="007508F4">
              <w:t>Value_9</w:t>
            </w:r>
          </w:p>
        </w:tc>
        <w:tc>
          <w:tcPr>
            <w:tcW w:w="6279" w:type="dxa"/>
            <w:noWrap/>
            <w:hideMark/>
          </w:tcPr>
          <w:p w14:paraId="74729D4A" w14:textId="77777777" w:rsidR="00405432" w:rsidRPr="007508F4" w:rsidRDefault="00405432" w:rsidP="008B550B">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8B550B">
            <w:pPr>
              <w:pStyle w:val="Tiny"/>
            </w:pPr>
            <w:r w:rsidRPr="00DA4068">
              <w:t>3203750973</w:t>
            </w:r>
          </w:p>
        </w:tc>
        <w:tc>
          <w:tcPr>
            <w:tcW w:w="803" w:type="dxa"/>
          </w:tcPr>
          <w:p w14:paraId="3399CF54" w14:textId="77777777" w:rsidR="00405432" w:rsidRPr="007508F4" w:rsidRDefault="00DA4068" w:rsidP="008B550B">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8B550B">
            <w:pPr>
              <w:pStyle w:val="Tiny"/>
            </w:pPr>
            <w:r w:rsidRPr="007508F4">
              <w:t>Value_2</w:t>
            </w:r>
          </w:p>
        </w:tc>
        <w:tc>
          <w:tcPr>
            <w:tcW w:w="6279" w:type="dxa"/>
            <w:noWrap/>
            <w:hideMark/>
          </w:tcPr>
          <w:p w14:paraId="0990AA93" w14:textId="77777777" w:rsidR="00405432" w:rsidRPr="007508F4" w:rsidRDefault="00405432" w:rsidP="008B550B">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8B550B">
            <w:pPr>
              <w:pStyle w:val="Tiny"/>
            </w:pPr>
            <w:r w:rsidRPr="00DA4068">
              <w:t>2307518245</w:t>
            </w:r>
          </w:p>
        </w:tc>
        <w:tc>
          <w:tcPr>
            <w:tcW w:w="803" w:type="dxa"/>
          </w:tcPr>
          <w:p w14:paraId="42380FAA" w14:textId="77777777" w:rsidR="00405432" w:rsidRPr="007508F4" w:rsidRDefault="00405432" w:rsidP="008B550B">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8B550B">
            <w:pPr>
              <w:pStyle w:val="Tiny"/>
            </w:pPr>
            <w:r w:rsidRPr="007508F4">
              <w:t>Value_4</w:t>
            </w:r>
          </w:p>
        </w:tc>
        <w:tc>
          <w:tcPr>
            <w:tcW w:w="6279" w:type="dxa"/>
            <w:noWrap/>
            <w:hideMark/>
          </w:tcPr>
          <w:p w14:paraId="07BA0190" w14:textId="77777777" w:rsidR="00405432" w:rsidRPr="007508F4" w:rsidRDefault="00405432" w:rsidP="008B550B">
            <w:pPr>
              <w:pStyle w:val="Tiny"/>
            </w:pPr>
            <w:r w:rsidRPr="007508F4">
              <w:t>Tree cover, regularly flooded, Mangrove</w:t>
            </w:r>
          </w:p>
        </w:tc>
        <w:tc>
          <w:tcPr>
            <w:tcW w:w="997" w:type="dxa"/>
            <w:noWrap/>
            <w:vAlign w:val="center"/>
            <w:hideMark/>
          </w:tcPr>
          <w:p w14:paraId="05DA9F2C" w14:textId="77777777" w:rsidR="00405432" w:rsidRPr="007508F4" w:rsidRDefault="00056C5E" w:rsidP="008B550B">
            <w:pPr>
              <w:pStyle w:val="Tiny"/>
            </w:pPr>
            <w:r w:rsidRPr="00056C5E">
              <w:t>727614256</w:t>
            </w:r>
          </w:p>
        </w:tc>
        <w:tc>
          <w:tcPr>
            <w:tcW w:w="803" w:type="dxa"/>
          </w:tcPr>
          <w:p w14:paraId="2F1914C1" w14:textId="77777777" w:rsidR="00405432" w:rsidRPr="007508F4" w:rsidRDefault="00D05998" w:rsidP="008B550B">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8B550B">
            <w:pPr>
              <w:pStyle w:val="Tiny"/>
            </w:pPr>
            <w:r w:rsidRPr="007508F4">
              <w:t>Value_6</w:t>
            </w:r>
          </w:p>
        </w:tc>
        <w:tc>
          <w:tcPr>
            <w:tcW w:w="6279" w:type="dxa"/>
            <w:noWrap/>
            <w:hideMark/>
          </w:tcPr>
          <w:p w14:paraId="5D430503" w14:textId="77777777" w:rsidR="00405432" w:rsidRPr="007508F4" w:rsidRDefault="00405432" w:rsidP="008B550B">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8B550B">
            <w:pPr>
              <w:pStyle w:val="Tiny"/>
            </w:pPr>
            <w:r w:rsidRPr="00DA4068">
              <w:t>388333451</w:t>
            </w:r>
          </w:p>
        </w:tc>
        <w:tc>
          <w:tcPr>
            <w:tcW w:w="803" w:type="dxa"/>
          </w:tcPr>
          <w:p w14:paraId="58355E47" w14:textId="77777777" w:rsidR="00405432" w:rsidRDefault="000F4B72" w:rsidP="008B550B">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8B550B">
            <w:pPr>
              <w:pStyle w:val="Tiny"/>
            </w:pPr>
            <w:r w:rsidRPr="007508F4">
              <w:t>Value_5</w:t>
            </w:r>
          </w:p>
        </w:tc>
        <w:tc>
          <w:tcPr>
            <w:tcW w:w="6279" w:type="dxa"/>
            <w:noWrap/>
            <w:hideMark/>
          </w:tcPr>
          <w:p w14:paraId="372E8073" w14:textId="77777777" w:rsidR="00405432" w:rsidRPr="007508F4" w:rsidRDefault="00405432" w:rsidP="008B550B">
            <w:pPr>
              <w:pStyle w:val="Tiny"/>
            </w:pPr>
            <w:r w:rsidRPr="007508F4">
              <w:t>Tree cover, regularly flooded, Swamp</w:t>
            </w:r>
          </w:p>
        </w:tc>
        <w:tc>
          <w:tcPr>
            <w:tcW w:w="997" w:type="dxa"/>
            <w:noWrap/>
            <w:vAlign w:val="center"/>
            <w:hideMark/>
          </w:tcPr>
          <w:p w14:paraId="0E029C97" w14:textId="77777777" w:rsidR="00405432" w:rsidRPr="007508F4" w:rsidRDefault="00977465" w:rsidP="008B550B">
            <w:pPr>
              <w:pStyle w:val="Tiny"/>
            </w:pPr>
            <w:r w:rsidRPr="00DA4068">
              <w:t>342346595</w:t>
            </w:r>
          </w:p>
        </w:tc>
        <w:tc>
          <w:tcPr>
            <w:tcW w:w="803" w:type="dxa"/>
          </w:tcPr>
          <w:p w14:paraId="153DF40C" w14:textId="77777777" w:rsidR="00405432" w:rsidRDefault="00977465" w:rsidP="008B550B">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8B550B">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8B550B">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8B550B">
            <w:pPr>
              <w:pStyle w:val="Tiny"/>
            </w:pPr>
            <w:r w:rsidRPr="00DA4068">
              <w:t>167596542</w:t>
            </w:r>
          </w:p>
        </w:tc>
        <w:tc>
          <w:tcPr>
            <w:tcW w:w="803" w:type="dxa"/>
            <w:shd w:val="clear" w:color="auto" w:fill="C7E2FA" w:themeFill="accent1" w:themeFillTint="33"/>
          </w:tcPr>
          <w:p w14:paraId="7D43D309" w14:textId="77777777" w:rsidR="00405432" w:rsidRDefault="00B47194" w:rsidP="008B550B">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8B550B">
            <w:pPr>
              <w:pStyle w:val="Tiny"/>
            </w:pPr>
            <w:r w:rsidRPr="007508F4">
              <w:t>Value_8</w:t>
            </w:r>
          </w:p>
        </w:tc>
        <w:tc>
          <w:tcPr>
            <w:tcW w:w="6279" w:type="dxa"/>
            <w:shd w:val="clear" w:color="auto" w:fill="FFFFFF" w:themeFill="background1"/>
            <w:noWrap/>
          </w:tcPr>
          <w:p w14:paraId="675D5AE8" w14:textId="77777777" w:rsidR="0061160C" w:rsidRPr="007508F4" w:rsidRDefault="0061160C" w:rsidP="008B550B">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8B550B">
            <w:pPr>
              <w:pStyle w:val="Tiny"/>
            </w:pPr>
            <w:r w:rsidRPr="00DA4068">
              <w:t>9197371</w:t>
            </w:r>
          </w:p>
        </w:tc>
        <w:tc>
          <w:tcPr>
            <w:tcW w:w="803" w:type="dxa"/>
            <w:shd w:val="clear" w:color="auto" w:fill="FFFFFF" w:themeFill="background1"/>
          </w:tcPr>
          <w:p w14:paraId="494167E5" w14:textId="77777777" w:rsidR="0061160C" w:rsidRDefault="0061160C" w:rsidP="008B550B">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8B550B">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8B550B">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8B550B">
            <w:pPr>
              <w:pStyle w:val="Tiny"/>
            </w:pPr>
            <w:r>
              <w:t>4087720</w:t>
            </w:r>
          </w:p>
        </w:tc>
        <w:tc>
          <w:tcPr>
            <w:tcW w:w="803" w:type="dxa"/>
            <w:shd w:val="clear" w:color="auto" w:fill="C7E2FA" w:themeFill="accent1" w:themeFillTint="33"/>
          </w:tcPr>
          <w:p w14:paraId="0AF03059" w14:textId="77777777" w:rsidR="00405432" w:rsidRDefault="00405432" w:rsidP="008B550B">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8B550B">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8B550B">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8B550B">
            <w:pPr>
              <w:pStyle w:val="Tiny"/>
            </w:pPr>
            <w:r w:rsidRPr="00DA4068">
              <w:t>1021930</w:t>
            </w:r>
          </w:p>
        </w:tc>
        <w:tc>
          <w:tcPr>
            <w:tcW w:w="803" w:type="dxa"/>
            <w:shd w:val="clear" w:color="auto" w:fill="C7E2FA" w:themeFill="accent1" w:themeFillTint="33"/>
          </w:tcPr>
          <w:p w14:paraId="0546D85A" w14:textId="77777777" w:rsidR="006F2B4B" w:rsidRDefault="0011076F" w:rsidP="008B550B">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8B550B">
            <w:pPr>
              <w:pStyle w:val="Tiny"/>
            </w:pPr>
            <w:r w:rsidRPr="007508F4">
              <w:t>Value_0</w:t>
            </w:r>
          </w:p>
        </w:tc>
        <w:tc>
          <w:tcPr>
            <w:tcW w:w="6279" w:type="dxa"/>
            <w:noWrap/>
            <w:hideMark/>
          </w:tcPr>
          <w:p w14:paraId="2769B65B" w14:textId="77777777" w:rsidR="00405432" w:rsidRPr="007508F4" w:rsidRDefault="00405432" w:rsidP="008B550B">
            <w:pPr>
              <w:pStyle w:val="Tiny"/>
            </w:pPr>
            <w:r w:rsidRPr="007508F4">
              <w:t>Sea</w:t>
            </w:r>
          </w:p>
        </w:tc>
        <w:tc>
          <w:tcPr>
            <w:tcW w:w="997" w:type="dxa"/>
            <w:noWrap/>
            <w:vAlign w:val="center"/>
            <w:hideMark/>
          </w:tcPr>
          <w:p w14:paraId="1D859043" w14:textId="77777777" w:rsidR="00405432" w:rsidRPr="007508F4" w:rsidRDefault="00405432" w:rsidP="008B550B">
            <w:pPr>
              <w:pStyle w:val="Tiny"/>
            </w:pPr>
            <w:r>
              <w:t>1021930</w:t>
            </w:r>
          </w:p>
        </w:tc>
        <w:tc>
          <w:tcPr>
            <w:tcW w:w="803" w:type="dxa"/>
          </w:tcPr>
          <w:p w14:paraId="27FC0D98" w14:textId="77777777" w:rsidR="00405432" w:rsidRDefault="00405432" w:rsidP="008B550B">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8B550B">
            <w:pPr>
              <w:pStyle w:val="Tiny"/>
            </w:pPr>
          </w:p>
        </w:tc>
        <w:tc>
          <w:tcPr>
            <w:tcW w:w="6279" w:type="dxa"/>
            <w:noWrap/>
          </w:tcPr>
          <w:p w14:paraId="2E42D813" w14:textId="77777777" w:rsidR="000F3D24" w:rsidRPr="007508F4" w:rsidRDefault="000F3D24" w:rsidP="008B550B">
            <w:pPr>
              <w:pStyle w:val="Tiny"/>
            </w:pPr>
            <w:r>
              <w:t>TOTAL</w:t>
            </w:r>
          </w:p>
        </w:tc>
        <w:tc>
          <w:tcPr>
            <w:tcW w:w="997" w:type="dxa"/>
            <w:noWrap/>
            <w:vAlign w:val="center"/>
          </w:tcPr>
          <w:p w14:paraId="55682738" w14:textId="77777777" w:rsidR="000F3D24" w:rsidRDefault="00107826" w:rsidP="008B550B">
            <w:pPr>
              <w:pStyle w:val="Tiny"/>
            </w:pPr>
            <w:r w:rsidRPr="00107826">
              <w:t>25087362886</w:t>
            </w:r>
          </w:p>
        </w:tc>
        <w:tc>
          <w:tcPr>
            <w:tcW w:w="803" w:type="dxa"/>
          </w:tcPr>
          <w:p w14:paraId="17B572C7" w14:textId="77777777" w:rsidR="000F3D24" w:rsidRDefault="00107826" w:rsidP="008B550B">
            <w:pPr>
              <w:pStyle w:val="Tiny"/>
            </w:pPr>
            <w:r>
              <w:t>25087</w:t>
            </w:r>
          </w:p>
        </w:tc>
      </w:tr>
    </w:tbl>
    <w:p w14:paraId="6A31C7C7" w14:textId="77777777" w:rsidR="00D55CA0" w:rsidRDefault="007D3021" w:rsidP="008B550B">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8B550B">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w:t>
      </w:r>
      <w:r w:rsidR="009C5102">
        <w:rPr>
          <w:noProof/>
        </w:rPr>
        <w:fldChar w:fldCharType="end"/>
      </w:r>
      <w:r>
        <w:t>: Extract by mask example and extracted GLC 2000 cells for Orang Utan</w:t>
      </w:r>
    </w:p>
    <w:p w14:paraId="29A04D8B" w14:textId="77777777" w:rsidR="009E4630" w:rsidRDefault="00D55CA0" w:rsidP="008B550B">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8B550B">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8B550B">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8B550B">
      <w:pPr>
        <w:pStyle w:val="BodyText2"/>
      </w:pPr>
      <w:r>
        <w:rPr>
          <w:noProof/>
          <w:lang w:bidi="ar-SA"/>
        </w:rPr>
        <w:lastRenderedPageBreak/>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8B550B">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8B550B">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8B550B">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8B550B">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8B550B">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8B550B">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8B550B">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8B550B">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lastRenderedPageBreak/>
        <w:t>SELECT distinct id_no, gridid,st_intersects(species.geom,biofuels_grids.geom)  FROM species,biofuels_grids where species.id_no='17975' and st_intersects(species.geom,biofuels_grids.geom)='t'</w:t>
      </w:r>
    </w:p>
    <w:p w14:paraId="5D08D7CC" w14:textId="77777777" w:rsidR="00E25E0B" w:rsidRDefault="00E25E0B" w:rsidP="008B550B">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8B550B">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8B550B">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8B550B">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8B550B">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8B550B">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8B550B">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8B550B">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8B550B">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8B550B">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8B550B">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8B550B">
            <w:pPr>
              <w:pStyle w:val="Tiny"/>
            </w:pPr>
            <w:r w:rsidRPr="002E39D8">
              <w:t>Vulpes ferrilata</w:t>
            </w:r>
          </w:p>
        </w:tc>
        <w:tc>
          <w:tcPr>
            <w:tcW w:w="1260" w:type="dxa"/>
          </w:tcPr>
          <w:p w14:paraId="3A8C9004" w14:textId="77777777" w:rsidR="00471D41" w:rsidRPr="00D16644" w:rsidRDefault="00471D41" w:rsidP="008B550B">
            <w:pPr>
              <w:pStyle w:val="Tiny"/>
            </w:pPr>
            <w:r w:rsidRPr="00D16644">
              <w:t>Tibetan Fox</w:t>
            </w:r>
          </w:p>
        </w:tc>
        <w:tc>
          <w:tcPr>
            <w:tcW w:w="1170" w:type="dxa"/>
          </w:tcPr>
          <w:p w14:paraId="3D7DCF35" w14:textId="77777777" w:rsidR="00471D41" w:rsidRDefault="009C5102" w:rsidP="008B550B">
            <w:pPr>
              <w:pStyle w:val="Tiny"/>
            </w:pPr>
            <w:hyperlink r:id="rId229" w:history="1">
              <w:r w:rsidR="00471D41" w:rsidRPr="00D03753">
                <w:rPr>
                  <w:rStyle w:val="Hyperlink"/>
                </w:rPr>
                <w:t>here</w:t>
              </w:r>
            </w:hyperlink>
          </w:p>
        </w:tc>
        <w:tc>
          <w:tcPr>
            <w:tcW w:w="1260" w:type="dxa"/>
          </w:tcPr>
          <w:p w14:paraId="1E82F15C" w14:textId="77777777" w:rsidR="00471D41" w:rsidRDefault="009C5102" w:rsidP="008B550B">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8B550B">
            <w:pPr>
              <w:pStyle w:val="Tiny"/>
            </w:pPr>
            <w:r>
              <w:t>Bhutan</w:t>
            </w:r>
          </w:p>
        </w:tc>
        <w:tc>
          <w:tcPr>
            <w:tcW w:w="1223" w:type="dxa"/>
          </w:tcPr>
          <w:p w14:paraId="516B744E" w14:textId="77777777" w:rsidR="00471D41" w:rsidRPr="00EE5166" w:rsidRDefault="00471D41" w:rsidP="008B550B">
            <w:pPr>
              <w:pStyle w:val="Tiny"/>
            </w:pPr>
            <w:r>
              <w:t>LC</w:t>
            </w:r>
          </w:p>
        </w:tc>
      </w:tr>
      <w:tr w:rsidR="00471D41" w14:paraId="1242036C" w14:textId="77777777" w:rsidTr="00EE31C7">
        <w:tc>
          <w:tcPr>
            <w:tcW w:w="1435" w:type="dxa"/>
          </w:tcPr>
          <w:p w14:paraId="65B2638F" w14:textId="77777777" w:rsidR="00471D41" w:rsidRPr="002E39D8" w:rsidRDefault="00471D41" w:rsidP="008B550B">
            <w:pPr>
              <w:pStyle w:val="Tiny"/>
            </w:pPr>
            <w:r w:rsidRPr="002E39D8">
              <w:t>Rucervus eldii</w:t>
            </w:r>
          </w:p>
        </w:tc>
        <w:tc>
          <w:tcPr>
            <w:tcW w:w="1260" w:type="dxa"/>
          </w:tcPr>
          <w:p w14:paraId="07A26322" w14:textId="77777777" w:rsidR="00471D41" w:rsidRPr="00D16644" w:rsidRDefault="00471D41" w:rsidP="008B550B">
            <w:pPr>
              <w:pStyle w:val="Tiny"/>
            </w:pPr>
            <w:r w:rsidRPr="00D16644">
              <w:t>Eld's Deer</w:t>
            </w:r>
          </w:p>
        </w:tc>
        <w:tc>
          <w:tcPr>
            <w:tcW w:w="1170" w:type="dxa"/>
          </w:tcPr>
          <w:p w14:paraId="7BC1BE54" w14:textId="77777777" w:rsidR="00471D41" w:rsidRDefault="009C5102" w:rsidP="008B550B">
            <w:pPr>
              <w:pStyle w:val="Tiny"/>
            </w:pPr>
            <w:hyperlink r:id="rId231" w:history="1">
              <w:r w:rsidR="00471D41" w:rsidRPr="00D03753">
                <w:rPr>
                  <w:rStyle w:val="Hyperlink"/>
                </w:rPr>
                <w:t>here</w:t>
              </w:r>
            </w:hyperlink>
          </w:p>
        </w:tc>
        <w:tc>
          <w:tcPr>
            <w:tcW w:w="1260" w:type="dxa"/>
          </w:tcPr>
          <w:p w14:paraId="52AF9872" w14:textId="77777777" w:rsidR="00471D41" w:rsidRDefault="009C5102" w:rsidP="008B550B">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8B550B">
            <w:pPr>
              <w:pStyle w:val="Tiny"/>
            </w:pPr>
            <w:r>
              <w:t>Vietnam</w:t>
            </w:r>
          </w:p>
        </w:tc>
        <w:tc>
          <w:tcPr>
            <w:tcW w:w="1223" w:type="dxa"/>
          </w:tcPr>
          <w:p w14:paraId="600A9D51" w14:textId="77777777" w:rsidR="00471D41" w:rsidRDefault="00471D41" w:rsidP="008B550B">
            <w:pPr>
              <w:pStyle w:val="Tiny"/>
            </w:pPr>
            <w:r>
              <w:t>EN</w:t>
            </w:r>
          </w:p>
        </w:tc>
      </w:tr>
      <w:tr w:rsidR="00471D41" w14:paraId="1AF601E9" w14:textId="77777777" w:rsidTr="00EE31C7">
        <w:tc>
          <w:tcPr>
            <w:tcW w:w="1435" w:type="dxa"/>
          </w:tcPr>
          <w:p w14:paraId="0989F54B" w14:textId="77777777" w:rsidR="00471D41" w:rsidRPr="002E39D8" w:rsidRDefault="00471D41" w:rsidP="008B550B">
            <w:pPr>
              <w:pStyle w:val="Tiny"/>
            </w:pPr>
            <w:r w:rsidRPr="002E39D8">
              <w:t>Avicennia germinans</w:t>
            </w:r>
          </w:p>
        </w:tc>
        <w:tc>
          <w:tcPr>
            <w:tcW w:w="1260" w:type="dxa"/>
          </w:tcPr>
          <w:p w14:paraId="0C93F46C" w14:textId="77777777" w:rsidR="00471D41" w:rsidRPr="00480BAB" w:rsidRDefault="00471D41" w:rsidP="008B550B">
            <w:pPr>
              <w:pStyle w:val="Tiny"/>
            </w:pPr>
            <w:r w:rsidRPr="00AB68ED">
              <w:t>Black Mangrove</w:t>
            </w:r>
          </w:p>
        </w:tc>
        <w:tc>
          <w:tcPr>
            <w:tcW w:w="1170" w:type="dxa"/>
          </w:tcPr>
          <w:p w14:paraId="2314933A" w14:textId="77777777" w:rsidR="00471D41" w:rsidRPr="00AB68ED" w:rsidRDefault="009C5102" w:rsidP="008B550B">
            <w:pPr>
              <w:pStyle w:val="Tiny"/>
            </w:pPr>
            <w:hyperlink r:id="rId233" w:history="1">
              <w:r w:rsidR="00471D41" w:rsidRPr="00D03753">
                <w:rPr>
                  <w:rStyle w:val="Hyperlink"/>
                </w:rPr>
                <w:t>here</w:t>
              </w:r>
            </w:hyperlink>
          </w:p>
        </w:tc>
        <w:tc>
          <w:tcPr>
            <w:tcW w:w="1260" w:type="dxa"/>
          </w:tcPr>
          <w:p w14:paraId="6760D031" w14:textId="77777777" w:rsidR="00471D41" w:rsidRPr="00AB68ED" w:rsidRDefault="009C5102" w:rsidP="008B550B">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8B550B">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8B550B">
            <w:pPr>
              <w:pStyle w:val="Tiny"/>
            </w:pPr>
            <w:r>
              <w:t>LC</w:t>
            </w:r>
          </w:p>
        </w:tc>
      </w:tr>
      <w:tr w:rsidR="00471D41" w14:paraId="121C39A4" w14:textId="77777777" w:rsidTr="00EE31C7">
        <w:tc>
          <w:tcPr>
            <w:tcW w:w="1435" w:type="dxa"/>
          </w:tcPr>
          <w:p w14:paraId="6AB3F8DF" w14:textId="77777777" w:rsidR="00471D41" w:rsidRPr="002E39D8" w:rsidRDefault="00471D41" w:rsidP="008B550B">
            <w:pPr>
              <w:pStyle w:val="Tiny"/>
            </w:pPr>
            <w:r w:rsidRPr="002E39D8">
              <w:t>Python regius</w:t>
            </w:r>
          </w:p>
        </w:tc>
        <w:tc>
          <w:tcPr>
            <w:tcW w:w="1260" w:type="dxa"/>
          </w:tcPr>
          <w:p w14:paraId="155F69D1" w14:textId="77777777" w:rsidR="00471D41" w:rsidRPr="00AB68ED" w:rsidRDefault="00471D41" w:rsidP="008B550B">
            <w:pPr>
              <w:pStyle w:val="Tiny"/>
            </w:pPr>
            <w:r>
              <w:t>Royal Python</w:t>
            </w:r>
          </w:p>
        </w:tc>
        <w:tc>
          <w:tcPr>
            <w:tcW w:w="1170" w:type="dxa"/>
          </w:tcPr>
          <w:p w14:paraId="086B327F" w14:textId="77777777" w:rsidR="00471D41" w:rsidRDefault="009C5102" w:rsidP="008B550B">
            <w:pPr>
              <w:pStyle w:val="Tiny"/>
            </w:pPr>
            <w:hyperlink r:id="rId235" w:history="1">
              <w:r w:rsidR="00471D41" w:rsidRPr="001F5986">
                <w:rPr>
                  <w:rStyle w:val="Hyperlink"/>
                </w:rPr>
                <w:t>here</w:t>
              </w:r>
            </w:hyperlink>
          </w:p>
        </w:tc>
        <w:tc>
          <w:tcPr>
            <w:tcW w:w="1260" w:type="dxa"/>
          </w:tcPr>
          <w:p w14:paraId="137CF520" w14:textId="77777777" w:rsidR="00471D41" w:rsidRDefault="009C5102" w:rsidP="008B550B">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8B550B">
            <w:pPr>
              <w:pStyle w:val="Tiny"/>
            </w:pPr>
            <w:r>
              <w:t>Burkina Faso, Chad, Congo</w:t>
            </w:r>
          </w:p>
        </w:tc>
        <w:tc>
          <w:tcPr>
            <w:tcW w:w="1223" w:type="dxa"/>
          </w:tcPr>
          <w:p w14:paraId="647C5D82" w14:textId="77777777" w:rsidR="00471D41" w:rsidRDefault="00471D41" w:rsidP="008B550B">
            <w:pPr>
              <w:pStyle w:val="Tiny"/>
            </w:pPr>
            <w:r>
              <w:t>LC</w:t>
            </w:r>
          </w:p>
        </w:tc>
      </w:tr>
      <w:tr w:rsidR="00471D41" w14:paraId="19D4E165" w14:textId="77777777" w:rsidTr="00EE31C7">
        <w:tc>
          <w:tcPr>
            <w:tcW w:w="1435" w:type="dxa"/>
          </w:tcPr>
          <w:p w14:paraId="5FDC1441" w14:textId="77777777" w:rsidR="00471D41" w:rsidRPr="002E39D8" w:rsidRDefault="00471D41" w:rsidP="008B550B">
            <w:pPr>
              <w:pStyle w:val="Tiny"/>
            </w:pPr>
            <w:r w:rsidRPr="002E39D8">
              <w:t>Alopias pelagicus</w:t>
            </w:r>
          </w:p>
        </w:tc>
        <w:tc>
          <w:tcPr>
            <w:tcW w:w="1260" w:type="dxa"/>
          </w:tcPr>
          <w:p w14:paraId="1901ECFD" w14:textId="77777777" w:rsidR="00471D41" w:rsidRDefault="00471D41" w:rsidP="008B550B">
            <w:pPr>
              <w:pStyle w:val="Tiny"/>
            </w:pPr>
            <w:r w:rsidRPr="00120B3E">
              <w:t>Pelagic Thresher</w:t>
            </w:r>
          </w:p>
        </w:tc>
        <w:tc>
          <w:tcPr>
            <w:tcW w:w="1170" w:type="dxa"/>
          </w:tcPr>
          <w:p w14:paraId="79ED648C" w14:textId="77777777" w:rsidR="00471D41" w:rsidRDefault="009C5102" w:rsidP="008B550B">
            <w:pPr>
              <w:pStyle w:val="Tiny"/>
            </w:pPr>
            <w:hyperlink r:id="rId237" w:history="1">
              <w:r w:rsidR="00471D41" w:rsidRPr="00120B3E">
                <w:rPr>
                  <w:rStyle w:val="Hyperlink"/>
                </w:rPr>
                <w:t>here</w:t>
              </w:r>
            </w:hyperlink>
          </w:p>
        </w:tc>
        <w:tc>
          <w:tcPr>
            <w:tcW w:w="1260" w:type="dxa"/>
          </w:tcPr>
          <w:p w14:paraId="2337495F" w14:textId="77777777" w:rsidR="00471D41" w:rsidRDefault="009C5102" w:rsidP="008B550B">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8B550B">
            <w:pPr>
              <w:pStyle w:val="Tiny"/>
            </w:pPr>
            <w:r>
              <w:t>&gt;60 countries</w:t>
            </w:r>
          </w:p>
        </w:tc>
        <w:tc>
          <w:tcPr>
            <w:tcW w:w="1223" w:type="dxa"/>
          </w:tcPr>
          <w:p w14:paraId="61ABE09D" w14:textId="77777777" w:rsidR="00471D41" w:rsidRDefault="00471D41" w:rsidP="008B550B">
            <w:pPr>
              <w:pStyle w:val="Tiny"/>
            </w:pPr>
            <w:r>
              <w:t>VU</w:t>
            </w:r>
          </w:p>
        </w:tc>
      </w:tr>
      <w:tr w:rsidR="00471D41" w14:paraId="3714E8D0" w14:textId="77777777" w:rsidTr="00EE31C7">
        <w:tc>
          <w:tcPr>
            <w:tcW w:w="1435" w:type="dxa"/>
          </w:tcPr>
          <w:p w14:paraId="16D7AAEC" w14:textId="77777777" w:rsidR="00471D41" w:rsidRPr="002E39D8" w:rsidRDefault="00471D41" w:rsidP="008B550B">
            <w:pPr>
              <w:pStyle w:val="Tiny"/>
            </w:pPr>
            <w:r w:rsidRPr="002E39D8">
              <w:t>Glyphis gangeticus</w:t>
            </w:r>
          </w:p>
        </w:tc>
        <w:tc>
          <w:tcPr>
            <w:tcW w:w="1260" w:type="dxa"/>
          </w:tcPr>
          <w:p w14:paraId="6AC4E14B" w14:textId="77777777" w:rsidR="00471D41" w:rsidRPr="00120B3E" w:rsidRDefault="00471D41" w:rsidP="008B550B">
            <w:pPr>
              <w:pStyle w:val="Tiny"/>
            </w:pPr>
            <w:r>
              <w:t>Ganges Shark</w:t>
            </w:r>
          </w:p>
        </w:tc>
        <w:tc>
          <w:tcPr>
            <w:tcW w:w="1170" w:type="dxa"/>
          </w:tcPr>
          <w:p w14:paraId="1E03F7FA" w14:textId="77777777" w:rsidR="00471D41" w:rsidRDefault="009C5102" w:rsidP="008B550B">
            <w:pPr>
              <w:pStyle w:val="Tiny"/>
            </w:pPr>
            <w:hyperlink r:id="rId239" w:history="1">
              <w:r w:rsidR="00471D41" w:rsidRPr="00F52BA7">
                <w:rPr>
                  <w:rStyle w:val="Hyperlink"/>
                </w:rPr>
                <w:t>here</w:t>
              </w:r>
            </w:hyperlink>
          </w:p>
        </w:tc>
        <w:tc>
          <w:tcPr>
            <w:tcW w:w="1260" w:type="dxa"/>
          </w:tcPr>
          <w:p w14:paraId="194D03DF" w14:textId="77777777" w:rsidR="00471D41" w:rsidRDefault="009C5102" w:rsidP="008B550B">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8B550B">
            <w:pPr>
              <w:pStyle w:val="Tiny"/>
            </w:pPr>
            <w:r w:rsidRPr="00F52BA7">
              <w:t>Bangladesh, Myanmar, Pakistan</w:t>
            </w:r>
          </w:p>
        </w:tc>
        <w:tc>
          <w:tcPr>
            <w:tcW w:w="1223" w:type="dxa"/>
          </w:tcPr>
          <w:p w14:paraId="486A74F0" w14:textId="77777777" w:rsidR="00471D41" w:rsidRDefault="00471D41" w:rsidP="008B550B">
            <w:pPr>
              <w:pStyle w:val="Tiny"/>
            </w:pPr>
            <w:r>
              <w:t>CR</w:t>
            </w:r>
          </w:p>
        </w:tc>
      </w:tr>
      <w:tr w:rsidR="00471D41" w14:paraId="2DCA55AA" w14:textId="77777777" w:rsidTr="00EE31C7">
        <w:tc>
          <w:tcPr>
            <w:tcW w:w="1435" w:type="dxa"/>
          </w:tcPr>
          <w:p w14:paraId="3834544C" w14:textId="77777777" w:rsidR="00471D41" w:rsidRPr="002E39D8" w:rsidRDefault="00471D41" w:rsidP="008B550B">
            <w:pPr>
              <w:pStyle w:val="Tiny"/>
            </w:pPr>
            <w:r w:rsidRPr="002E39D8">
              <w:t>Nomascus leucogenys</w:t>
            </w:r>
          </w:p>
        </w:tc>
        <w:tc>
          <w:tcPr>
            <w:tcW w:w="1260" w:type="dxa"/>
          </w:tcPr>
          <w:p w14:paraId="4A92AE31" w14:textId="77777777" w:rsidR="00471D41" w:rsidRDefault="00471D41" w:rsidP="008B550B">
            <w:pPr>
              <w:pStyle w:val="Tiny"/>
            </w:pPr>
            <w:r w:rsidRPr="00D3378A">
              <w:t>Northern White cheeked Gibbon</w:t>
            </w:r>
          </w:p>
        </w:tc>
        <w:tc>
          <w:tcPr>
            <w:tcW w:w="1170" w:type="dxa"/>
          </w:tcPr>
          <w:p w14:paraId="78316BAF" w14:textId="77777777" w:rsidR="00471D41" w:rsidRDefault="009C5102" w:rsidP="008B550B">
            <w:pPr>
              <w:pStyle w:val="Tiny"/>
            </w:pPr>
            <w:hyperlink r:id="rId241" w:history="1">
              <w:r w:rsidR="00471D41" w:rsidRPr="00D3378A">
                <w:rPr>
                  <w:rStyle w:val="Hyperlink"/>
                </w:rPr>
                <w:t>here</w:t>
              </w:r>
            </w:hyperlink>
          </w:p>
        </w:tc>
        <w:tc>
          <w:tcPr>
            <w:tcW w:w="1260" w:type="dxa"/>
          </w:tcPr>
          <w:p w14:paraId="1AFD0945" w14:textId="77777777" w:rsidR="00471D41" w:rsidRDefault="009C5102" w:rsidP="008B550B">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8B550B">
            <w:pPr>
              <w:pStyle w:val="Tiny"/>
            </w:pPr>
            <w:r>
              <w:t>China</w:t>
            </w:r>
          </w:p>
        </w:tc>
        <w:tc>
          <w:tcPr>
            <w:tcW w:w="1223" w:type="dxa"/>
          </w:tcPr>
          <w:p w14:paraId="16614CC1" w14:textId="77777777" w:rsidR="00471D41" w:rsidRDefault="00471D41" w:rsidP="008B550B">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8B550B">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8B550B">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8B550B">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8B550B">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8B550B">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8B550B">
      <w:pPr>
        <w:pStyle w:val="BodyText2"/>
      </w:pPr>
      <w:r>
        <w:lastRenderedPageBreak/>
        <w:t>But I cant get it to work for a species. Because when you use lat/long coordinates for some reason they are round the wrong way in the wfs!</w:t>
      </w:r>
    </w:p>
    <w:p w14:paraId="39D32A28" w14:textId="77777777" w:rsidR="00E25E0B" w:rsidRDefault="00E25E0B" w:rsidP="008B550B">
      <w:pPr>
        <w:pStyle w:val="BodyText2"/>
      </w:pPr>
      <w:r>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8B550B">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8B550B">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8B550B">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8B550B">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8B550B">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8B550B">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8B550B">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8B550B">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8B550B">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8B550B">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8B550B">
      <w:pPr>
        <w:pStyle w:val="BodyText2"/>
      </w:pPr>
      <w:r>
        <w:t>Using WFS</w:t>
      </w:r>
      <w:r w:rsidR="00931CC6">
        <w:t xml:space="preserve"> to get the GML and then doing the intersection. E</w:t>
      </w:r>
      <w:r>
        <w:t>xample call:</w:t>
      </w:r>
    </w:p>
    <w:p w14:paraId="096086C6" w14:textId="77777777" w:rsidR="001F7DD6" w:rsidRPr="001F7DD6" w:rsidRDefault="009C5102" w:rsidP="008B550B">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8B550B">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8B550B">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8B550B">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8B550B">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8B550B">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8B550B">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8B550B">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8B550B">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 xml:space="preserve">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w:t>
      </w:r>
      <w:r w:rsidRPr="000B6A5D">
        <w:lastRenderedPageBreak/>
        <w:t>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8B550B">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8B550B">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8B550B">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8B550B">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8B550B">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8B550B">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8B550B">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8B550B">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8B550B">
      <w:pPr>
        <w:pStyle w:val="BodyText2"/>
      </w:pPr>
      <w:r>
        <w:t>There is an internal only WMS service to the GLC2000 dataset:</w:t>
      </w:r>
    </w:p>
    <w:p w14:paraId="28F8ED12" w14:textId="77777777" w:rsidR="001E4845" w:rsidRDefault="009C5102" w:rsidP="008B550B">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8B550B">
      <w:pPr>
        <w:pStyle w:val="BodyText2"/>
      </w:pPr>
      <w:r>
        <w:t>Added this to the Biofuels Malaysia map document by adding a connection to a new WMS Server.</w:t>
      </w:r>
    </w:p>
    <w:p w14:paraId="04280996" w14:textId="77777777" w:rsidR="004A2AEA" w:rsidRDefault="004A2AEA" w:rsidP="008B550B">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lastRenderedPageBreak/>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8B550B">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8B550B">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8B550B">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8B550B">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8B550B">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8B550B">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8B550B">
            <w:pPr>
              <w:pStyle w:val="BodyText2"/>
            </w:pPr>
            <w:r w:rsidRPr="00413726">
              <w:t>1</w:t>
            </w:r>
          </w:p>
        </w:tc>
        <w:tc>
          <w:tcPr>
            <w:tcW w:w="1020" w:type="dxa"/>
            <w:noWrap/>
            <w:vAlign w:val="center"/>
            <w:hideMark/>
          </w:tcPr>
          <w:p w14:paraId="40233E32" w14:textId="77777777" w:rsidR="004A2AEA" w:rsidRPr="00413726" w:rsidRDefault="004A2AEA" w:rsidP="008B550B">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8B550B">
            <w:pPr>
              <w:pStyle w:val="BodyText2"/>
            </w:pPr>
            <w:r w:rsidRPr="00413726">
              <w:t>2</w:t>
            </w:r>
          </w:p>
        </w:tc>
        <w:tc>
          <w:tcPr>
            <w:tcW w:w="1020" w:type="dxa"/>
            <w:noWrap/>
            <w:vAlign w:val="center"/>
            <w:hideMark/>
          </w:tcPr>
          <w:p w14:paraId="3AAA8294" w14:textId="77777777" w:rsidR="004A2AEA" w:rsidRPr="00413726" w:rsidRDefault="004A2AEA" w:rsidP="008B550B">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8B550B">
            <w:pPr>
              <w:pStyle w:val="BodyText2"/>
            </w:pPr>
            <w:r w:rsidRPr="00413726">
              <w:t>3</w:t>
            </w:r>
          </w:p>
        </w:tc>
        <w:tc>
          <w:tcPr>
            <w:tcW w:w="1020" w:type="dxa"/>
            <w:noWrap/>
            <w:vAlign w:val="center"/>
            <w:hideMark/>
          </w:tcPr>
          <w:p w14:paraId="39C6BB21" w14:textId="77777777" w:rsidR="004A2AEA" w:rsidRPr="00413726" w:rsidRDefault="004A2AEA" w:rsidP="008B550B">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8B550B">
            <w:pPr>
              <w:pStyle w:val="BodyText2"/>
            </w:pPr>
            <w:r w:rsidRPr="00413726">
              <w:t>4</w:t>
            </w:r>
          </w:p>
        </w:tc>
        <w:tc>
          <w:tcPr>
            <w:tcW w:w="1020" w:type="dxa"/>
            <w:noWrap/>
            <w:vAlign w:val="center"/>
            <w:hideMark/>
          </w:tcPr>
          <w:p w14:paraId="5FE76317" w14:textId="77777777" w:rsidR="004A2AEA" w:rsidRPr="00413726" w:rsidRDefault="004A2AEA" w:rsidP="008B550B">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8B550B">
            <w:pPr>
              <w:pStyle w:val="BodyText2"/>
            </w:pPr>
            <w:r w:rsidRPr="00413726">
              <w:t>5</w:t>
            </w:r>
          </w:p>
        </w:tc>
        <w:tc>
          <w:tcPr>
            <w:tcW w:w="1020" w:type="dxa"/>
            <w:noWrap/>
            <w:vAlign w:val="center"/>
            <w:hideMark/>
          </w:tcPr>
          <w:p w14:paraId="0B990CEB" w14:textId="77777777" w:rsidR="004A2AEA" w:rsidRPr="00413726" w:rsidRDefault="004A2AEA" w:rsidP="008B550B">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8B550B">
            <w:pPr>
              <w:pStyle w:val="BodyText2"/>
            </w:pPr>
            <w:r w:rsidRPr="00413726">
              <w:t>6</w:t>
            </w:r>
          </w:p>
        </w:tc>
        <w:tc>
          <w:tcPr>
            <w:tcW w:w="1020" w:type="dxa"/>
            <w:noWrap/>
            <w:vAlign w:val="center"/>
            <w:hideMark/>
          </w:tcPr>
          <w:p w14:paraId="3D38681B" w14:textId="77777777" w:rsidR="004A2AEA" w:rsidRPr="00413726" w:rsidRDefault="004A2AEA" w:rsidP="008B550B">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8B550B">
            <w:pPr>
              <w:pStyle w:val="BodyText2"/>
            </w:pPr>
            <w:r w:rsidRPr="00413726">
              <w:t>7</w:t>
            </w:r>
          </w:p>
        </w:tc>
        <w:tc>
          <w:tcPr>
            <w:tcW w:w="1020" w:type="dxa"/>
            <w:noWrap/>
            <w:vAlign w:val="center"/>
            <w:hideMark/>
          </w:tcPr>
          <w:p w14:paraId="27740278" w14:textId="77777777" w:rsidR="004A2AEA" w:rsidRPr="00413726" w:rsidRDefault="004A2AEA" w:rsidP="008B550B">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8B550B">
            <w:pPr>
              <w:pStyle w:val="BodyText2"/>
            </w:pPr>
            <w:r w:rsidRPr="00413726">
              <w:t>8</w:t>
            </w:r>
          </w:p>
        </w:tc>
        <w:tc>
          <w:tcPr>
            <w:tcW w:w="1020" w:type="dxa"/>
            <w:noWrap/>
            <w:vAlign w:val="center"/>
            <w:hideMark/>
          </w:tcPr>
          <w:p w14:paraId="22024237" w14:textId="77777777" w:rsidR="004A2AEA" w:rsidRPr="00413726" w:rsidRDefault="004A2AEA" w:rsidP="008B550B">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8B550B">
            <w:pPr>
              <w:pStyle w:val="BodyText2"/>
            </w:pPr>
            <w:r w:rsidRPr="00413726">
              <w:t>9</w:t>
            </w:r>
          </w:p>
        </w:tc>
        <w:tc>
          <w:tcPr>
            <w:tcW w:w="1020" w:type="dxa"/>
            <w:noWrap/>
            <w:vAlign w:val="center"/>
            <w:hideMark/>
          </w:tcPr>
          <w:p w14:paraId="34B14CB6" w14:textId="77777777" w:rsidR="004A2AEA" w:rsidRPr="00413726" w:rsidRDefault="004A2AEA" w:rsidP="008B550B">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8B550B">
            <w:pPr>
              <w:pStyle w:val="BodyText2"/>
            </w:pPr>
            <w:r w:rsidRPr="00413726">
              <w:t>10</w:t>
            </w:r>
          </w:p>
        </w:tc>
        <w:tc>
          <w:tcPr>
            <w:tcW w:w="1020" w:type="dxa"/>
            <w:noWrap/>
            <w:vAlign w:val="center"/>
            <w:hideMark/>
          </w:tcPr>
          <w:p w14:paraId="31609C08" w14:textId="77777777" w:rsidR="004A2AEA" w:rsidRPr="00413726" w:rsidRDefault="004A2AEA" w:rsidP="008B550B">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8B550B">
            <w:pPr>
              <w:pStyle w:val="BodyText2"/>
            </w:pPr>
            <w:r w:rsidRPr="00413726">
              <w:t>11</w:t>
            </w:r>
          </w:p>
        </w:tc>
        <w:tc>
          <w:tcPr>
            <w:tcW w:w="1020" w:type="dxa"/>
            <w:noWrap/>
            <w:vAlign w:val="center"/>
            <w:hideMark/>
          </w:tcPr>
          <w:p w14:paraId="7ED34EC4" w14:textId="77777777" w:rsidR="004A2AEA" w:rsidRPr="00413726" w:rsidRDefault="004A2AEA" w:rsidP="008B550B">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8B550B">
            <w:pPr>
              <w:pStyle w:val="BodyText2"/>
            </w:pPr>
            <w:r w:rsidRPr="00413726">
              <w:t>12</w:t>
            </w:r>
          </w:p>
        </w:tc>
        <w:tc>
          <w:tcPr>
            <w:tcW w:w="1020" w:type="dxa"/>
            <w:noWrap/>
            <w:vAlign w:val="center"/>
            <w:hideMark/>
          </w:tcPr>
          <w:p w14:paraId="33F0F4EC" w14:textId="77777777" w:rsidR="004A2AEA" w:rsidRPr="00413726" w:rsidRDefault="004A2AEA" w:rsidP="008B550B">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8B550B">
            <w:pPr>
              <w:pStyle w:val="BodyText2"/>
            </w:pPr>
            <w:r w:rsidRPr="00413726">
              <w:t>13</w:t>
            </w:r>
          </w:p>
        </w:tc>
        <w:tc>
          <w:tcPr>
            <w:tcW w:w="1020" w:type="dxa"/>
            <w:noWrap/>
            <w:vAlign w:val="center"/>
            <w:hideMark/>
          </w:tcPr>
          <w:p w14:paraId="251F8CEB" w14:textId="77777777" w:rsidR="004A2AEA" w:rsidRPr="00413726" w:rsidRDefault="004A2AEA" w:rsidP="008B550B">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8B550B">
            <w:pPr>
              <w:pStyle w:val="BodyText2"/>
            </w:pPr>
            <w:r w:rsidRPr="00413726">
              <w:t>14</w:t>
            </w:r>
          </w:p>
        </w:tc>
        <w:tc>
          <w:tcPr>
            <w:tcW w:w="1020" w:type="dxa"/>
            <w:noWrap/>
            <w:vAlign w:val="center"/>
            <w:hideMark/>
          </w:tcPr>
          <w:p w14:paraId="5DEAEA57" w14:textId="77777777" w:rsidR="004A2AEA" w:rsidRPr="00413726" w:rsidRDefault="004A2AEA" w:rsidP="008B550B">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8B550B">
            <w:pPr>
              <w:pStyle w:val="BodyText2"/>
            </w:pPr>
            <w:r w:rsidRPr="00413726">
              <w:t>15</w:t>
            </w:r>
          </w:p>
        </w:tc>
        <w:tc>
          <w:tcPr>
            <w:tcW w:w="1020" w:type="dxa"/>
            <w:noWrap/>
            <w:vAlign w:val="center"/>
            <w:hideMark/>
          </w:tcPr>
          <w:p w14:paraId="52BB2C82" w14:textId="77777777" w:rsidR="004A2AEA" w:rsidRPr="00413726" w:rsidRDefault="004A2AEA" w:rsidP="008B550B">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8B550B">
            <w:pPr>
              <w:pStyle w:val="BodyText2"/>
            </w:pPr>
            <w:r w:rsidRPr="00413726">
              <w:t>16</w:t>
            </w:r>
          </w:p>
        </w:tc>
        <w:tc>
          <w:tcPr>
            <w:tcW w:w="1020" w:type="dxa"/>
            <w:noWrap/>
            <w:vAlign w:val="center"/>
            <w:hideMark/>
          </w:tcPr>
          <w:p w14:paraId="601A2EDE" w14:textId="77777777" w:rsidR="004A2AEA" w:rsidRPr="00413726" w:rsidRDefault="004A2AEA" w:rsidP="008B550B">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8B550B">
            <w:pPr>
              <w:pStyle w:val="BodyText2"/>
            </w:pPr>
            <w:r w:rsidRPr="00413726">
              <w:t>17</w:t>
            </w:r>
          </w:p>
        </w:tc>
        <w:tc>
          <w:tcPr>
            <w:tcW w:w="1020" w:type="dxa"/>
            <w:noWrap/>
            <w:vAlign w:val="center"/>
            <w:hideMark/>
          </w:tcPr>
          <w:p w14:paraId="5CB4BFB4" w14:textId="77777777" w:rsidR="004A2AEA" w:rsidRPr="00413726" w:rsidRDefault="004A2AEA" w:rsidP="008B550B">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8B550B">
            <w:pPr>
              <w:pStyle w:val="BodyText2"/>
            </w:pPr>
            <w:r w:rsidRPr="00413726">
              <w:t>18</w:t>
            </w:r>
          </w:p>
        </w:tc>
        <w:tc>
          <w:tcPr>
            <w:tcW w:w="1020" w:type="dxa"/>
            <w:noWrap/>
            <w:vAlign w:val="center"/>
            <w:hideMark/>
          </w:tcPr>
          <w:p w14:paraId="5BED9D85" w14:textId="77777777" w:rsidR="004A2AEA" w:rsidRPr="00413726" w:rsidRDefault="004A2AEA" w:rsidP="008B550B">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8B550B">
            <w:pPr>
              <w:pStyle w:val="BodyText2"/>
            </w:pPr>
            <w:r w:rsidRPr="00413726">
              <w:t>19</w:t>
            </w:r>
          </w:p>
        </w:tc>
        <w:tc>
          <w:tcPr>
            <w:tcW w:w="1020" w:type="dxa"/>
            <w:noWrap/>
            <w:vAlign w:val="center"/>
            <w:hideMark/>
          </w:tcPr>
          <w:p w14:paraId="72C242CB" w14:textId="77777777" w:rsidR="004A2AEA" w:rsidRPr="00413726" w:rsidRDefault="004A2AEA" w:rsidP="008B550B">
            <w:pPr>
              <w:pStyle w:val="BodyText2"/>
            </w:pPr>
            <w:r w:rsidRPr="00413726">
              <w:t>0</w:t>
            </w:r>
          </w:p>
        </w:tc>
      </w:tr>
    </w:tbl>
    <w:p w14:paraId="2FA8A68F" w14:textId="77777777" w:rsidR="004A2AEA" w:rsidRDefault="004A2AEA" w:rsidP="008B550B">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8B550B">
      <w:pPr>
        <w:pStyle w:val="BodyText2"/>
      </w:pPr>
      <w:r>
        <w:t>The tool ‘Tabulate Area’ is better because it calculates the total area within each land cover type. Notes on ‘Tabulate Area’:</w:t>
      </w:r>
    </w:p>
    <w:p w14:paraId="181BAFD1" w14:textId="77777777" w:rsidR="004A2AEA" w:rsidRDefault="004A2AEA" w:rsidP="008B550B">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8B550B">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8B550B">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8B550B">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lastRenderedPageBreak/>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8B550B">
      <w:pPr>
        <w:pStyle w:val="BodyText2"/>
      </w:pPr>
      <w:r>
        <w:t>No</w:t>
      </w:r>
      <w:r w:rsidR="009D7FE7">
        <w:t>w</w:t>
      </w:r>
      <w:r>
        <w:t xml:space="preserve"> we have calculated the area we can do all sorts of interesting analyses. </w:t>
      </w:r>
    </w:p>
    <w:p w14:paraId="67D93D13" w14:textId="77777777" w:rsidR="00C34F5E" w:rsidRDefault="00C34F5E" w:rsidP="008B550B">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8B550B">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8B550B">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8B550B">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8B550B">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9C5102" w:rsidP="008B550B">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8B550B">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lastRenderedPageBreak/>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8B550B">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8B550B">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8B550B">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8B550B">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9C5102" w:rsidP="008B550B">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8B550B">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8B550B">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8B550B">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8B550B">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8B550B">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8B550B">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8B550B">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8B550B">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8B550B">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8B550B">
            <w:pPr>
              <w:pStyle w:val="Tiny"/>
            </w:pPr>
            <w:r>
              <w:t>56204</w:t>
            </w:r>
          </w:p>
        </w:tc>
      </w:tr>
    </w:tbl>
    <w:p w14:paraId="590639F5" w14:textId="77777777" w:rsidR="007E7432" w:rsidRDefault="006D0C13" w:rsidP="008B550B">
      <w:pPr>
        <w:pStyle w:val="BodyText2"/>
      </w:pPr>
      <w:r>
        <w:rPr>
          <w:noProof/>
          <w:lang w:bidi="ar-SA"/>
        </w:rPr>
        <w:lastRenderedPageBreak/>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8B550B">
      <w:pPr>
        <w:pStyle w:val="BodyText2"/>
      </w:pPr>
    </w:p>
    <w:p w14:paraId="5EC52746" w14:textId="4029F807" w:rsidR="00B34B72" w:rsidRDefault="00B34B72" w:rsidP="000E5536">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2</w:t>
      </w:r>
      <w:r w:rsidR="009C5102">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8B550B">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8B550B">
      <w:pPr>
        <w:pStyle w:val="BodyText2"/>
      </w:pPr>
      <w:r>
        <w:t>Validate Topology</w:t>
      </w:r>
      <w:r w:rsidR="00BF3059">
        <w:fldChar w:fldCharType="end"/>
      </w:r>
      <w:r w:rsidR="00BF3059">
        <w:t>.</w:t>
      </w:r>
    </w:p>
    <w:p w14:paraId="7BF8015E" w14:textId="124CE78A"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8B550B">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8B550B">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lastRenderedPageBreak/>
        <w:t>shp + shp = 45s</w:t>
      </w:r>
    </w:p>
    <w:p w14:paraId="3E327920" w14:textId="77777777" w:rsidR="00B37D09" w:rsidRDefault="00C476E5" w:rsidP="008B550B">
      <w:pPr>
        <w:pStyle w:val="BodyText2"/>
      </w:pPr>
      <w:r>
        <w:t>in memory = same</w:t>
      </w:r>
    </w:p>
    <w:p w14:paraId="315D8842" w14:textId="77777777" w:rsidR="00B37D09" w:rsidRDefault="00C476E5" w:rsidP="008B550B">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9C5102"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9C5102" w:rsidP="008B550B">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8B550B">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8B550B">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8B550B">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8B550B">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8B550B">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8B550B">
      <w:pPr>
        <w:pStyle w:val="BodyText2"/>
      </w:pPr>
      <w:r>
        <w:t>select those species which had not been done</w:t>
      </w:r>
    </w:p>
    <w:p w14:paraId="3B0DE5E7" w14:textId="77777777" w:rsidR="00B37D09" w:rsidRDefault="00C476E5" w:rsidP="008B550B">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8B550B">
      <w:pPr>
        <w:pStyle w:val="BodyText2"/>
      </w:pPr>
      <w:r>
        <w:t>PAs:</w:t>
      </w:r>
      <w:r>
        <w:tab/>
      </w:r>
      <w:r>
        <w:tab/>
        <w:t>SabahPAs</w:t>
      </w:r>
      <w:r>
        <w:tab/>
      </w:r>
    </w:p>
    <w:p w14:paraId="34A3B7CC" w14:textId="77777777" w:rsidR="00B37D09" w:rsidRDefault="00C476E5" w:rsidP="008B550B">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8B550B">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8B550B">
      <w:pPr>
        <w:pStyle w:val="BodyText2"/>
      </w:pPr>
      <w:r>
        <w:lastRenderedPageBreak/>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8B550B">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8B550B">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8B550B">
      <w:pPr>
        <w:pStyle w:val="BodyText2"/>
      </w:pPr>
      <w:r>
        <w:t>4,387,472 records</w:t>
      </w:r>
    </w:p>
    <w:p w14:paraId="3A49DD14" w14:textId="77777777" w:rsidR="000054B5" w:rsidRDefault="000054B5" w:rsidP="000E5536">
      <w:pPr>
        <w:pStyle w:val="BodyText"/>
      </w:pPr>
      <w:r>
        <w:lastRenderedPageBreak/>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8B550B">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8B550B">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8B550B">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8B550B">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8B550B">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lastRenderedPageBreak/>
        <w:t>Intersection</w:t>
      </w:r>
    </w:p>
    <w:p w14:paraId="06751C40" w14:textId="77777777" w:rsidR="00F76314" w:rsidRDefault="00F76314" w:rsidP="008B550B">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8B550B">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8B550B">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8B550B">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8B550B">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8B550B">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8B550B">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8B550B">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8B550B">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8B550B">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8B550B">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8B550B">
      <w:pPr>
        <w:pStyle w:val="BodyText2"/>
      </w:pPr>
      <w:r>
        <w:t>There were 6767 records of species with range sizes. How did I produce this table?</w:t>
      </w:r>
      <w:r w:rsidR="007D7D93">
        <w:t xml:space="preserve"> Here is some sample data:</w:t>
      </w:r>
    </w:p>
    <w:p w14:paraId="2F46CFE9" w14:textId="77777777" w:rsidR="007D7D93" w:rsidRDefault="007D7D93" w:rsidP="008B550B">
      <w:pPr>
        <w:pStyle w:val="BodyText2"/>
      </w:pPr>
      <w:r>
        <w:t>tax_id</w:t>
      </w:r>
      <w:r>
        <w:tab/>
        <w:t>PolygonCount</w:t>
      </w:r>
      <w:r>
        <w:tab/>
        <w:t>Rangem2</w:t>
      </w:r>
      <w:r>
        <w:tab/>
        <w:t>RangeKm2</w:t>
      </w:r>
    </w:p>
    <w:p w14:paraId="4AA2E5CD" w14:textId="77777777" w:rsidR="007D7D93" w:rsidRDefault="007D7D93" w:rsidP="000E5536">
      <w:pPr>
        <w:pStyle w:val="BodyText"/>
      </w:pPr>
      <w:r>
        <w:lastRenderedPageBreak/>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8B550B">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8B550B">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8B550B">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8B550B">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8B550B">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8B550B">
      <w:pPr>
        <w:pStyle w:val="BodyText2"/>
      </w:pPr>
      <w:r>
        <w:t>ST_Intersects is documented at the following places:</w:t>
      </w:r>
      <w:r w:rsidRPr="00BE191D">
        <w:t xml:space="preserve"> </w:t>
      </w:r>
    </w:p>
    <w:p w14:paraId="78FF8BAF" w14:textId="77777777" w:rsidR="00BE191D" w:rsidRDefault="00BE191D" w:rsidP="008B550B">
      <w:pPr>
        <w:pStyle w:val="BodyText2"/>
      </w:pPr>
      <w:r>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8B550B">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8B550B">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8B550B">
      <w:pPr>
        <w:pStyle w:val="BodyText2"/>
      </w:pPr>
      <w:r>
        <w:lastRenderedPageBreak/>
        <w:t>In PostGIS there are</w:t>
      </w:r>
      <w:bookmarkStart w:id="78" w:name="b81"/>
      <w:r>
        <w:t xml:space="preserve"> 81 </w:t>
      </w:r>
      <w:bookmarkEnd w:id="78"/>
      <w:r>
        <w:t>unique parks where orang utan occurs</w:t>
      </w:r>
      <w:r w:rsidR="00D74A1A">
        <w:t>.</w:t>
      </w:r>
    </w:p>
    <w:p w14:paraId="125560CB" w14:textId="77777777" w:rsidR="00366B48" w:rsidRDefault="00366B48" w:rsidP="008B550B">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8B550B">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8B550B">
      <w:pPr>
        <w:pStyle w:val="BodyText2"/>
      </w:pPr>
      <w:r>
        <w:t>Using durga</w:t>
      </w:r>
    </w:p>
    <w:p w14:paraId="54C066D6" w14:textId="77777777" w:rsidR="000F35A7" w:rsidRDefault="000F35A7" w:rsidP="008B550B">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8B550B">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8B550B">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8B550B">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8B550B">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8B550B">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8B550B">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8B550B">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8B550B">
      <w:pPr>
        <w:pStyle w:val="BodyText2"/>
      </w:pPr>
      <w:r>
        <w:t>Not sure where this error is raised – might be in psycopg2.DataError, not sure.</w:t>
      </w:r>
    </w:p>
    <w:p w14:paraId="0F601615" w14:textId="77777777" w:rsidR="00240E7D" w:rsidRDefault="00B91908" w:rsidP="008B550B">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8B550B">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8B550B">
            <w:pPr>
              <w:pStyle w:val="BodyText2"/>
            </w:pPr>
            <w:r w:rsidRPr="00695A7D">
              <w:t>id</w:t>
            </w:r>
          </w:p>
        </w:tc>
        <w:tc>
          <w:tcPr>
            <w:tcW w:w="965" w:type="dxa"/>
          </w:tcPr>
          <w:p w14:paraId="67C8319B" w14:textId="77777777" w:rsidR="00695A7D" w:rsidRPr="00695A7D" w:rsidRDefault="00695A7D" w:rsidP="008B550B">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8B550B">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8B550B">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8B550B">
            <w:pPr>
              <w:pStyle w:val="BodyText2"/>
            </w:pPr>
            <w:r w:rsidRPr="00695A7D">
              <w:t>124</w:t>
            </w:r>
          </w:p>
        </w:tc>
        <w:tc>
          <w:tcPr>
            <w:tcW w:w="965" w:type="dxa"/>
          </w:tcPr>
          <w:p w14:paraId="64ABCFE7" w14:textId="77777777" w:rsidR="0036794B" w:rsidRPr="00695A7D"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8B550B">
            <w:pPr>
              <w:pStyle w:val="BodyText2"/>
            </w:pPr>
            <w:r w:rsidRPr="00695A7D">
              <w:lastRenderedPageBreak/>
              <w:t>585</w:t>
            </w:r>
          </w:p>
        </w:tc>
        <w:tc>
          <w:tcPr>
            <w:tcW w:w="965" w:type="dxa"/>
          </w:tcPr>
          <w:p w14:paraId="7CE5E9DE" w14:textId="77777777" w:rsidR="0036794B" w:rsidRPr="00695A7D"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8B550B">
            <w:pPr>
              <w:pStyle w:val="BodyText2"/>
            </w:pPr>
            <w:r w:rsidRPr="00695A7D">
              <w:t>18397</w:t>
            </w:r>
          </w:p>
        </w:tc>
        <w:tc>
          <w:tcPr>
            <w:tcW w:w="965" w:type="dxa"/>
          </w:tcPr>
          <w:p w14:paraId="31112BEC" w14:textId="77777777" w:rsidR="0036794B" w:rsidRPr="00695A7D"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8B550B">
            <w:pPr>
              <w:pStyle w:val="BodyText2"/>
            </w:pPr>
            <w:r w:rsidRPr="00695A7D">
              <w:t>18752</w:t>
            </w:r>
          </w:p>
        </w:tc>
        <w:tc>
          <w:tcPr>
            <w:tcW w:w="965" w:type="dxa"/>
          </w:tcPr>
          <w:p w14:paraId="78A1D551" w14:textId="77777777" w:rsidR="0036794B" w:rsidRPr="00695A7D"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8B550B">
            <w:pPr>
              <w:pStyle w:val="BodyText2"/>
            </w:pPr>
            <w:r w:rsidRPr="00695A7D">
              <w:t>64372</w:t>
            </w:r>
          </w:p>
        </w:tc>
        <w:tc>
          <w:tcPr>
            <w:tcW w:w="965" w:type="dxa"/>
          </w:tcPr>
          <w:p w14:paraId="583230F7" w14:textId="77777777" w:rsidR="0036794B" w:rsidRPr="00695A7D"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8B550B">
            <w:pPr>
              <w:pStyle w:val="BodyText2"/>
            </w:pPr>
            <w:r w:rsidRPr="00695A7D">
              <w:t>64427</w:t>
            </w:r>
          </w:p>
        </w:tc>
        <w:tc>
          <w:tcPr>
            <w:tcW w:w="965" w:type="dxa"/>
          </w:tcPr>
          <w:p w14:paraId="0483C1ED" w14:textId="77777777" w:rsidR="0036794B" w:rsidRPr="00695A7D"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8B550B">
            <w:pPr>
              <w:pStyle w:val="BodyText2"/>
            </w:pPr>
            <w:r w:rsidRPr="00695A7D">
              <w:t>64567</w:t>
            </w:r>
          </w:p>
        </w:tc>
        <w:tc>
          <w:tcPr>
            <w:tcW w:w="965" w:type="dxa"/>
          </w:tcPr>
          <w:p w14:paraId="6CC2D835" w14:textId="77777777" w:rsidR="0036794B" w:rsidRPr="00695A7D"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8B550B">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8B550B">
            <w:pPr>
              <w:pStyle w:val="BodyText2"/>
            </w:pPr>
            <w:r w:rsidRPr="00695A7D">
              <w:t>64565</w:t>
            </w:r>
          </w:p>
        </w:tc>
        <w:tc>
          <w:tcPr>
            <w:tcW w:w="965" w:type="dxa"/>
          </w:tcPr>
          <w:p w14:paraId="54254FC9" w14:textId="77777777" w:rsidR="0036794B" w:rsidRPr="00695A7D"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8B550B">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8B550B">
      <w:pPr>
        <w:pStyle w:val="BodyText2"/>
      </w:pPr>
      <w:r>
        <w:t>So this is the actual process:</w:t>
      </w:r>
    </w:p>
    <w:p w14:paraId="425E2EC9" w14:textId="77777777" w:rsidR="00BA68EB" w:rsidRDefault="00BA68EB" w:rsidP="0006252E">
      <w:pPr>
        <w:pStyle w:val="ListNumber"/>
        <w:numPr>
          <w:ilvl w:val="0"/>
          <w:numId w:val="13"/>
        </w:numPr>
      </w:pPr>
      <w:r>
        <w:t>Delete the data in especies.species_wdpa.</w:t>
      </w:r>
    </w:p>
    <w:p w14:paraId="3235ABDD" w14:textId="77777777" w:rsidR="00C11489" w:rsidRDefault="00C11489" w:rsidP="0006252E">
      <w:pPr>
        <w:pStyle w:val="ListNumber"/>
        <w:numPr>
          <w:ilvl w:val="0"/>
          <w:numId w:val="13"/>
        </w:numPr>
      </w:pPr>
      <w:r>
        <w:t>Create a table using the wdpa_latest view in the temp schema (i.e. temp.wdpa)</w:t>
      </w:r>
    </w:p>
    <w:p w14:paraId="500F04C4" w14:textId="77777777" w:rsidR="00C11489" w:rsidRDefault="00C11489" w:rsidP="0006252E">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8B550B">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8B550B">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8B550B">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8B550B">
      <w:pPr>
        <w:pStyle w:val="BodyText2"/>
      </w:pPr>
      <w:r>
        <w:t>Comparing the processes from the logs from the 29/9/12 and 2/10/12:</w:t>
      </w:r>
    </w:p>
    <w:p w14:paraId="0AEC4239" w14:textId="77777777" w:rsidR="00AD5C41" w:rsidRDefault="001D1DD8" w:rsidP="008B550B">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8B550B">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lastRenderedPageBreak/>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8B550B">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8B550B">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8B550B">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8B550B">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8B550B">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8B550B">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8B550B">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8B550B">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8B550B">
            <w:pPr>
              <w:pStyle w:val="Tiny"/>
            </w:pPr>
            <w:r w:rsidRPr="00134D2E">
              <w:t>Geom index</w:t>
            </w:r>
          </w:p>
        </w:tc>
        <w:tc>
          <w:tcPr>
            <w:tcW w:w="992" w:type="dxa"/>
          </w:tcPr>
          <w:p w14:paraId="7EF7AC02" w14:textId="77777777" w:rsidR="00134D2E" w:rsidRPr="00134D2E" w:rsidRDefault="005E4B64" w:rsidP="008B550B">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8B550B">
            <w:pPr>
              <w:pStyle w:val="Tiny"/>
            </w:pPr>
            <w:r w:rsidRPr="00134D2E">
              <w:t>No Index</w:t>
            </w:r>
          </w:p>
        </w:tc>
        <w:tc>
          <w:tcPr>
            <w:tcW w:w="992" w:type="dxa"/>
          </w:tcPr>
          <w:p w14:paraId="061F7CEB" w14:textId="77777777" w:rsidR="00134D2E" w:rsidRPr="00134D2E" w:rsidRDefault="00134D2E" w:rsidP="008B550B">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8B550B">
            <w:pPr>
              <w:pStyle w:val="Tiny"/>
            </w:pPr>
            <w:r w:rsidRPr="00134D2E">
              <w:t>GIST Index</w:t>
            </w:r>
          </w:p>
        </w:tc>
        <w:tc>
          <w:tcPr>
            <w:tcW w:w="992" w:type="dxa"/>
          </w:tcPr>
          <w:p w14:paraId="28B19124" w14:textId="77777777" w:rsidR="00134D2E" w:rsidRPr="00134D2E" w:rsidRDefault="00134D2E" w:rsidP="008B550B">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8B550B">
      <w:pPr>
        <w:pStyle w:val="BodyText2"/>
      </w:pPr>
      <w:r>
        <w:t>Took 14 hours and 42 minutes to process 127866 species.</w:t>
      </w:r>
      <w:r w:rsidR="00A94DB9">
        <w:t xml:space="preserve"> </w:t>
      </w:r>
    </w:p>
    <w:p w14:paraId="4EACBD20" w14:textId="77777777" w:rsidR="00A94DB9" w:rsidRDefault="00A94DB9" w:rsidP="008B550B">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lastRenderedPageBreak/>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8B550B">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8B550B">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8B550B">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8B550B">
            <w:pPr>
              <w:pStyle w:val="Tiny"/>
            </w:pPr>
            <w:r>
              <w:t>ID</w:t>
            </w:r>
          </w:p>
        </w:tc>
        <w:tc>
          <w:tcPr>
            <w:tcW w:w="1701" w:type="dxa"/>
          </w:tcPr>
          <w:p w14:paraId="5603FF51" w14:textId="77777777" w:rsidR="003D2DBC" w:rsidRDefault="003D2DBC" w:rsidP="008B550B">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8B550B">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8B550B">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8B550B">
            <w:pPr>
              <w:pStyle w:val="Tiny"/>
            </w:pPr>
            <w:r w:rsidRPr="003D2DBC">
              <w:t>64565</w:t>
            </w:r>
          </w:p>
        </w:tc>
        <w:tc>
          <w:tcPr>
            <w:tcW w:w="1701" w:type="dxa"/>
          </w:tcPr>
          <w:p w14:paraId="3FF06EF6" w14:textId="77777777" w:rsidR="003D2DBC" w:rsidRPr="003D2DBC" w:rsidRDefault="003D2DBC" w:rsidP="008B550B">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8B550B">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8B550B">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8B550B">
            <w:pPr>
              <w:pStyle w:val="Tiny"/>
            </w:pPr>
            <w:r>
              <w:t>108480</w:t>
            </w:r>
          </w:p>
        </w:tc>
        <w:tc>
          <w:tcPr>
            <w:tcW w:w="1701" w:type="dxa"/>
          </w:tcPr>
          <w:p w14:paraId="0C882B1E" w14:textId="77777777" w:rsidR="003D2DBC" w:rsidRPr="003D2DBC" w:rsidRDefault="003D2DBC" w:rsidP="008B550B">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8B550B">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8B550B">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8B550B">
            <w:pPr>
              <w:pStyle w:val="Tiny"/>
            </w:pPr>
            <w:r>
              <w:t>108491</w:t>
            </w:r>
          </w:p>
        </w:tc>
        <w:tc>
          <w:tcPr>
            <w:tcW w:w="1701" w:type="dxa"/>
          </w:tcPr>
          <w:p w14:paraId="32721FBB" w14:textId="77777777" w:rsidR="003D2DBC" w:rsidRPr="003D2DBC" w:rsidRDefault="003D2DBC" w:rsidP="008B550B">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8B550B">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8B550B">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8B550B">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8B550B">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8B550B">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8B550B">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lastRenderedPageBreak/>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8B550B">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8B550B">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8B550B">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8B550B">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8B550B">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8B550B">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8B550B">
      <w:pPr>
        <w:pStyle w:val="BodyText2"/>
      </w:pPr>
      <w:r>
        <w:lastRenderedPageBreak/>
        <w:t xml:space="preserve">How do we filter the full species data? </w:t>
      </w:r>
    </w:p>
    <w:p w14:paraId="1F787E10" w14:textId="77777777" w:rsidR="00D36A40" w:rsidRDefault="00D36A40" w:rsidP="008B550B">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8B550B">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8B550B">
      <w:pPr>
        <w:pStyle w:val="BodyText2"/>
      </w:pPr>
      <w:r>
        <w:t>To return just a single feature using the featureid parameter use &lt;FeatureTypeName&gt;.&lt;gml:id&gt; syntax:</w:t>
      </w:r>
    </w:p>
    <w:p w14:paraId="6EB2494B" w14:textId="77777777" w:rsidR="00D36A40" w:rsidRDefault="009C5102" w:rsidP="008B550B">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8B550B">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8B550B">
      <w:pPr>
        <w:pStyle w:val="BodyText2"/>
      </w:pPr>
      <w:r>
        <w:t xml:space="preserve">This returns the IDs: </w:t>
      </w:r>
    </w:p>
    <w:p w14:paraId="6D013676" w14:textId="77777777" w:rsidR="000D273E" w:rsidRDefault="009C5102" w:rsidP="008B550B">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8B550B">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8B550B">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lastRenderedPageBreak/>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8B550B">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8B550B">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8B550B">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8B550B">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8B550B">
            <w:pPr>
              <w:pStyle w:val="BodyText2"/>
            </w:pPr>
            <w:r w:rsidRPr="008562E2">
              <w:t>id_no</w:t>
            </w:r>
          </w:p>
        </w:tc>
        <w:tc>
          <w:tcPr>
            <w:tcW w:w="1525" w:type="dxa"/>
          </w:tcPr>
          <w:p w14:paraId="3E0CD814" w14:textId="77777777" w:rsidR="00366ABA" w:rsidRPr="008562E2" w:rsidRDefault="00366ABA" w:rsidP="008B550B">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8B550B">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8B550B">
            <w:pPr>
              <w:pStyle w:val="BodyText2"/>
            </w:pPr>
            <w:r w:rsidRPr="008562E2">
              <w:t>13006</w:t>
            </w:r>
          </w:p>
        </w:tc>
        <w:tc>
          <w:tcPr>
            <w:tcW w:w="1525" w:type="dxa"/>
          </w:tcPr>
          <w:p w14:paraId="6E873AFD" w14:textId="77777777" w:rsidR="00366ABA" w:rsidRPr="008562E2" w:rsidRDefault="00366ABA" w:rsidP="008B550B">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8B550B">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8B550B">
            <w:pPr>
              <w:pStyle w:val="BodyText2"/>
            </w:pPr>
            <w:r w:rsidRPr="008562E2">
              <w:t>141454</w:t>
            </w:r>
          </w:p>
        </w:tc>
        <w:tc>
          <w:tcPr>
            <w:tcW w:w="1525" w:type="dxa"/>
          </w:tcPr>
          <w:p w14:paraId="18A5AB18" w14:textId="77777777" w:rsidR="00366ABA" w:rsidRPr="008562E2" w:rsidRDefault="00366ABA" w:rsidP="008B550B">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9C5102" w:rsidP="008B550B">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8B550B">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8B550B">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8B550B">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8B550B">
      <w:pPr>
        <w:pStyle w:val="BodyText2"/>
      </w:pPr>
      <w:r>
        <w:t>Performance</w:t>
      </w:r>
      <w:r w:rsidR="00366ABA">
        <w:fldChar w:fldCharType="end"/>
      </w:r>
      <w:r w:rsidR="00366ABA">
        <w:t>.</w:t>
      </w:r>
    </w:p>
    <w:p w14:paraId="64D2E0CE" w14:textId="77777777" w:rsidR="00366ABA" w:rsidRDefault="00366ABA" w:rsidP="008B550B">
      <w:pPr>
        <w:pStyle w:val="BodyText2"/>
      </w:pPr>
      <w:r>
        <w:t>So in summary – this code is:</w:t>
      </w:r>
    </w:p>
    <w:p w14:paraId="09073E4B" w14:textId="77777777" w:rsidR="00366ABA" w:rsidRDefault="009C5102" w:rsidP="008B550B">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8B550B">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8B550B">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8B550B">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8B550B">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8B550B">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8B550B">
      <w:pPr>
        <w:pStyle w:val="BodyText2"/>
      </w:pPr>
      <w:r w:rsidRPr="00006478">
        <w:t>cottaan@cruise:~/code&gt; nohup python overlayWFS.py&gt; /dev/null 2&gt; /dev/null&lt;/dev/null</w:t>
      </w:r>
    </w:p>
    <w:p w14:paraId="31B681CB" w14:textId="77777777" w:rsidR="001A2020" w:rsidRPr="00006478" w:rsidRDefault="001A2020" w:rsidP="008B550B">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8B550B">
      <w:pPr>
        <w:pStyle w:val="BodyText2"/>
      </w:pPr>
      <w:r w:rsidRPr="00006478">
        <w:t>cottaan@cruise:~/code&gt; nohup python overlayWFS.py&gt; /dev/null 2&gt; /dev/null&lt;/dev/null</w:t>
      </w:r>
    </w:p>
    <w:p w14:paraId="141290FB" w14:textId="77777777" w:rsidR="0098530E" w:rsidRPr="00006478" w:rsidRDefault="001A2020" w:rsidP="008B550B">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8B550B">
      <w:pPr>
        <w:pStyle w:val="BodyText2"/>
      </w:pPr>
      <w:r>
        <w:t>You can see this in the WebGL demo using the top 1000 most rich protected areas:</w:t>
      </w:r>
    </w:p>
    <w:p w14:paraId="18D89866" w14:textId="77777777" w:rsidR="00A81E95" w:rsidRDefault="00A81E95" w:rsidP="008B550B">
      <w:pPr>
        <w:pStyle w:val="BodyText2"/>
      </w:pPr>
      <w:r>
        <w:rPr>
          <w:noProof/>
          <w:lang w:bidi="ar-SA"/>
        </w:rPr>
        <w:lastRenderedPageBreak/>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8B550B">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8B550B">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8B550B">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8B550B">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8B550B">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8B550B">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t>hive&gt; SET mapreduce.map.java.opts=-Djava.net.preferIPv4Stack=true –Xmx3400m;</w:t>
      </w:r>
    </w:p>
    <w:p w14:paraId="12026A2D" w14:textId="1F808696" w:rsidR="003C7C5C" w:rsidRDefault="003C7C5C" w:rsidP="008B550B">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8B550B">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8B550B">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lastRenderedPageBreak/>
        <w:t>P</w:t>
      </w:r>
      <w:r w:rsidR="009C5058">
        <w:t xml:space="preserve">rotection </w:t>
      </w:r>
      <w:r w:rsidR="004350B9">
        <w:t>Gap Analysis</w:t>
      </w:r>
    </w:p>
    <w:p w14:paraId="74377AA3" w14:textId="77777777" w:rsidR="001E4972" w:rsidRDefault="001E4972" w:rsidP="008B550B">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8B550B">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8B550B">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8B550B">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8B550B">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8B550B">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8B550B">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8B550B">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8B550B">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8B550B">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8B550B">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8B550B">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64A4A86" w:rsidR="00B37D09" w:rsidRDefault="00C476E5" w:rsidP="000E5536">
      <w:pPr>
        <w:pStyle w:val="Heading2"/>
      </w:pPr>
      <w:r>
        <w:t>Species Charisma Index</w:t>
      </w:r>
      <w:bookmarkEnd w:id="77"/>
    </w:p>
    <w:p w14:paraId="7A0888C5" w14:textId="77777777" w:rsidR="003E1870" w:rsidRDefault="003E1870" w:rsidP="008B550B">
      <w:pPr>
        <w:pStyle w:val="BodyText2"/>
      </w:pPr>
      <w:r>
        <w:t xml:space="preserve">The species charisma index is based on the pa/species intersection analysis. </w:t>
      </w:r>
    </w:p>
    <w:p w14:paraId="3473E2AE" w14:textId="77777777" w:rsidR="00B37D09" w:rsidRDefault="00C476E5" w:rsidP="008B550B">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8B550B">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8B550B">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9C5102" w:rsidP="008B550B">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9C5102" w:rsidP="008B550B">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8B550B">
      <w:pPr>
        <w:pStyle w:val="BodyText2"/>
      </w:pPr>
      <w:r>
        <w:t>But according to the Google Code Playground you can use Google Search to search all websites and get the results:</w:t>
      </w:r>
    </w:p>
    <w:p w14:paraId="5996708A" w14:textId="77777777" w:rsidR="001C4EFA" w:rsidRDefault="009C5102" w:rsidP="008B550B">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8B550B">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8B550B">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8B550B">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8B550B">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9C5102"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9C5102"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9C5102"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9C5102"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9C5102"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9C5102"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8B550B">
      <w:pPr>
        <w:pStyle w:val="BodyText2"/>
      </w:pPr>
    </w:p>
    <w:p w14:paraId="7BC26520" w14:textId="77777777" w:rsidR="00806594" w:rsidRDefault="00C26BE6" w:rsidP="008B550B">
      <w:pPr>
        <w:pStyle w:val="BodyText2"/>
      </w:pPr>
      <w:r>
        <w:t>Copying the data from the '</w:t>
      </w:r>
      <w:r w:rsidRPr="00C26BE6">
        <w:t>E:\cottaan\My Documents\ArcGIS\UniqueSpecies.gdb\SpeciesUnique</w:t>
      </w:r>
      <w:r>
        <w:t>' database to postgresql.</w:t>
      </w:r>
    </w:p>
    <w:p w14:paraId="6BAE76C1" w14:textId="77777777" w:rsidR="009137D5" w:rsidRDefault="009137D5" w:rsidP="008B550B">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8B550B">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8B550B">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8B550B">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9C5102"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9C5102"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9C5102"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9C5102"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9C5102"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9C5102"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9C5102"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9C5102"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9C5102"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9C5102"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8B550B">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8B550B">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8B550B">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8B550B">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8B550B">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8B550B">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8B550B">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8B550B">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8B550B">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8B550B">
      <w:pPr>
        <w:pStyle w:val="BodyText2"/>
      </w:pPr>
      <w:r>
        <w:t xml:space="preserve">The following look like bugs with the </w:t>
      </w:r>
      <w:r w:rsidR="00DD4ABE">
        <w:t>API or at least with the python code.</w:t>
      </w:r>
    </w:p>
    <w:p w14:paraId="63C2E99F" w14:textId="77777777" w:rsidR="006661CA" w:rsidRDefault="006661CA" w:rsidP="008B550B">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8B550B">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8B550B">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8B550B">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8B550B">
      <w:pPr>
        <w:pStyle w:val="BodyText2"/>
      </w:pPr>
      <w:r>
        <w:t>The following table highlights some unusual image counts:</w:t>
      </w:r>
    </w:p>
    <w:p w14:paraId="75353AB4" w14:textId="77777777" w:rsidR="00C00AA4" w:rsidRDefault="00C00AA4" w:rsidP="008B550B">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lastRenderedPageBreak/>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06252E">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6252E">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6252E">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6252E">
      <w:pPr>
        <w:pStyle w:val="ListNumber"/>
        <w:numPr>
          <w:ilvl w:val="0"/>
          <w:numId w:val="14"/>
        </w:numPr>
      </w:pPr>
      <w:r>
        <w:t>Conspicuous or slow moving species will have more, e.g. big land mammals, e.g. bison, foxes, giraffes</w:t>
      </w:r>
    </w:p>
    <w:p w14:paraId="42177F3C" w14:textId="77777777" w:rsidR="00236659" w:rsidRDefault="00D07D1F" w:rsidP="0006252E">
      <w:pPr>
        <w:pStyle w:val="ListNumber"/>
        <w:numPr>
          <w:ilvl w:val="0"/>
          <w:numId w:val="14"/>
        </w:numPr>
      </w:pPr>
      <w:r>
        <w:t>Common pests will have more images, e.g. rats</w:t>
      </w:r>
      <w:r w:rsidR="00C05E97">
        <w:t xml:space="preserve">. </w:t>
      </w:r>
    </w:p>
    <w:p w14:paraId="1A790A99" w14:textId="77777777" w:rsidR="00C24A0F" w:rsidRDefault="002523A2" w:rsidP="0006252E">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6252E">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8B550B">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8B550B">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8B550B">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8B550B">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8B550B">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8B550B">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8B550B">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8B550B">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8B550B">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8B550B">
      <w:pPr>
        <w:pStyle w:val="BodyText2"/>
      </w:pPr>
      <w:r>
        <w:lastRenderedPageBreak/>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8B550B">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8B550B">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8B550B">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8B550B">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8B550B">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8B550B">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8B550B">
      <w:pPr>
        <w:pStyle w:val="BodyText2"/>
      </w:pPr>
      <w:r>
        <w:t>Could we just do it for a single taxonomic group, like birds? Or have a table of number of species within each taxonomic group?</w:t>
      </w:r>
    </w:p>
    <w:p w14:paraId="398BF8F9" w14:textId="77777777" w:rsidR="00E7585B" w:rsidRDefault="00E7585B" w:rsidP="008B550B">
      <w:pPr>
        <w:pStyle w:val="BodyText2"/>
      </w:pPr>
      <w:r>
        <w:t>There are some problematic species:</w:t>
      </w:r>
    </w:p>
    <w:p w14:paraId="49DB3422" w14:textId="77777777" w:rsidR="00E7585B" w:rsidRDefault="00E7585B" w:rsidP="008B550B">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8B550B">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8B550B">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8B550B">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8B550B">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8B550B">
      <w:pPr>
        <w:pStyle w:val="BodyText2"/>
      </w:pPr>
      <w:r>
        <w:t>Do we use the actual image hit counts?</w:t>
      </w:r>
    </w:p>
    <w:p w14:paraId="7288DE14" w14:textId="77777777" w:rsidR="00E7585B" w:rsidRDefault="00E7585B" w:rsidP="008B550B">
      <w:pPr>
        <w:pStyle w:val="BodyText2"/>
      </w:pPr>
      <w:r>
        <w:lastRenderedPageBreak/>
        <w:t>Could put CI scores into bins, e.g. 0-100 scores 1, 100-1000 2, 1000-10000 3 etc</w:t>
      </w:r>
    </w:p>
    <w:p w14:paraId="07BCA998" w14:textId="77777777" w:rsidR="006C6A52" w:rsidRDefault="006C6A52" w:rsidP="008B550B">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8B550B">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8B550B">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8B550B">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8B550B">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8B550B">
      <w:pPr>
        <w:pStyle w:val="BodyText2"/>
      </w:pPr>
      <w:r>
        <w:t xml:space="preserve">Can be used by birdwatching tour operators to identify the most charismatic birds to sell to people. </w:t>
      </w:r>
    </w:p>
    <w:p w14:paraId="05ECD094" w14:textId="77777777" w:rsidR="0067279D" w:rsidRDefault="0067279D" w:rsidP="008B550B">
      <w:pPr>
        <w:pStyle w:val="BodyText2"/>
      </w:pPr>
      <w:r>
        <w:t>These values will be useful to Birdlife as well?</w:t>
      </w:r>
    </w:p>
    <w:p w14:paraId="690A7656" w14:textId="77777777" w:rsidR="00C842AF" w:rsidRDefault="00262402" w:rsidP="008B550B">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8B550B">
      <w:pPr>
        <w:pStyle w:val="BodyText2"/>
      </w:pPr>
      <w:r>
        <w:t>Most charismatic species within genera – e.g. the most charismatic cat species is – the Lion!</w:t>
      </w:r>
      <w:r w:rsidR="005F7924">
        <w:t xml:space="preserve"> Or whatever.</w:t>
      </w:r>
    </w:p>
    <w:p w14:paraId="02985D1F" w14:textId="77777777" w:rsidR="009016F0" w:rsidRDefault="009016F0" w:rsidP="008B550B">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8B550B">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8B550B">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8B550B">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8B550B">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8B550B">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8B550B">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8B550B">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8B550B">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8B550B">
      <w:pPr>
        <w:pStyle w:val="BodyText2"/>
      </w:pPr>
      <w:r>
        <w:t>Using the GBIF analysis, the richest quad keys are:</w:t>
      </w:r>
    </w:p>
    <w:p w14:paraId="25E2CD57" w14:textId="77777777" w:rsidR="00B3688A" w:rsidRDefault="00B3688A" w:rsidP="008B550B">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8B550B">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8B550B">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8B550B">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8B550B">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8B550B">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8B550B">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8B550B">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8B550B">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8B550B">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8B550B">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8B550B">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8B550B">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8B550B">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8B550B">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8B550B">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8B550B">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8B550B">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8B550B">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8B550B">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8B550B">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8B550B">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8B550B">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8B550B">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8B550B">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8B550B">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8B550B">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8B550B">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8B550B">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8B550B">
      <w:pPr>
        <w:pStyle w:val="BodyText2"/>
      </w:pPr>
      <w:r>
        <w:t>Map Of Life have implemented a fast 50Km species list tool:</w:t>
      </w:r>
    </w:p>
    <w:p w14:paraId="615F2CC5" w14:textId="77777777" w:rsidR="00CB0A99" w:rsidRDefault="009C5102" w:rsidP="008B550B">
      <w:pPr>
        <w:pStyle w:val="BodyText2"/>
      </w:pPr>
      <w:hyperlink r:id="rId335" w:history="1">
        <w:r w:rsidR="00CB0A99">
          <w:rPr>
            <w:rStyle w:val="Hyperlink"/>
          </w:rPr>
          <w:t>https://github.com/MapofLife/MOL/blob/develop/app/js/mol.map.query.js</w:t>
        </w:r>
      </w:hyperlink>
    </w:p>
    <w:p w14:paraId="1B456752" w14:textId="77777777" w:rsidR="008B2D43" w:rsidRDefault="008B2D43" w:rsidP="008B550B">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8B550B">
      <w:pPr>
        <w:pStyle w:val="BodyText2"/>
      </w:pPr>
      <w:r>
        <w:t>The SQL that is used to query for a point is also there:</w:t>
      </w:r>
    </w:p>
    <w:p w14:paraId="2C18DE26" w14:textId="77777777" w:rsidR="00D3512F" w:rsidRDefault="009C5102" w:rsidP="008B550B">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8B550B">
      <w:pPr>
        <w:pStyle w:val="BodyText2"/>
      </w:pPr>
      <w:r>
        <w:t>Here is the url to their species list REST web service for a 1Km buffer</w:t>
      </w:r>
      <w:r w:rsidR="003E3EA8">
        <w:t xml:space="preserve"> (536ms)</w:t>
      </w:r>
      <w:r>
        <w:t>:</w:t>
      </w:r>
    </w:p>
    <w:p w14:paraId="4AA08A46" w14:textId="77777777" w:rsidR="00CB507A" w:rsidRDefault="009C5102" w:rsidP="008B550B">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8B550B">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8B550B">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8B550B">
      <w:pPr>
        <w:pStyle w:val="BodyText2"/>
      </w:pPr>
      <w:r>
        <w:t>Mangroves</w:t>
      </w:r>
      <w:r w:rsidR="003C51FC">
        <w:t xml:space="preserve">: </w:t>
      </w:r>
      <w:r>
        <w:t>Owner = 'GMSA Mangroves'</w:t>
      </w:r>
      <w:r w:rsidR="00DB311A">
        <w:t xml:space="preserve"> </w:t>
      </w:r>
    </w:p>
    <w:p w14:paraId="2314FB42" w14:textId="77777777" w:rsidR="008660B0" w:rsidRPr="008660B0" w:rsidRDefault="008660B0" w:rsidP="008B550B">
      <w:pPr>
        <w:pStyle w:val="BodyText2"/>
      </w:pPr>
      <w:r>
        <w:t>Coral reefs</w:t>
      </w:r>
      <w:r w:rsidR="003C51FC">
        <w:t xml:space="preserve">: </w:t>
      </w:r>
      <w:r>
        <w:t>Owner = 'GMSA</w:t>
      </w:r>
      <w:r w:rsidR="003C51FC">
        <w:t>_c</w:t>
      </w:r>
      <w:r>
        <w:t>oral'</w:t>
      </w:r>
    </w:p>
    <w:p w14:paraId="76F7DE6D" w14:textId="77777777" w:rsidR="008660B0" w:rsidRDefault="008660B0" w:rsidP="008B550B">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8B550B">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8B550B">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8B550B">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8B550B">
      <w:pPr>
        <w:pStyle w:val="BodyText2"/>
      </w:pPr>
    </w:p>
    <w:p w14:paraId="43ED32FE" w14:textId="77777777" w:rsidR="002016FC" w:rsidRDefault="002016FC" w:rsidP="0034374E">
      <w:pPr>
        <w:pStyle w:val="Heading3"/>
      </w:pPr>
      <w:r>
        <w:t>Website</w:t>
      </w:r>
    </w:p>
    <w:p w14:paraId="7DCA0D4A" w14:textId="77777777" w:rsidR="00970378" w:rsidRPr="00970378" w:rsidRDefault="009C5102" w:rsidP="008B550B">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8B550B">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8B550B">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8B550B">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8B550B">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8B550B">
      <w:pPr>
        <w:pStyle w:val="BodyText2"/>
      </w:pPr>
    </w:p>
    <w:p w14:paraId="7AAA3A34" w14:textId="77777777" w:rsidR="00DD5D45" w:rsidRPr="009A3C9D" w:rsidRDefault="00DD5D45" w:rsidP="008B550B">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8B550B">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3B5E40DA"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9C5102"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8B550B">
      <w:pPr>
        <w:pStyle w:val="BodyText2"/>
      </w:pPr>
      <w:r>
        <w:lastRenderedPageBreak/>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8B550B">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4F12CBBE"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8B550B">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9C5102" w:rsidP="008B550B">
      <w:pPr>
        <w:pStyle w:val="BodyText2"/>
      </w:pPr>
      <w:hyperlink r:id="rId348" w:history="1">
        <w:r w:rsidR="00D07925" w:rsidRPr="0077669C">
          <w:rPr>
            <w:rStyle w:val="Hyperlink"/>
          </w:rPr>
          <w:t>http://h03-dev-vm7/eSpecies-REST/index.php</w:t>
        </w:r>
      </w:hyperlink>
    </w:p>
    <w:p w14:paraId="55EAE6A8" w14:textId="115B609B"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8B550B">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lastRenderedPageBreak/>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9C5102"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9C5102" w:rsidP="000E5536">
      <w:pPr>
        <w:pStyle w:val="ListBullet"/>
      </w:pPr>
      <w:hyperlink r:id="rId350" w:history="1">
        <w:r w:rsidR="002D1594" w:rsidRPr="0077669C">
          <w:rPr>
            <w:rStyle w:val="Hyperlink"/>
          </w:rPr>
          <w:t>http://webpy.org/download</w:t>
        </w:r>
      </w:hyperlink>
    </w:p>
    <w:p w14:paraId="02B15108" w14:textId="77777777" w:rsidR="002D1594" w:rsidRDefault="009C5102"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8B550B">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9C5102" w:rsidP="000E5536">
      <w:pPr>
        <w:pStyle w:val="ListBullet"/>
      </w:pPr>
      <w:hyperlink r:id="rId352" w:history="1">
        <w:r w:rsidR="002D1594" w:rsidRPr="0077669C">
          <w:rPr>
            <w:rStyle w:val="Hyperlink"/>
          </w:rPr>
          <w:t>http://webpy.org/docs/0.3/tutorial</w:t>
        </w:r>
      </w:hyperlink>
    </w:p>
    <w:p w14:paraId="3154A27E" w14:textId="77777777" w:rsidR="002D1594" w:rsidRDefault="009C5102"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8B550B">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8B550B">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8B550B">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8B550B">
      <w:pPr>
        <w:pStyle w:val="BodyText2"/>
      </w:pPr>
      <w:r>
        <w:t xml:space="preserve">print </w:t>
      </w:r>
    </w:p>
    <w:p w14:paraId="14DDEB60" w14:textId="77777777" w:rsidR="002D1594" w:rsidRDefault="002D1594" w:rsidP="008B550B">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8B550B">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9C5102" w:rsidP="008B550B">
      <w:pPr>
        <w:pStyle w:val="BodyText2"/>
      </w:pPr>
      <w:hyperlink r:id="rId358" w:history="1">
        <w:r w:rsidR="002D1594" w:rsidRPr="0077669C">
          <w:rPr>
            <w:rStyle w:val="Hyperlink"/>
          </w:rPr>
          <w:t>http://0.0.0.0:8080/</w:t>
        </w:r>
      </w:hyperlink>
    </w:p>
    <w:p w14:paraId="33B6507C" w14:textId="77777777" w:rsidR="002D1594" w:rsidRDefault="002D1594" w:rsidP="008B550B">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lastRenderedPageBreak/>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8B550B">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8B550B">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lastRenderedPageBreak/>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9C5102" w:rsidP="000E5536">
      <w:pPr>
        <w:pStyle w:val="BodyText"/>
      </w:pPr>
      <w:hyperlink r:id="rId365" w:history="1">
        <w:r w:rsidR="002D1594" w:rsidRPr="0077669C">
          <w:rPr>
            <w:rStyle w:val="Hyperlink"/>
          </w:rPr>
          <w:t>http://...api/person-by-id/1/pets</w:t>
        </w:r>
      </w:hyperlink>
    </w:p>
    <w:p w14:paraId="0C90C611" w14:textId="77777777" w:rsidR="002D1594" w:rsidRDefault="009C5102" w:rsidP="000E5536">
      <w:pPr>
        <w:pStyle w:val="BodyText"/>
      </w:pPr>
      <w:hyperlink r:id="rId366" w:history="1">
        <w:r w:rsidR="002D1594" w:rsidRPr="0077669C">
          <w:rPr>
            <w:rStyle w:val="Hyperlink"/>
          </w:rPr>
          <w:t>http://...api/person-by-id/1/pets.json</w:t>
        </w:r>
      </w:hyperlink>
    </w:p>
    <w:p w14:paraId="290B2B2E" w14:textId="77777777" w:rsidR="002D1594" w:rsidRDefault="009C5102" w:rsidP="000E5536">
      <w:pPr>
        <w:pStyle w:val="BodyText"/>
      </w:pPr>
      <w:hyperlink r:id="rId367" w:history="1">
        <w:r w:rsidR="002D1594" w:rsidRPr="0077669C">
          <w:rPr>
            <w:rStyle w:val="Hyperlink"/>
          </w:rPr>
          <w:t>http://...api/person-by-id/1/pets.xml</w:t>
        </w:r>
      </w:hyperlink>
    </w:p>
    <w:p w14:paraId="2C84559C" w14:textId="77777777" w:rsidR="002D1594" w:rsidRDefault="009C5102" w:rsidP="000E5536">
      <w:pPr>
        <w:pStyle w:val="BodyText"/>
      </w:pPr>
      <w:hyperlink r:id="rId368" w:history="1">
        <w:r w:rsidR="002D1594" w:rsidRPr="0077669C">
          <w:rPr>
            <w:rStyle w:val="Hyperlink"/>
          </w:rPr>
          <w:t>http://...api/person-by-id/1/pet/Snoopy/info.json</w:t>
        </w:r>
      </w:hyperlink>
    </w:p>
    <w:p w14:paraId="6BD5099A" w14:textId="77777777" w:rsidR="002D1594" w:rsidRDefault="009C5102" w:rsidP="008B550B">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9C5102"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9C5102" w:rsidP="008B550B">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8B550B">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lastRenderedPageBreak/>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8B550B">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8B550B">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8B550B">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lastRenderedPageBreak/>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8B550B">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8B550B">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8B550B">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6C4C79BD"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lastRenderedPageBreak/>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8B550B">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8B550B">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8B550B">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8B550B">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lastRenderedPageBreak/>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8B550B">
      <w:pPr>
        <w:pStyle w:val="BodyText2"/>
      </w:pPr>
      <w:r>
        <w:tab/>
        <w:t>image.save(imagefile)</w:t>
      </w:r>
    </w:p>
    <w:p w14:paraId="5796C46A" w14:textId="77777777" w:rsidR="00593B42" w:rsidRDefault="00593B42" w:rsidP="008B550B">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8B550B">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8B550B">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8B550B">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8B550B">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8B550B">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lastRenderedPageBreak/>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8B550B">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8B550B">
      <w:pPr>
        <w:pStyle w:val="BodyText2"/>
      </w:pPr>
      <w:r>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33D7773E"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9C5102"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8B550B">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9C5102" w:rsidP="008B550B">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9C5102"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8B550B">
      <w:pPr>
        <w:pStyle w:val="BodyText2"/>
      </w:pPr>
      <w:r>
        <w:lastRenderedPageBreak/>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8B550B">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8B550B">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8B550B">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8B550B">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8B550B">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8B550B">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8B550B">
      <w:pPr>
        <w:pStyle w:val="BodyText2"/>
      </w:pPr>
      <w:r>
        <w:lastRenderedPageBreak/>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8B550B">
      <w:pPr>
        <w:pStyle w:val="BodyText2"/>
      </w:pPr>
      <w:r>
        <w:t>Range (t):</w:t>
      </w:r>
      <w:r>
        <w:tab/>
        <w:t>minx: 26986 miny: 16811 maxx: 26998 maxy: 16827 width: 13 height: 17</w:t>
      </w:r>
    </w:p>
    <w:p w14:paraId="5C67F6AD" w14:textId="77777777" w:rsidR="00B37D09" w:rsidRDefault="0093510D" w:rsidP="008B550B">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8B550B">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8B550B">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8B550B">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8B550B">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lastRenderedPageBreak/>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8B550B">
      <w:pPr>
        <w:pStyle w:val="BodyText2"/>
      </w:pPr>
      <w:r>
        <w:t>So the image is 1234x1225 in size.</w:t>
      </w:r>
    </w:p>
    <w:p w14:paraId="7DFF3206" w14:textId="5B6A00A3"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8B550B">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8B550B">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8B550B">
      <w:pPr>
        <w:pStyle w:val="BodyText2"/>
      </w:pPr>
      <w:r>
        <w:tab/>
      </w:r>
      <w:r>
        <w:tab/>
      </w:r>
      <w:r>
        <w:tab/>
      </w:r>
      <w:r>
        <w:tab/>
        <w:t>16384</w:t>
      </w:r>
      <w:r>
        <w:tab/>
      </w:r>
      <w:r>
        <w:tab/>
      </w:r>
      <w:r>
        <w:tab/>
        <w:t>1</w:t>
      </w:r>
    </w:p>
    <w:p w14:paraId="180B779D" w14:textId="77777777" w:rsidR="00B37D09" w:rsidRDefault="0093510D" w:rsidP="008B550B">
      <w:pPr>
        <w:pStyle w:val="BodyText2"/>
      </w:pPr>
      <w:r>
        <w:t>So 2^-x = scale factor</w:t>
      </w:r>
    </w:p>
    <w:p w14:paraId="0AF87703" w14:textId="77777777" w:rsidR="00B37D09" w:rsidRDefault="0093510D" w:rsidP="008B550B">
      <w:pPr>
        <w:pStyle w:val="BodyText2"/>
      </w:pPr>
      <w:r>
        <w:t>or</w:t>
      </w:r>
    </w:p>
    <w:p w14:paraId="78FA71AC" w14:textId="77777777" w:rsidR="00B37D09" w:rsidRDefault="0093510D" w:rsidP="008B550B">
      <w:pPr>
        <w:pStyle w:val="BodyText2"/>
      </w:pPr>
      <w:r>
        <w:t>x = 15 - (ln(SF)/ln(2))*(-1)</w:t>
      </w:r>
    </w:p>
    <w:p w14:paraId="3AE7CD8B" w14:textId="77777777" w:rsidR="00B37D09" w:rsidRDefault="0093510D" w:rsidP="008B550B">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8B550B">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8B550B">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lastRenderedPageBreak/>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8B550B">
      <w:pPr>
        <w:pStyle w:val="BodyText2"/>
      </w:pPr>
      <w:r>
        <w:t>ALTER TABLE public.quadkey OWNER TO usrdopa;</w:t>
      </w:r>
    </w:p>
    <w:p w14:paraId="0CC5CF80" w14:textId="77777777" w:rsidR="00B37D09" w:rsidRDefault="0093510D" w:rsidP="008B550B">
      <w:pPr>
        <w:pStyle w:val="BodyText2"/>
      </w:pPr>
      <w:r>
        <w:t>-- Index: public.qk_i1</w:t>
      </w:r>
    </w:p>
    <w:p w14:paraId="1BB622FD" w14:textId="77777777" w:rsidR="00B37D09" w:rsidRDefault="0093510D" w:rsidP="008B550B">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8B550B">
      <w:pPr>
        <w:pStyle w:val="BodyText2"/>
      </w:pPr>
      <w:r>
        <w:t xml:space="preserve">  (quadkey);</w:t>
      </w:r>
    </w:p>
    <w:p w14:paraId="5AF3D7F4" w14:textId="77777777" w:rsidR="00B37D09" w:rsidRDefault="0093510D" w:rsidP="008B550B">
      <w:pPr>
        <w:pStyle w:val="BodyText2"/>
      </w:pPr>
      <w:r>
        <w:t>-- Index: public.qk_i2</w:t>
      </w:r>
    </w:p>
    <w:p w14:paraId="57B0918B" w14:textId="77777777" w:rsidR="00B37D09" w:rsidRDefault="0093510D" w:rsidP="008B550B">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8B550B">
      <w:pPr>
        <w:pStyle w:val="BodyText2"/>
      </w:pPr>
      <w:r>
        <w:t xml:space="preserve">  (tx);</w:t>
      </w:r>
    </w:p>
    <w:p w14:paraId="2AB7EFD0" w14:textId="77777777" w:rsidR="00B37D09" w:rsidRDefault="0093510D" w:rsidP="008B550B">
      <w:pPr>
        <w:pStyle w:val="BodyText2"/>
      </w:pPr>
      <w:r>
        <w:t>-- Index: public.qk_i3</w:t>
      </w:r>
    </w:p>
    <w:p w14:paraId="6D77DA1F" w14:textId="77777777" w:rsidR="00B37D09" w:rsidRDefault="0093510D" w:rsidP="008B550B">
      <w:pPr>
        <w:pStyle w:val="BodyText2"/>
      </w:pPr>
      <w:r>
        <w:t>-- DROP INDEX public.qk_i3;</w:t>
      </w:r>
    </w:p>
    <w:p w14:paraId="29F7D61E" w14:textId="77777777" w:rsidR="00B37D09" w:rsidRDefault="0093510D" w:rsidP="000E5536">
      <w:pPr>
        <w:pStyle w:val="BodyText"/>
      </w:pPr>
      <w:r>
        <w:lastRenderedPageBreak/>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8B550B">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8B550B">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8B550B">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8B550B">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8B550B">
      <w:pPr>
        <w:pStyle w:val="BodyText2"/>
      </w:pPr>
      <w:r>
        <w:t>tx BETWEEN 25728 and 27776 and ty BETWEEN 15496 and 17544</w:t>
      </w:r>
    </w:p>
    <w:p w14:paraId="339EADF9" w14:textId="77777777" w:rsidR="00B37D09" w:rsidRDefault="0093510D" w:rsidP="008B550B">
      <w:pPr>
        <w:pStyle w:val="BodyText2"/>
      </w:pPr>
      <w:r>
        <w:t>-- Table: public.quadkey</w:t>
      </w:r>
    </w:p>
    <w:p w14:paraId="6984EEC3" w14:textId="77777777" w:rsidR="00B37D09" w:rsidRDefault="0093510D" w:rsidP="008B550B">
      <w:pPr>
        <w:pStyle w:val="BodyText2"/>
      </w:pPr>
      <w:r>
        <w:t>-- DROP TABLE public.quadkey;</w:t>
      </w:r>
    </w:p>
    <w:p w14:paraId="2BC8AFB8" w14:textId="77777777" w:rsidR="00B37D09" w:rsidRDefault="0093510D" w:rsidP="008B550B">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lastRenderedPageBreak/>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8B550B">
      <w:pPr>
        <w:pStyle w:val="BodyText2"/>
      </w:pPr>
      <w:r>
        <w:t>ALTER TABLE public.quadkey OWNER TO usrdopa;</w:t>
      </w:r>
    </w:p>
    <w:p w14:paraId="0705570B" w14:textId="77777777" w:rsidR="00B37D09" w:rsidRDefault="0093510D" w:rsidP="008B550B">
      <w:pPr>
        <w:pStyle w:val="BodyText2"/>
      </w:pPr>
      <w:r>
        <w:t>-- Index: public.qk_i1</w:t>
      </w:r>
    </w:p>
    <w:p w14:paraId="72E8F1FF" w14:textId="77777777" w:rsidR="00B37D09" w:rsidRDefault="0093510D" w:rsidP="008B550B">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8B550B">
      <w:pPr>
        <w:pStyle w:val="BodyText2"/>
      </w:pPr>
      <w:r>
        <w:t xml:space="preserve">  (quadkey);</w:t>
      </w:r>
    </w:p>
    <w:p w14:paraId="52313F34" w14:textId="77777777" w:rsidR="00B37D09" w:rsidRDefault="0093510D" w:rsidP="008B550B">
      <w:pPr>
        <w:pStyle w:val="BodyText2"/>
      </w:pPr>
      <w:r>
        <w:t>-- Index: public.qk_i2</w:t>
      </w:r>
    </w:p>
    <w:p w14:paraId="46529A89" w14:textId="77777777" w:rsidR="00B37D09" w:rsidRDefault="0093510D" w:rsidP="008B550B">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8B550B">
      <w:pPr>
        <w:pStyle w:val="BodyText2"/>
      </w:pPr>
      <w:r>
        <w:t xml:space="preserve">  (tx);</w:t>
      </w:r>
    </w:p>
    <w:p w14:paraId="4BCE8AA4" w14:textId="77777777" w:rsidR="00B37D09" w:rsidRDefault="0093510D" w:rsidP="008B550B">
      <w:pPr>
        <w:pStyle w:val="BodyText2"/>
      </w:pPr>
      <w:r>
        <w:t>-- Index: public.qk_i3</w:t>
      </w:r>
    </w:p>
    <w:p w14:paraId="4DA9A047" w14:textId="77777777" w:rsidR="00B37D09" w:rsidRDefault="0093510D" w:rsidP="008B550B">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lastRenderedPageBreak/>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8B550B">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8B550B">
      <w:pPr>
        <w:pStyle w:val="BodyText2"/>
      </w:pPr>
      <w:r>
        <w:t>tx BETWEEN 18900 and 19000 and ty BETWEEN 13900 and 14000 - FOR AFRICA</w:t>
      </w:r>
    </w:p>
    <w:p w14:paraId="438A51D4" w14:textId="77777777" w:rsidR="00B37D09" w:rsidRDefault="0093510D" w:rsidP="008B550B">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8B550B">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8B550B">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8B550B">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8B550B">
      <w:pPr>
        <w:pStyle w:val="BodyText2"/>
      </w:pPr>
      <w:r>
        <w:t xml:space="preserve">  GROUP BY qk14;</w:t>
      </w:r>
    </w:p>
    <w:p w14:paraId="68C3EF9D" w14:textId="77777777" w:rsidR="00B37D09" w:rsidRDefault="0093510D" w:rsidP="008B550B">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8B550B">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lastRenderedPageBreak/>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8B550B">
      <w:pPr>
        <w:pStyle w:val="BodyText2"/>
      </w:pPr>
      <w:r>
        <w:t>PIVOT public_quadkeydata.tx;</w:t>
      </w:r>
    </w:p>
    <w:p w14:paraId="2C04611E" w14:textId="77777777" w:rsidR="00B37D09" w:rsidRDefault="0093510D" w:rsidP="008B550B">
      <w:pPr>
        <w:pStyle w:val="BodyText2"/>
      </w:pPr>
      <w:r>
        <w:t>BUT, rows with no data are not shown so this is not a proper map.</w:t>
      </w:r>
    </w:p>
    <w:p w14:paraId="3F0E8913" w14:textId="77777777" w:rsidR="00B37D09" w:rsidRDefault="0093510D" w:rsidP="008B550B">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8B550B">
      <w:pPr>
        <w:pStyle w:val="BodyText2"/>
      </w:pPr>
      <w:r>
        <w:t xml:space="preserve">  AS ct(row_name text, category_1 text, category_2 text, category_3 text);</w:t>
      </w:r>
    </w:p>
    <w:p w14:paraId="54675D99" w14:textId="77777777" w:rsidR="00B37D09" w:rsidRDefault="0093510D" w:rsidP="008B550B">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8B550B">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8B550B">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8B550B">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8B550B">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8B550B">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8B550B">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lastRenderedPageBreak/>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8B550B">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8B550B">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8B550B">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8B550B">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8B550B">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8B550B">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lastRenderedPageBreak/>
        <w:t>SELECT tx,ty,z FROM speciesrichness, speciestaxonomy where speciesrichness.z=speciestaxonomy.tax_id and tx BETWEEN 18900 and 19000 and ty BETWEEN 13900 and 14000</w:t>
      </w:r>
    </w:p>
    <w:p w14:paraId="740C182E" w14:textId="77777777" w:rsidR="00B37D09" w:rsidRDefault="0093510D" w:rsidP="008B550B">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8B550B">
      <w:pPr>
        <w:pStyle w:val="BodyText2"/>
      </w:pPr>
      <w:r>
        <w:t xml:space="preserve">Here is a call to the </w:t>
      </w:r>
      <w:r w:rsidR="00BC7817">
        <w:t xml:space="preserve">old </w:t>
      </w:r>
      <w:r>
        <w:t>WMSServer:</w:t>
      </w:r>
    </w:p>
    <w:p w14:paraId="73D39203" w14:textId="77777777" w:rsidR="00525A3B" w:rsidRDefault="009C5102" w:rsidP="008B550B">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8B550B">
      <w:pPr>
        <w:pStyle w:val="BodyText2"/>
      </w:pPr>
      <w:r>
        <w:t>And here is the call to the new one:</w:t>
      </w:r>
    </w:p>
    <w:p w14:paraId="00FCEC19" w14:textId="77777777" w:rsidR="00BC7817" w:rsidRPr="00525A3B" w:rsidRDefault="009C5102" w:rsidP="008B550B">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8B550B">
      <w:pPr>
        <w:pStyle w:val="BodyText2"/>
      </w:pPr>
      <w:r>
        <w:t>Easy to return in Python using the json library.</w:t>
      </w:r>
    </w:p>
    <w:p w14:paraId="4ED80F75" w14:textId="77777777" w:rsidR="00960B10" w:rsidRDefault="00960B10" w:rsidP="008B550B">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8B550B">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8B550B">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8B550B">
      <w:pPr>
        <w:pStyle w:val="BodyText2"/>
      </w:pPr>
      <w:r>
        <w:t>The content type of the xml data that is streamed back must be set to ‘text/xml’ in order for it to be understood properly in the client app, e.g. Excel.</w:t>
      </w:r>
    </w:p>
    <w:p w14:paraId="793349E2" w14:textId="69E41649" w:rsidR="000B6543" w:rsidRDefault="000B6543" w:rsidP="000E5536">
      <w:pPr>
        <w:pStyle w:val="Heading5"/>
      </w:pPr>
      <w:bookmarkStart w:id="102" w:name="_Ref369693258"/>
      <w:r>
        <w:lastRenderedPageBreak/>
        <w:t>PDF return</w:t>
      </w:r>
      <w:bookmarkEnd w:id="102"/>
    </w:p>
    <w:p w14:paraId="3FA65BA9" w14:textId="77777777" w:rsidR="000B6543" w:rsidRDefault="000B6543" w:rsidP="008B550B">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9C5102" w:rsidP="008B550B">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8B550B">
      <w:pPr>
        <w:pStyle w:val="BodyText2"/>
      </w:pPr>
      <w:r>
        <w:t>works but</w:t>
      </w:r>
    </w:p>
    <w:p w14:paraId="312A9155" w14:textId="77777777" w:rsidR="00BD09D2" w:rsidRDefault="009C5102" w:rsidP="008B550B">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8B550B">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8B550B">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8B550B">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8B550B">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8B550B">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8B550B">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8B550B">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8B550B">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8B550B">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8B550B">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8B550B">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xml:space="preserve">. Here are the paths to the certificate and the </w:t>
      </w:r>
      <w:r w:rsidR="00C553F2">
        <w:lastRenderedPageBreak/>
        <w:t>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8B550B">
      <w:pPr>
        <w:pStyle w:val="BodyText2"/>
      </w:pPr>
      <w:r>
        <w:t>Michael had a look and it looks like the map server machine is not listening on port 43 at all.</w:t>
      </w:r>
    </w:p>
    <w:p w14:paraId="27311F63" w14:textId="77777777" w:rsidR="00136024" w:rsidRDefault="00136024" w:rsidP="008B550B">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9C5102" w:rsidP="008B550B">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8B550B">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8B550B">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8B550B">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lastRenderedPageBreak/>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8B550B">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8B550B">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8B550B">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8B550B">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8B550B">
            <w:pPr>
              <w:pStyle w:val="Tiny"/>
            </w:pPr>
            <w:r w:rsidRPr="0072144B">
              <w:t>Function</w:t>
            </w:r>
          </w:p>
        </w:tc>
        <w:tc>
          <w:tcPr>
            <w:tcW w:w="3402" w:type="dxa"/>
          </w:tcPr>
          <w:p w14:paraId="53E05094" w14:textId="77777777" w:rsidR="00E54678" w:rsidRPr="0072144B" w:rsidRDefault="00E54678" w:rsidP="008B550B">
            <w:pPr>
              <w:pStyle w:val="Tiny"/>
            </w:pPr>
            <w:r w:rsidRPr="0072144B">
              <w:t>Description</w:t>
            </w:r>
          </w:p>
        </w:tc>
        <w:tc>
          <w:tcPr>
            <w:tcW w:w="5103" w:type="dxa"/>
          </w:tcPr>
          <w:p w14:paraId="5F80289D" w14:textId="77777777" w:rsidR="00E54678" w:rsidRPr="0072144B" w:rsidRDefault="00E54678" w:rsidP="008B550B">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8B550B">
            <w:pPr>
              <w:pStyle w:val="Tiny"/>
            </w:pPr>
            <w:r w:rsidRPr="0072144B">
              <w:t>Parameters</w:t>
            </w:r>
          </w:p>
        </w:tc>
        <w:tc>
          <w:tcPr>
            <w:tcW w:w="3402" w:type="dxa"/>
          </w:tcPr>
          <w:p w14:paraId="6B8AE7A7" w14:textId="77777777" w:rsidR="00E54678" w:rsidRPr="0072144B" w:rsidRDefault="00E54678" w:rsidP="008B550B">
            <w:pPr>
              <w:pStyle w:val="Tiny"/>
            </w:pPr>
            <w:r w:rsidRPr="0072144B">
              <w:t>Information about a functions parameters</w:t>
            </w:r>
          </w:p>
        </w:tc>
        <w:tc>
          <w:tcPr>
            <w:tcW w:w="5103" w:type="dxa"/>
          </w:tcPr>
          <w:p w14:paraId="4AE5EA01" w14:textId="77777777" w:rsidR="00E54678" w:rsidRPr="0072144B" w:rsidRDefault="00252140" w:rsidP="008B550B">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8B550B">
            <w:pPr>
              <w:pStyle w:val="Tiny"/>
            </w:pPr>
            <w:r w:rsidRPr="0072144B">
              <w:t>Routines</w:t>
            </w:r>
          </w:p>
        </w:tc>
        <w:tc>
          <w:tcPr>
            <w:tcW w:w="3402" w:type="dxa"/>
          </w:tcPr>
          <w:p w14:paraId="42AE1B99" w14:textId="77777777" w:rsidR="00E54678" w:rsidRPr="0072144B" w:rsidRDefault="00E54678" w:rsidP="008B550B">
            <w:pPr>
              <w:pStyle w:val="Tiny"/>
            </w:pPr>
            <w:r w:rsidRPr="0072144B">
              <w:t>Information about the functions in the database</w:t>
            </w:r>
          </w:p>
        </w:tc>
        <w:tc>
          <w:tcPr>
            <w:tcW w:w="5103" w:type="dxa"/>
          </w:tcPr>
          <w:p w14:paraId="2C65893C" w14:textId="77777777" w:rsidR="00E54678" w:rsidRPr="0072144B" w:rsidRDefault="00E54678" w:rsidP="008B550B">
            <w:pPr>
              <w:pStyle w:val="Tiny"/>
            </w:pPr>
            <w:r w:rsidRPr="0072144B">
              <w:t>SELECT * from information_schema.routines where routine_schema = 'especies';</w:t>
            </w:r>
          </w:p>
        </w:tc>
      </w:tr>
    </w:tbl>
    <w:p w14:paraId="37D096EA" w14:textId="77777777" w:rsidR="00AA169A" w:rsidRDefault="000D2045" w:rsidP="008B550B">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8B550B">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8B550B">
            <w:pPr>
              <w:pStyle w:val="Tiny"/>
            </w:pPr>
            <w:r w:rsidRPr="00FA3E85">
              <w:t>SQL</w:t>
            </w:r>
          </w:p>
        </w:tc>
        <w:tc>
          <w:tcPr>
            <w:tcW w:w="2585" w:type="dxa"/>
          </w:tcPr>
          <w:p w14:paraId="74F98774" w14:textId="77777777" w:rsidR="001A0148" w:rsidRPr="00FA3E85" w:rsidRDefault="001A0148" w:rsidP="008B550B">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8B550B">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8B550B">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8B550B">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8B550B">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8B550B">
            <w:pPr>
              <w:pStyle w:val="Tiny"/>
            </w:pPr>
            <w:r w:rsidRPr="00FA3E85">
              <w:t>SELECT obj_description('especies.species_wdpa'::regclass, 'pg_class') ;</w:t>
            </w:r>
          </w:p>
        </w:tc>
        <w:tc>
          <w:tcPr>
            <w:tcW w:w="2585" w:type="dxa"/>
          </w:tcPr>
          <w:p w14:paraId="1992F426" w14:textId="77777777" w:rsidR="001A0148" w:rsidRPr="00FA3E85" w:rsidRDefault="00310484" w:rsidP="008B550B">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8B550B">
            <w:pPr>
              <w:pStyle w:val="Tiny"/>
            </w:pPr>
            <w:r w:rsidRPr="00FA3E85">
              <w:t>SELECT obj_description('especies.species_wdpa'::regclass);</w:t>
            </w:r>
          </w:p>
        </w:tc>
        <w:tc>
          <w:tcPr>
            <w:tcW w:w="2585" w:type="dxa"/>
          </w:tcPr>
          <w:p w14:paraId="283ACD73" w14:textId="77777777" w:rsidR="00FA3E85" w:rsidRPr="00FA3E85" w:rsidRDefault="00FA3E85" w:rsidP="008B550B">
            <w:pPr>
              <w:pStyle w:val="Tiny"/>
            </w:pPr>
            <w:r>
              <w:t>“</w:t>
            </w:r>
          </w:p>
        </w:tc>
      </w:tr>
      <w:tr w:rsidR="00020AC0" w:rsidRPr="00FA3E85" w14:paraId="3514045B" w14:textId="77777777" w:rsidTr="001A0148">
        <w:tc>
          <w:tcPr>
            <w:tcW w:w="5920" w:type="dxa"/>
          </w:tcPr>
          <w:p w14:paraId="5EB13533" w14:textId="77777777" w:rsidR="00020AC0" w:rsidRPr="00FA3E85" w:rsidRDefault="00FA3E85" w:rsidP="008B550B">
            <w:pPr>
              <w:pStyle w:val="Tiny"/>
            </w:pPr>
            <w:r w:rsidRPr="00FA3E85">
              <w:t>SELECT obj_description(301929987, 'pg_proc') ;</w:t>
            </w:r>
          </w:p>
        </w:tc>
        <w:tc>
          <w:tcPr>
            <w:tcW w:w="2585" w:type="dxa"/>
          </w:tcPr>
          <w:p w14:paraId="4F52C31D" w14:textId="77777777" w:rsidR="00020AC0" w:rsidRPr="00FA3E85" w:rsidRDefault="00020AC0" w:rsidP="008B550B">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8B550B">
            <w:pPr>
              <w:pStyle w:val="Tiny"/>
            </w:pPr>
            <w:r w:rsidRPr="0030438D">
              <w:t>SELECT 'especies.getpacount'::regproc;</w:t>
            </w:r>
          </w:p>
        </w:tc>
        <w:tc>
          <w:tcPr>
            <w:tcW w:w="2585" w:type="dxa"/>
          </w:tcPr>
          <w:p w14:paraId="4FAE1293" w14:textId="77777777" w:rsidR="00FA3E85" w:rsidRPr="00FA3E85" w:rsidRDefault="0030438D" w:rsidP="008B550B">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8B550B">
            <w:pPr>
              <w:pStyle w:val="Tiny"/>
            </w:pPr>
            <w:r w:rsidRPr="0030438D">
              <w:t>SELECT obj_description('especies.getpacount'::regproc, 'pg_proc');</w:t>
            </w:r>
          </w:p>
        </w:tc>
        <w:tc>
          <w:tcPr>
            <w:tcW w:w="2585" w:type="dxa"/>
          </w:tcPr>
          <w:p w14:paraId="0447A027" w14:textId="77777777" w:rsidR="0030438D" w:rsidRDefault="0030438D" w:rsidP="008B550B">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8B550B">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8B550B">
            <w:pPr>
              <w:pStyle w:val="Tiny"/>
            </w:pPr>
            <w:r>
              <w:t>Gets the function name and its description</w:t>
            </w:r>
          </w:p>
        </w:tc>
      </w:tr>
    </w:tbl>
    <w:p w14:paraId="1550F7CE" w14:textId="77777777" w:rsidR="001A0148" w:rsidRDefault="00020AC0" w:rsidP="008B550B">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8B550B">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8B550B">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8B550B">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lastRenderedPageBreak/>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8B550B">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8B550B">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8B550B">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8B550B">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8B550B">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8B550B">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8B550B">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8B550B">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8B550B">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lastRenderedPageBreak/>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8B550B">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8B550B">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8B550B">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8B550B">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8B550B">
      <w:pPr>
        <w:pStyle w:val="BodyText2"/>
      </w:pPr>
      <w:r>
        <w:t>I have moved the Google Earth Engine code into a separate module that has no UI and calls will change from:</w:t>
      </w:r>
    </w:p>
    <w:p w14:paraId="0316A27E" w14:textId="77777777" w:rsidR="00A30C14" w:rsidRDefault="009C5102" w:rsidP="008B550B">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8B550B">
      <w:pPr>
        <w:pStyle w:val="BodyText2"/>
      </w:pPr>
      <w:r>
        <w:t xml:space="preserve">To </w:t>
      </w:r>
    </w:p>
    <w:p w14:paraId="271DCFA4" w14:textId="77777777" w:rsidR="00A30C14" w:rsidRPr="00A30C14" w:rsidRDefault="009C5102" w:rsidP="008B550B">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250A061A" w:rsidR="00F45427" w:rsidRDefault="00D42332" w:rsidP="0034374E">
      <w:pPr>
        <w:pStyle w:val="Heading3"/>
      </w:pPr>
      <w:r>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8B550B">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8B550B">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8B550B">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lastRenderedPageBreak/>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8B550B">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8B550B">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8B550B">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8B550B">
      <w:pPr>
        <w:pStyle w:val="BodyText2"/>
      </w:pPr>
      <w:r>
        <w:t>It is not the speed of the indices – IT IS THE VOLUME OF DATA THAT YOU ARE RETURNING IN YOUR QUERY!</w:t>
      </w:r>
    </w:p>
    <w:p w14:paraId="36C6DBC8" w14:textId="77777777" w:rsidR="00660195" w:rsidRDefault="00660195" w:rsidP="008B550B">
      <w:pPr>
        <w:pStyle w:val="BodyText2"/>
      </w:pPr>
      <w:r>
        <w:t>SELECT * FROM quadkeydata WHERE tx BETWEEN 26000 AND 27000 and ty BETWEEN 16000 AND 17000 (&gt;5min)</w:t>
      </w:r>
    </w:p>
    <w:p w14:paraId="05EA4B05" w14:textId="77777777" w:rsidR="00660195" w:rsidRDefault="00660195" w:rsidP="008B550B">
      <w:pPr>
        <w:pStyle w:val="BodyText2"/>
      </w:pPr>
      <w:r>
        <w:t>SELECT * FROM quadkeydata WHERE tx BETWEEN 26000 AND 27000 and ty BETWEEN 16000 AND 17000 LIMIT 10 (11ms)</w:t>
      </w:r>
    </w:p>
    <w:p w14:paraId="084CBD9C" w14:textId="77777777" w:rsidR="00F74F67" w:rsidRDefault="00F74F67" w:rsidP="008B550B">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9C5102"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8B550B">
      <w:pPr>
        <w:pStyle w:val="BodyText2"/>
      </w:pPr>
      <w:r>
        <w:t>Get a quadkey for an eastings/northings coordinate:</w:t>
      </w:r>
    </w:p>
    <w:p w14:paraId="6D6A4DCC" w14:textId="77777777" w:rsidR="00F524AD" w:rsidRDefault="009C5102"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8B550B">
      <w:pPr>
        <w:pStyle w:val="BodyText2"/>
      </w:pPr>
      <w:r>
        <w:t>Get a quadkey for a lat/long coordinate:</w:t>
      </w:r>
    </w:p>
    <w:p w14:paraId="47F6AD16" w14:textId="77777777" w:rsidR="005A46D9" w:rsidRPr="006F2397" w:rsidRDefault="009C5102"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8B550B">
      <w:pPr>
        <w:pStyle w:val="BodyText2"/>
      </w:pPr>
      <w:r>
        <w:t>Here are some example calls:</w:t>
      </w:r>
    </w:p>
    <w:p w14:paraId="1BDE6FDC" w14:textId="77777777" w:rsidR="00C82180" w:rsidRDefault="009C5102" w:rsidP="008B550B">
      <w:pPr>
        <w:pStyle w:val="BodyText2"/>
      </w:pPr>
      <w:hyperlink r:id="rId405" w:history="1">
        <w:r w:rsidR="00EB5668">
          <w:rPr>
            <w:rStyle w:val="Hyperlink"/>
          </w:rPr>
          <w:t>http://h03-dev-vm7/cgi-bin/eSpecies/species/map/17975</w:t>
        </w:r>
      </w:hyperlink>
    </w:p>
    <w:p w14:paraId="3F75FC9A" w14:textId="77777777" w:rsidR="00EB5668" w:rsidRDefault="009C5102" w:rsidP="008B550B">
      <w:pPr>
        <w:pStyle w:val="BodyText2"/>
      </w:pPr>
      <w:hyperlink r:id="rId406" w:history="1">
        <w:r w:rsidR="00EB5668">
          <w:rPr>
            <w:rStyle w:val="Hyperlink"/>
          </w:rPr>
          <w:t>http://h03-dev-vm7/cgi-bin/eSpecies/species/xyz/17975</w:t>
        </w:r>
      </w:hyperlink>
    </w:p>
    <w:p w14:paraId="2C6863D5" w14:textId="77777777" w:rsidR="00EB5668" w:rsidRDefault="009C5102" w:rsidP="008B550B">
      <w:pPr>
        <w:pStyle w:val="BodyText2"/>
      </w:pPr>
      <w:hyperlink r:id="rId407" w:history="1">
        <w:r w:rsidR="00EB5668">
          <w:rPr>
            <w:rStyle w:val="Hyperlink"/>
          </w:rPr>
          <w:t>http://h03-dev-vm7/cgi-bin/eSpecies/pa/map/785</w:t>
        </w:r>
      </w:hyperlink>
    </w:p>
    <w:p w14:paraId="3BCAAB96" w14:textId="77777777" w:rsidR="00EB5668" w:rsidRDefault="009C5102" w:rsidP="008B550B">
      <w:pPr>
        <w:pStyle w:val="BodyText2"/>
      </w:pPr>
      <w:hyperlink r:id="rId408" w:history="1">
        <w:r w:rsidR="00EB5668" w:rsidRPr="00C22EDF">
          <w:rPr>
            <w:rStyle w:val="Hyperlink"/>
          </w:rPr>
          <w:t>http://h03-dev-vm7/cgi-bin/eSpecies/pa/xyz/785</w:t>
        </w:r>
      </w:hyperlink>
    </w:p>
    <w:p w14:paraId="69255EB9" w14:textId="77777777" w:rsidR="00EB5668" w:rsidRDefault="009C5102" w:rsidP="008B550B">
      <w:pPr>
        <w:pStyle w:val="BodyText2"/>
      </w:pPr>
      <w:hyperlink r:id="rId409" w:history="1">
        <w:r w:rsidR="00EB5668">
          <w:rPr>
            <w:rStyle w:val="Hyperlink"/>
          </w:rPr>
          <w:t>http://h03-dev-vm7/cgi-bin/eSpecies/pa/speciescount/785</w:t>
        </w:r>
      </w:hyperlink>
    </w:p>
    <w:p w14:paraId="59AFD91D" w14:textId="77777777" w:rsidR="00EB5668" w:rsidRDefault="009C5102" w:rsidP="008B550B">
      <w:pPr>
        <w:pStyle w:val="BodyText2"/>
      </w:pPr>
      <w:hyperlink r:id="rId410" w:history="1">
        <w:r w:rsidR="008676E5" w:rsidRPr="00C22EDF">
          <w:rPr>
            <w:rStyle w:val="Hyperlink"/>
          </w:rPr>
          <w:t>http://h03-dev-vm7/cgi-bin/eSpecies/pa/specieslist/785</w:t>
        </w:r>
      </w:hyperlink>
    </w:p>
    <w:p w14:paraId="4A291BAE" w14:textId="77777777" w:rsidR="00A86F21" w:rsidRDefault="009C5102" w:rsidP="008B550B">
      <w:pPr>
        <w:pStyle w:val="BodyText2"/>
      </w:pPr>
      <w:hyperlink r:id="rId411" w:history="1">
        <w:r w:rsidR="00A86F21">
          <w:rPr>
            <w:rStyle w:val="Hyperlink"/>
          </w:rPr>
          <w:t>http://h03-dev-vm7/cgi-bin/eSpecies/richness/map/aves</w:t>
        </w:r>
      </w:hyperlink>
    </w:p>
    <w:p w14:paraId="2617BC80" w14:textId="77777777" w:rsidR="00D22686" w:rsidRDefault="009C5102" w:rsidP="008B550B">
      <w:pPr>
        <w:pStyle w:val="BodyText2"/>
      </w:pPr>
      <w:hyperlink r:id="rId412" w:history="1">
        <w:r w:rsidR="00D22686">
          <w:rPr>
            <w:rStyle w:val="Hyperlink"/>
          </w:rPr>
          <w:t>http://h03-dev-vm7/cgi-bin/eSpecies/richness/xyz/aves</w:t>
        </w:r>
      </w:hyperlink>
    </w:p>
    <w:p w14:paraId="77A74F9E" w14:textId="77777777" w:rsidR="00B77447" w:rsidRDefault="009C5102" w:rsidP="008B550B">
      <w:pPr>
        <w:pStyle w:val="BodyText2"/>
      </w:pPr>
      <w:hyperlink r:id="rId413" w:history="1">
        <w:r w:rsidR="00B77447">
          <w:rPr>
            <w:rStyle w:val="Hyperlink"/>
          </w:rPr>
          <w:t>http://h03-dev-vm7/cgi-bin/eSpecies/bbox/25728,16008,27776,17032/species/map/17975</w:t>
        </w:r>
      </w:hyperlink>
    </w:p>
    <w:p w14:paraId="68A6476C" w14:textId="77777777" w:rsidR="00B77447" w:rsidRDefault="009C5102" w:rsidP="008B550B">
      <w:pPr>
        <w:pStyle w:val="BodyText2"/>
      </w:pPr>
      <w:hyperlink r:id="rId414" w:history="1">
        <w:r w:rsidR="00B77447">
          <w:rPr>
            <w:rStyle w:val="Hyperlink"/>
          </w:rPr>
          <w:t>http://h03-dev-vm7/cgi-bin/eSpecies/bbox/25728,16008,27776,17032/pa/map/785</w:t>
        </w:r>
      </w:hyperlink>
    </w:p>
    <w:p w14:paraId="4E0EF125" w14:textId="77777777" w:rsidR="00B77447" w:rsidRDefault="009C5102" w:rsidP="008B550B">
      <w:pPr>
        <w:pStyle w:val="BodyText2"/>
      </w:pPr>
      <w:hyperlink r:id="rId415" w:history="1">
        <w:r w:rsidR="00B77447">
          <w:rPr>
            <w:rStyle w:val="Hyperlink"/>
          </w:rPr>
          <w:t>http://h03-dev-vm7/cgi-bin/eSpecies/bbox/25728,16008,27776,17032/richness/map/aves</w:t>
        </w:r>
      </w:hyperlink>
    </w:p>
    <w:p w14:paraId="2E45FC66" w14:textId="77777777" w:rsidR="008676E5" w:rsidRDefault="009C5102" w:rsidP="008B550B">
      <w:pPr>
        <w:pStyle w:val="BodyText2"/>
      </w:pPr>
      <w:hyperlink r:id="rId416" w:history="1">
        <w:r w:rsidR="008676E5">
          <w:rPr>
            <w:rStyle w:val="Hyperlink"/>
          </w:rPr>
          <w:t>http://h03-dev-vm7/cgi-bin/eSpecies/bbox/25728,16008,27776,17032/speciescount</w:t>
        </w:r>
      </w:hyperlink>
    </w:p>
    <w:p w14:paraId="4DF0945E" w14:textId="77777777" w:rsidR="008676E5" w:rsidRDefault="009C5102" w:rsidP="008B550B">
      <w:pPr>
        <w:pStyle w:val="BodyText2"/>
      </w:pPr>
      <w:hyperlink r:id="rId417" w:history="1">
        <w:r w:rsidR="008676E5">
          <w:rPr>
            <w:rStyle w:val="Hyperlink"/>
          </w:rPr>
          <w:t>http://h03-dev-vm7/cgi-bin/eSpecies/bbox/25728,16008,27776,17032/specieslist</w:t>
        </w:r>
      </w:hyperlink>
    </w:p>
    <w:p w14:paraId="2178C6A6" w14:textId="77777777" w:rsidR="00AE0ABD" w:rsidRDefault="009C5102" w:rsidP="008B550B">
      <w:pPr>
        <w:pStyle w:val="BodyText2"/>
      </w:pPr>
      <w:hyperlink r:id="rId418" w:history="1">
        <w:r w:rsidR="00AE0ABD">
          <w:rPr>
            <w:rStyle w:val="Hyperlink"/>
          </w:rPr>
          <w:t>http://h03-dev-vm7/cgi-bin/eSpecies/bbox/25728,16008,27776,17032/pacount</w:t>
        </w:r>
      </w:hyperlink>
    </w:p>
    <w:p w14:paraId="31698262" w14:textId="77777777" w:rsidR="00AE0ABD" w:rsidRDefault="009C5102" w:rsidP="008B550B">
      <w:pPr>
        <w:pStyle w:val="BodyText2"/>
      </w:pPr>
      <w:hyperlink r:id="rId419" w:history="1">
        <w:r w:rsidR="00AE0ABD">
          <w:rPr>
            <w:rStyle w:val="Hyperlink"/>
          </w:rPr>
          <w:t>http://h03-dev-vm7/cgi-bin/eSpecies/bbox/25728,16008,27776,17032/palist</w:t>
        </w:r>
      </w:hyperlink>
    </w:p>
    <w:p w14:paraId="37BBA64B" w14:textId="77777777" w:rsidR="00770EB7" w:rsidRDefault="009C5102" w:rsidP="008B550B">
      <w:pPr>
        <w:pStyle w:val="BodyText2"/>
      </w:pPr>
      <w:hyperlink r:id="rId420" w:history="1">
        <w:r w:rsidR="00770EB7">
          <w:rPr>
            <w:rStyle w:val="Hyperlink"/>
          </w:rPr>
          <w:t>http://h03-dev-vm7/cgi-bin/eSpecies/quadkey/132320330232030/speciescount</w:t>
        </w:r>
      </w:hyperlink>
    </w:p>
    <w:p w14:paraId="34E76A08" w14:textId="77777777" w:rsidR="00770EB7" w:rsidRDefault="009C5102" w:rsidP="008B550B">
      <w:pPr>
        <w:pStyle w:val="BodyText2"/>
      </w:pPr>
      <w:hyperlink r:id="rId421" w:history="1">
        <w:r w:rsidR="00770EB7">
          <w:rPr>
            <w:rStyle w:val="Hyperlink"/>
          </w:rPr>
          <w:t>http://h03-dev-vm7/cgi-bin/eSpecies/quadkey/132320330232030/specieslist</w:t>
        </w:r>
      </w:hyperlink>
    </w:p>
    <w:p w14:paraId="2CDB8621" w14:textId="77777777" w:rsidR="00D14E0A" w:rsidRDefault="009C5102" w:rsidP="008B550B">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9C5102" w:rsidP="008B550B">
      <w:pPr>
        <w:pStyle w:val="BodyText2"/>
      </w:pPr>
      <w:hyperlink r:id="rId423" w:history="1">
        <w:r w:rsidR="00242F4A">
          <w:rPr>
            <w:rStyle w:val="Hyperlink"/>
          </w:rPr>
          <w:t>http://h03-dev-vm7/cgi-bin/eSpecies/quadkey/132320323113002/palist</w:t>
        </w:r>
      </w:hyperlink>
    </w:p>
    <w:p w14:paraId="587A1269" w14:textId="77777777" w:rsidR="00E42111" w:rsidRDefault="009C5102" w:rsidP="008B550B">
      <w:pPr>
        <w:pStyle w:val="BodyText2"/>
      </w:pPr>
      <w:hyperlink r:id="rId424" w:history="1">
        <w:r w:rsidR="00E42111">
          <w:rPr>
            <w:rStyle w:val="Hyperlink"/>
          </w:rPr>
          <w:t>http://h03-dev-vm7/cgi-bin/eSpecies/quadkeydata/map/1/17975</w:t>
        </w:r>
      </w:hyperlink>
    </w:p>
    <w:p w14:paraId="5E213629" w14:textId="77777777" w:rsidR="00B77447" w:rsidRDefault="009C5102" w:rsidP="008B550B">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8B550B">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8B550B">
      <w:pPr>
        <w:pStyle w:val="BodyText2"/>
      </w:pPr>
      <w:r>
        <w:t>The documentroot simply tells apps to use the htdocs as the html root.</w:t>
      </w:r>
    </w:p>
    <w:p w14:paraId="07076BDE" w14:textId="77777777" w:rsidR="00FD247F" w:rsidRDefault="007F571C" w:rsidP="008B550B">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8B550B">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8B550B">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8B550B">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8B550B">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8B550B">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8B550B">
            <w:pPr>
              <w:pStyle w:val="Tiny"/>
            </w:pPr>
            <w:r>
              <w:t>utils</w:t>
            </w:r>
          </w:p>
        </w:tc>
        <w:tc>
          <w:tcPr>
            <w:tcW w:w="2790" w:type="dxa"/>
          </w:tcPr>
          <w:p w14:paraId="1549338E" w14:textId="23D3F359" w:rsidR="00F210C0" w:rsidRDefault="00F210C0" w:rsidP="008B550B">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8B550B">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8B550B">
            <w:pPr>
              <w:pStyle w:val="Tiny"/>
            </w:pPr>
            <w:r>
              <w:t>utils</w:t>
            </w:r>
          </w:p>
        </w:tc>
        <w:tc>
          <w:tcPr>
            <w:tcW w:w="2790" w:type="dxa"/>
          </w:tcPr>
          <w:p w14:paraId="7B2AA16B" w14:textId="342526CB" w:rsidR="00F210C0" w:rsidRPr="00F415EE" w:rsidRDefault="00F210C0" w:rsidP="008B550B">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8B550B">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8B550B">
            <w:pPr>
              <w:pStyle w:val="Tiny"/>
            </w:pPr>
            <w:r>
              <w:lastRenderedPageBreak/>
              <w:t>utils</w:t>
            </w:r>
          </w:p>
        </w:tc>
        <w:tc>
          <w:tcPr>
            <w:tcW w:w="2790" w:type="dxa"/>
          </w:tcPr>
          <w:p w14:paraId="40A45CE2" w14:textId="35EF2DCC" w:rsidR="00F210C0" w:rsidRPr="00F415EE" w:rsidRDefault="00F210C0" w:rsidP="008B550B">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8B550B">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8B550B">
            <w:pPr>
              <w:pStyle w:val="Tiny"/>
            </w:pPr>
            <w:r>
              <w:t>utils</w:t>
            </w:r>
          </w:p>
        </w:tc>
        <w:tc>
          <w:tcPr>
            <w:tcW w:w="2790" w:type="dxa"/>
          </w:tcPr>
          <w:p w14:paraId="6CDBD2FF" w14:textId="1E78BA5A" w:rsidR="001620DF" w:rsidRPr="00F415EE" w:rsidRDefault="001620DF" w:rsidP="008B550B">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8B550B">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8B550B">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8B550B">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8B550B">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8B550B">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8B550B">
      <w:pPr>
        <w:pStyle w:val="BodyText2"/>
      </w:pPr>
      <w:r>
        <w:t>-f option to see updates</w:t>
      </w:r>
    </w:p>
    <w:p w14:paraId="13DBF618" w14:textId="77777777" w:rsidR="009B0F4B" w:rsidRDefault="009B0F4B" w:rsidP="008B550B">
      <w:pPr>
        <w:pStyle w:val="BodyText2"/>
      </w:pPr>
      <w:r>
        <w:t>-n 200 to see last 200 rows</w:t>
      </w:r>
    </w:p>
    <w:p w14:paraId="787CA2D9" w14:textId="77777777" w:rsidR="00DF6C76" w:rsidRDefault="00DF6C76" w:rsidP="008B550B">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8B550B">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8B550B">
      <w:pPr>
        <w:pStyle w:val="BodyText2"/>
      </w:pPr>
      <w:r>
        <w:t>This opens the server.log file interactively so that whenever you make a request it is shown automatically in the log.</w:t>
      </w:r>
    </w:p>
    <w:p w14:paraId="66C878ED" w14:textId="77777777" w:rsidR="00DF6C76" w:rsidRDefault="00DF6C76" w:rsidP="008B550B">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8B550B">
      <w:pPr>
        <w:pStyle w:val="BodyText2"/>
      </w:pPr>
      <w:r>
        <w:t>Press ctrl+C to exit file monitoring.</w:t>
      </w:r>
    </w:p>
    <w:p w14:paraId="13BBD97B" w14:textId="77777777" w:rsidR="00093F2E" w:rsidRDefault="00093F2E" w:rsidP="008B550B">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8B550B">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8B550B">
      <w:pPr>
        <w:pStyle w:val="BodyText2"/>
      </w:pPr>
      <w:r>
        <w:lastRenderedPageBreak/>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8B550B">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8B550B">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8B550B">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8B550B">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8B550B">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8B550B">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8B550B">
      <w:pPr>
        <w:pStyle w:val="BodyText2"/>
      </w:pPr>
      <w:r>
        <w:t>Here is the test url:</w:t>
      </w:r>
    </w:p>
    <w:p w14:paraId="5B3FECD3" w14:textId="77777777" w:rsidR="00A149F0" w:rsidRDefault="009C5102"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8B550B">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lastRenderedPageBreak/>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8B550B">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8B550B">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8B550B">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8B550B">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9C5102" w:rsidP="008B550B">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8B550B">
      <w:pPr>
        <w:pStyle w:val="BodyText2"/>
      </w:pPr>
      <w:r>
        <w:t xml:space="preserve">For developers: </w:t>
      </w:r>
      <w:r w:rsidRPr="00573BB7">
        <w:t>http://h05-dev-vm100.jrc.it:8080/geoserver/web/</w:t>
      </w:r>
      <w:r>
        <w:t xml:space="preserve"> u/p  Andrew/Changeme!1</w:t>
      </w:r>
    </w:p>
    <w:p w14:paraId="622CE418" w14:textId="77777777" w:rsidR="00EA3299" w:rsidRDefault="00EA3299" w:rsidP="008B550B">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8B550B">
      <w:pPr>
        <w:pStyle w:val="BodyText2"/>
      </w:pPr>
      <w:r>
        <w:t xml:space="preserve">This is </w:t>
      </w:r>
      <w:r w:rsidRPr="00573BB7">
        <w:t>http://h05-prod-vm100.jrc.it:8080/geoserver/web/</w:t>
      </w:r>
    </w:p>
    <w:p w14:paraId="44C211B8" w14:textId="13BCDEF1" w:rsidR="004C7895" w:rsidRDefault="00EA3299" w:rsidP="008B550B">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 xml:space="preserve">country </w:t>
      </w:r>
      <w:r w:rsidR="006944D7" w:rsidRPr="006944D7">
        <w:lastRenderedPageBreak/>
        <w:t>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8B550B">
      <w:pPr>
        <w:pStyle w:val="BodyText2"/>
      </w:pPr>
      <w:r>
        <w:t>The geotiff files for species richness maps that are published in Geoserver are physically located here:</w:t>
      </w:r>
    </w:p>
    <w:p w14:paraId="6C4BCEEA" w14:textId="77777777" w:rsidR="00A410D3" w:rsidRDefault="00A410D3" w:rsidP="008B550B">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8B550B">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8B550B">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8B550B">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8B550B">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8B550B">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8B550B">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8B550B">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8B550B">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8B550B">
      <w:pPr>
        <w:pStyle w:val="BodyText2"/>
      </w:pPr>
      <w:r>
        <w:t>You can convert json data on the fly to esri json to render in the JS API - I have done this in the geojsonEsri.html page.</w:t>
      </w:r>
    </w:p>
    <w:p w14:paraId="61675CFE" w14:textId="77777777" w:rsidR="00683027" w:rsidRDefault="00461230" w:rsidP="008B550B">
      <w:pPr>
        <w:pStyle w:val="BodyText2"/>
      </w:pPr>
      <w:r>
        <w:lastRenderedPageBreak/>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8B550B">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9C5102" w:rsidP="008B550B">
      <w:pPr>
        <w:pStyle w:val="BodyText2"/>
      </w:pPr>
      <w:hyperlink r:id="rId445" w:history="1">
        <w:r w:rsidR="00E053EF">
          <w:rPr>
            <w:rStyle w:val="Hyperlink"/>
          </w:rPr>
          <w:t>http://worldmap.harvard.edu</w:t>
        </w:r>
      </w:hyperlink>
    </w:p>
    <w:p w14:paraId="59C4BD55" w14:textId="77777777" w:rsidR="00E053EF" w:rsidRPr="008A57B8" w:rsidRDefault="00E053EF" w:rsidP="008B550B">
      <w:pPr>
        <w:pStyle w:val="BodyText2"/>
      </w:pPr>
      <w:r>
        <w:t>No creating your own Groups to share data to.</w:t>
      </w:r>
    </w:p>
    <w:p w14:paraId="6BA05632" w14:textId="705D8586"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8B550B">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8B550B">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t>Zonation</w:t>
      </w:r>
    </w:p>
    <w:p w14:paraId="576BAA96" w14:textId="77777777" w:rsidR="006D47D3" w:rsidRPr="00DE7AC7" w:rsidRDefault="006D47D3" w:rsidP="008B550B">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8B550B">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8B550B">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8B550B">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8B550B">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8B550B">
      <w:pPr>
        <w:pStyle w:val="BodyText2"/>
      </w:pPr>
      <w:r>
        <w:lastRenderedPageBreak/>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8B550B">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8B550B">
      <w:pPr>
        <w:pStyle w:val="BodyText2"/>
      </w:pPr>
      <w:r>
        <w:t>Added the PhotoViewer widget. Now adding the ImageController widget on 9/9/16.</w:t>
      </w:r>
      <w:r w:rsidR="00B80284">
        <w:t xml:space="preserve"> </w:t>
      </w:r>
    </w:p>
    <w:p w14:paraId="09FA478B" w14:textId="61975345" w:rsidR="009D013C" w:rsidRPr="00455BE1" w:rsidRDefault="009D013C" w:rsidP="008B550B">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8B550B">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8B550B">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8B550B">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8B550B">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8B550B">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8B550B">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8B550B">
      <w:pPr>
        <w:pStyle w:val="Code"/>
      </w:pPr>
      <w:r w:rsidRPr="00D70117">
        <w:t>"-chains-" : {</w:t>
      </w:r>
    </w:p>
    <w:p w14:paraId="3CA3C3F8" w14:textId="77777777" w:rsidR="006126B0" w:rsidRPr="00D70117" w:rsidRDefault="006126B0" w:rsidP="008B550B">
      <w:pPr>
        <w:pStyle w:val="Code"/>
      </w:pPr>
      <w:r w:rsidRPr="00D70117">
        <w:t>constructor : "before"</w:t>
      </w:r>
    </w:p>
    <w:p w14:paraId="71A1C99F" w14:textId="77777777" w:rsidR="006126B0" w:rsidRPr="00D70117" w:rsidRDefault="006126B0" w:rsidP="008B550B">
      <w:pPr>
        <w:pStyle w:val="Code"/>
        <w:rPr>
          <w:sz w:val="20"/>
        </w:rPr>
      </w:pPr>
      <w:r w:rsidRPr="00D70117">
        <w:lastRenderedPageBreak/>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8B550B">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8B550B">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8B550B">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8B550B">
      <w:pPr>
        <w:pStyle w:val="Code"/>
      </w:pPr>
      <w:r>
        <w:t>i</w:t>
      </w:r>
      <w:r w:rsidRPr="00B14AAF">
        <w:t>nstance._img.src = response.url;</w:t>
      </w:r>
    </w:p>
    <w:p w14:paraId="2424A87B" w14:textId="77777777" w:rsidR="006126B0" w:rsidRDefault="006126B0" w:rsidP="008B550B">
      <w:pPr>
        <w:pStyle w:val="BodyText2"/>
      </w:pPr>
      <w:r>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8B550B">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8B550B">
      <w:pPr>
        <w:pStyle w:val="BodyText2"/>
      </w:pPr>
      <w:r>
        <w:t>Seemed to slow down loading of the tiles – also had to add the National Geographic Map too.</w:t>
      </w:r>
    </w:p>
    <w:p w14:paraId="0DCE3D96" w14:textId="77777777" w:rsidR="006126B0" w:rsidRDefault="006126B0" w:rsidP="008B550B">
      <w:pPr>
        <w:pStyle w:val="BodyText2"/>
      </w:pPr>
      <w:r>
        <w:t>This is the call I want to forward:</w:t>
      </w:r>
    </w:p>
    <w:p w14:paraId="3C1D5C37" w14:textId="77777777" w:rsidR="006126B0" w:rsidRDefault="009C5102" w:rsidP="008B550B">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8B550B">
      <w:pPr>
        <w:pStyle w:val="BodyText2"/>
      </w:pPr>
      <w:r>
        <w:t>In my client I add:</w:t>
      </w:r>
    </w:p>
    <w:p w14:paraId="145BE1F1" w14:textId="77777777" w:rsidR="006126B0" w:rsidRDefault="006126B0" w:rsidP="008B550B">
      <w:pPr>
        <w:pStyle w:val="Code"/>
      </w:pPr>
      <w:r>
        <w:t>esri.config.defaults.io.proxyUrl = "../proxy.php";</w:t>
      </w:r>
    </w:p>
    <w:p w14:paraId="23F79CA4" w14:textId="77777777" w:rsidR="006126B0" w:rsidRDefault="006126B0" w:rsidP="008B550B">
      <w:pPr>
        <w:pStyle w:val="Code"/>
      </w:pPr>
      <w:r>
        <w:t>esri.config.defaults.io.alwaysUseProxy = true;</w:t>
      </w:r>
    </w:p>
    <w:p w14:paraId="6D40FAFE" w14:textId="77777777" w:rsidR="006126B0" w:rsidRDefault="006126B0" w:rsidP="008B550B">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8B550B">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8B550B">
      <w:pPr>
        <w:pStyle w:val="BodyText2"/>
      </w:pPr>
      <w:r>
        <w:t>Following instructions here:</w:t>
      </w:r>
    </w:p>
    <w:p w14:paraId="6B816C1C" w14:textId="77777777" w:rsidR="006126B0" w:rsidRDefault="009C5102" w:rsidP="008B550B">
      <w:pPr>
        <w:pStyle w:val="BodyText2"/>
      </w:pPr>
      <w:hyperlink r:id="rId458" w:history="1">
        <w:r w:rsidR="006126B0">
          <w:rPr>
            <w:rStyle w:val="Hyperlink"/>
          </w:rPr>
          <w:t>http://enable-cors.org/</w:t>
        </w:r>
      </w:hyperlink>
    </w:p>
    <w:p w14:paraId="5F1D5EF0" w14:textId="77777777" w:rsidR="006126B0" w:rsidRDefault="006126B0" w:rsidP="008B550B">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lastRenderedPageBreak/>
        <w:t>Opened ‘</w:t>
      </w:r>
      <w:r w:rsidRPr="00620DFF">
        <w:t>C:\inetpub\wwwroot\ArcGIS\rest</w:t>
      </w:r>
      <w:r>
        <w:t>\web.config’ and added:</w:t>
      </w:r>
    </w:p>
    <w:p w14:paraId="6FF94398" w14:textId="77777777" w:rsidR="006126B0" w:rsidRPr="00620DFF" w:rsidRDefault="006126B0" w:rsidP="008B550B">
      <w:pPr>
        <w:pStyle w:val="Code"/>
        <w:rPr>
          <w:lang w:eastAsia="en-GB" w:bidi="ar-SA"/>
        </w:rPr>
      </w:pPr>
      <w:r w:rsidRPr="00620DFF">
        <w:rPr>
          <w:lang w:eastAsia="en-GB" w:bidi="ar-SA"/>
        </w:rPr>
        <w:t>&lt;httpProtocol&gt;</w:t>
      </w:r>
    </w:p>
    <w:p w14:paraId="48A30D43" w14:textId="77777777" w:rsidR="006126B0" w:rsidRPr="00620DFF" w:rsidRDefault="006126B0" w:rsidP="008B550B">
      <w:pPr>
        <w:pStyle w:val="Code"/>
        <w:rPr>
          <w:lang w:eastAsia="en-GB" w:bidi="ar-SA"/>
        </w:rPr>
      </w:pPr>
      <w:r w:rsidRPr="00620DFF">
        <w:rPr>
          <w:lang w:eastAsia="en-GB" w:bidi="ar-SA"/>
        </w:rPr>
        <w:t xml:space="preserve">     &lt;customHeaders&gt;</w:t>
      </w:r>
    </w:p>
    <w:p w14:paraId="3240A4AC" w14:textId="77777777" w:rsidR="006126B0" w:rsidRPr="00620DFF" w:rsidRDefault="006126B0" w:rsidP="008B550B">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8B550B">
      <w:pPr>
        <w:pStyle w:val="Code"/>
        <w:rPr>
          <w:lang w:eastAsia="en-GB" w:bidi="ar-SA"/>
        </w:rPr>
      </w:pPr>
      <w:r w:rsidRPr="00620DFF">
        <w:rPr>
          <w:lang w:eastAsia="en-GB" w:bidi="ar-SA"/>
        </w:rPr>
        <w:t xml:space="preserve">     &lt;/customHeaders&gt;</w:t>
      </w:r>
    </w:p>
    <w:p w14:paraId="3D6E490F" w14:textId="77777777" w:rsidR="006126B0" w:rsidRPr="00620DFF" w:rsidRDefault="006126B0" w:rsidP="008B550B">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8B550B">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8B550B">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8B550B">
      <w:pPr>
        <w:pStyle w:val="Code"/>
      </w:pPr>
      <w:r>
        <w:tab/>
      </w:r>
      <w:r>
        <w:tab/>
      </w:r>
      <w:r>
        <w:tab/>
        <w:t>}).then(lang.hitch(this, function(response) {</w:t>
      </w:r>
    </w:p>
    <w:p w14:paraId="736BE3B3" w14:textId="77777777" w:rsidR="006126B0" w:rsidRDefault="006126B0" w:rsidP="008B550B">
      <w:pPr>
        <w:pStyle w:val="Code"/>
      </w:pPr>
      <w:r>
        <w:tab/>
      </w:r>
      <w:r>
        <w:tab/>
      </w:r>
      <w:r>
        <w:tab/>
      </w:r>
      <w:r>
        <w:tab/>
        <w:t>this._img_loading.crossOrigin = "Anonymous";</w:t>
      </w:r>
    </w:p>
    <w:p w14:paraId="0D0B4823" w14:textId="77777777" w:rsidR="006126B0" w:rsidRDefault="006126B0" w:rsidP="008B550B">
      <w:pPr>
        <w:pStyle w:val="Code"/>
      </w:pPr>
      <w:r>
        <w:tab/>
      </w:r>
      <w:r>
        <w:tab/>
      </w:r>
      <w:r>
        <w:tab/>
      </w:r>
      <w:r>
        <w:tab/>
        <w:t>callback(response.url);</w:t>
      </w:r>
    </w:p>
    <w:p w14:paraId="04DB0ECE" w14:textId="77777777" w:rsidR="006126B0" w:rsidRDefault="006126B0" w:rsidP="008B550B">
      <w:pPr>
        <w:pStyle w:val="Code"/>
      </w:pPr>
      <w:r>
        <w:tab/>
      </w:r>
      <w:r>
        <w:tab/>
      </w:r>
      <w:r>
        <w:tab/>
        <w:t>}));</w:t>
      </w:r>
    </w:p>
    <w:p w14:paraId="62D3AF21" w14:textId="77777777" w:rsidR="006126B0" w:rsidRPr="00193E1E" w:rsidRDefault="006126B0" w:rsidP="008B550B">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8B550B">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8B550B">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8B550B">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8B550B">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8B550B">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8B550B">
      <w:pPr>
        <w:pStyle w:val="BodyText2"/>
      </w:pPr>
      <w:r>
        <w:t>_setMap</w:t>
      </w:r>
      <w:r>
        <w:tab/>
      </w:r>
      <w:r>
        <w:tab/>
      </w:r>
      <w:r>
        <w:tab/>
        <w:t>getImageUrl</w:t>
      </w:r>
      <w:r>
        <w:tab/>
        <w:t>With no canvas getImageUrl</w:t>
      </w:r>
      <w:r>
        <w:tab/>
      </w:r>
      <w:r>
        <w:tab/>
        <w:t>Mended!</w:t>
      </w:r>
    </w:p>
    <w:p w14:paraId="09FA9292" w14:textId="77777777" w:rsidR="006126B0" w:rsidRDefault="006126B0" w:rsidP="008B550B">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8B550B">
      <w:pPr>
        <w:pStyle w:val="BodyText2"/>
      </w:pPr>
      <w:r>
        <w:lastRenderedPageBreak/>
        <w:t>The following are some example options for the GEELayer:</w:t>
      </w:r>
    </w:p>
    <w:p w14:paraId="5979E7C5" w14:textId="77777777" w:rsidR="006126B0" w:rsidRDefault="006126B0" w:rsidP="008B550B">
      <w:pPr>
        <w:pStyle w:val="Code"/>
      </w:pPr>
      <w:r>
        <w:t>addGEELayer({</w:t>
      </w:r>
    </w:p>
    <w:p w14:paraId="34BD677B" w14:textId="77777777" w:rsidR="006126B0" w:rsidRDefault="006126B0" w:rsidP="008B550B">
      <w:pPr>
        <w:pStyle w:val="Code"/>
      </w:pPr>
      <w:r>
        <w:t>sceneid : selectedSceneId,</w:t>
      </w:r>
    </w:p>
    <w:p w14:paraId="61379746" w14:textId="77777777" w:rsidR="006126B0" w:rsidRDefault="006126B0" w:rsidP="008B550B">
      <w:pPr>
        <w:pStyle w:val="Code"/>
      </w:pPr>
      <w:r>
        <w:t>removeCloud : false,</w:t>
      </w:r>
    </w:p>
    <w:p w14:paraId="2CB33E1C" w14:textId="77777777" w:rsidR="006126B0" w:rsidRDefault="006126B0" w:rsidP="008B550B">
      <w:pPr>
        <w:pStyle w:val="Code"/>
      </w:pPr>
      <w:r>
        <w:t>removeIllumination : false,</w:t>
      </w:r>
    </w:p>
    <w:p w14:paraId="73627E4D" w14:textId="77777777" w:rsidR="006126B0" w:rsidRDefault="006126B0" w:rsidP="008B550B">
      <w:pPr>
        <w:pStyle w:val="Code"/>
      </w:pPr>
      <w:r>
        <w:t>redBand : "B4",</w:t>
      </w:r>
    </w:p>
    <w:p w14:paraId="249450C7" w14:textId="77777777" w:rsidR="006126B0" w:rsidRDefault="006126B0" w:rsidP="008B550B">
      <w:pPr>
        <w:pStyle w:val="Code"/>
      </w:pPr>
      <w:r>
        <w:t>greenBand : "B3",</w:t>
      </w:r>
    </w:p>
    <w:p w14:paraId="68EB9F0F" w14:textId="77777777" w:rsidR="006126B0" w:rsidRDefault="006126B0" w:rsidP="008B550B">
      <w:pPr>
        <w:pStyle w:val="Code"/>
      </w:pPr>
      <w:r>
        <w:t>blueBand : "B2"</w:t>
      </w:r>
    </w:p>
    <w:p w14:paraId="3241E834" w14:textId="77777777" w:rsidR="006126B0" w:rsidRDefault="006126B0" w:rsidP="008B550B">
      <w:pPr>
        <w:pStyle w:val="Code"/>
      </w:pPr>
      <w:r>
        <w:t>});</w:t>
      </w:r>
    </w:p>
    <w:p w14:paraId="2575DFFE" w14:textId="77777777" w:rsidR="006126B0" w:rsidRDefault="006126B0" w:rsidP="008B550B">
      <w:pPr>
        <w:pStyle w:val="Code"/>
      </w:pPr>
      <w:r>
        <w:t>addGEELayer({</w:t>
      </w:r>
    </w:p>
    <w:p w14:paraId="361EE997" w14:textId="77777777" w:rsidR="006126B0" w:rsidRDefault="006126B0" w:rsidP="008B550B">
      <w:pPr>
        <w:pStyle w:val="Code"/>
      </w:pPr>
      <w:r>
        <w:tab/>
        <w:t>sceneid : selectedSceneId,</w:t>
      </w:r>
    </w:p>
    <w:p w14:paraId="5AF42949" w14:textId="77777777" w:rsidR="006126B0" w:rsidRDefault="006126B0" w:rsidP="008B550B">
      <w:pPr>
        <w:pStyle w:val="Code"/>
      </w:pPr>
      <w:r>
        <w:tab/>
        <w:t>hsv : true</w:t>
      </w:r>
    </w:p>
    <w:p w14:paraId="63E0B0C8" w14:textId="77777777" w:rsidR="006126B0" w:rsidRPr="007C0D68" w:rsidRDefault="006126B0" w:rsidP="008B550B">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9C5102"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9C5102" w:rsidP="008B550B">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8B550B">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8B550B">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8B550B">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8B550B">
      <w:pPr>
        <w:pStyle w:val="BodyText2"/>
      </w:pPr>
      <w:r>
        <w:t>176801</w:t>
      </w:r>
    </w:p>
    <w:p w14:paraId="2376A452" w14:textId="77777777" w:rsidR="006126B0" w:rsidRDefault="006126B0" w:rsidP="008B550B">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8B550B">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8B550B">
      <w:pPr>
        <w:pStyle w:val="BodyText2"/>
      </w:pPr>
      <w:r>
        <w:t>You need to be in the Remote System Explorer perspective to be able to create files in Aptana.</w:t>
      </w:r>
    </w:p>
    <w:p w14:paraId="5464231A" w14:textId="77777777" w:rsidR="006126B0" w:rsidRDefault="006126B0" w:rsidP="008B550B">
      <w:pPr>
        <w:pStyle w:val="BodyText2"/>
      </w:pPr>
      <w:r>
        <w:lastRenderedPageBreak/>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8B550B">
      <w:pPr>
        <w:pStyle w:val="BodyText2"/>
      </w:pPr>
      <w:r>
        <w:t>And from the ESRI forum:</w:t>
      </w:r>
    </w:p>
    <w:p w14:paraId="39094B2F" w14:textId="77777777" w:rsidR="006126B0" w:rsidRDefault="009C5102" w:rsidP="008B550B">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8B550B">
      <w:pPr>
        <w:pStyle w:val="BodyText2"/>
      </w:pPr>
      <w:r>
        <w:t>Cant get it to consume the REST service that I have set up!!! Something to do with the callbackparamname and jsonp</w:t>
      </w:r>
    </w:p>
    <w:p w14:paraId="1C97BCEF" w14:textId="77777777" w:rsidR="006126B0" w:rsidRDefault="006126B0" w:rsidP="008B550B">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9C5102" w:rsidP="008B550B">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8B550B">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8B550B">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8B550B">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8B550B">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8B550B">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8B550B">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8B550B">
            <w:pPr>
              <w:pStyle w:val="Tiny"/>
            </w:pPr>
            <w:r w:rsidRPr="00496CBB">
              <w:lastRenderedPageBreak/>
              <w:t>Operator</w:t>
            </w:r>
          </w:p>
        </w:tc>
        <w:tc>
          <w:tcPr>
            <w:tcW w:w="1780" w:type="dxa"/>
          </w:tcPr>
          <w:p w14:paraId="62AA6C34" w14:textId="77777777" w:rsidR="006126B0" w:rsidRPr="00496CBB" w:rsidRDefault="006126B0" w:rsidP="008B550B">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8B550B">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8B550B">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8B550B">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8B550B">
            <w:pPr>
              <w:pStyle w:val="Tiny"/>
            </w:pPr>
            <w:r w:rsidRPr="00496CBB">
              <w:t>A over B</w:t>
            </w:r>
          </w:p>
        </w:tc>
        <w:tc>
          <w:tcPr>
            <w:tcW w:w="1780" w:type="dxa"/>
          </w:tcPr>
          <w:p w14:paraId="10EACA63"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8B550B">
            <w:pPr>
              <w:pStyle w:val="Tiny"/>
            </w:pPr>
            <w:r>
              <w:t>A in B</w:t>
            </w:r>
          </w:p>
        </w:tc>
        <w:tc>
          <w:tcPr>
            <w:tcW w:w="1780" w:type="dxa"/>
          </w:tcPr>
          <w:p w14:paraId="0467B9E3"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8B550B">
            <w:pPr>
              <w:pStyle w:val="Tiny"/>
            </w:pPr>
            <w:r>
              <w:t>A out B</w:t>
            </w:r>
          </w:p>
        </w:tc>
        <w:tc>
          <w:tcPr>
            <w:tcW w:w="1780" w:type="dxa"/>
          </w:tcPr>
          <w:p w14:paraId="3FB2766B"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8B550B">
            <w:pPr>
              <w:pStyle w:val="Tiny"/>
            </w:pPr>
            <w:r>
              <w:t>A atop B</w:t>
            </w:r>
          </w:p>
        </w:tc>
        <w:tc>
          <w:tcPr>
            <w:tcW w:w="1780" w:type="dxa"/>
          </w:tcPr>
          <w:p w14:paraId="46E3601F"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8B550B">
            <w:pPr>
              <w:pStyle w:val="Tiny"/>
            </w:pPr>
            <w:r>
              <w:t>B over A</w:t>
            </w:r>
          </w:p>
        </w:tc>
        <w:tc>
          <w:tcPr>
            <w:tcW w:w="1780" w:type="dxa"/>
          </w:tcPr>
          <w:p w14:paraId="0BC6E38C"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8B550B">
            <w:pPr>
              <w:pStyle w:val="Tiny"/>
            </w:pPr>
            <w:r>
              <w:t>B in A</w:t>
            </w:r>
          </w:p>
        </w:tc>
        <w:tc>
          <w:tcPr>
            <w:tcW w:w="1780" w:type="dxa"/>
          </w:tcPr>
          <w:p w14:paraId="02BC10CB"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8B550B">
            <w:pPr>
              <w:pStyle w:val="Tiny"/>
            </w:pPr>
            <w:r>
              <w:t>B out A</w:t>
            </w:r>
          </w:p>
        </w:tc>
        <w:tc>
          <w:tcPr>
            <w:tcW w:w="1780" w:type="dxa"/>
          </w:tcPr>
          <w:p w14:paraId="6E91B613"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8B550B">
            <w:pPr>
              <w:pStyle w:val="Tiny"/>
            </w:pPr>
            <w:r>
              <w:t>B atop A</w:t>
            </w:r>
          </w:p>
        </w:tc>
        <w:tc>
          <w:tcPr>
            <w:tcW w:w="1780" w:type="dxa"/>
          </w:tcPr>
          <w:p w14:paraId="719C80CB"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8B550B">
            <w:pPr>
              <w:pStyle w:val="Tiny"/>
            </w:pPr>
            <w:r>
              <w:t>A plus B</w:t>
            </w:r>
          </w:p>
        </w:tc>
        <w:tc>
          <w:tcPr>
            <w:tcW w:w="1780" w:type="dxa"/>
          </w:tcPr>
          <w:p w14:paraId="61151040"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8B550B">
            <w:pPr>
              <w:pStyle w:val="Tiny"/>
            </w:pPr>
            <w:r w:rsidRPr="00496CBB">
              <w:t>A</w:t>
            </w:r>
            <w:r>
              <w:t xml:space="preserve"> minus B</w:t>
            </w:r>
          </w:p>
        </w:tc>
        <w:tc>
          <w:tcPr>
            <w:tcW w:w="1780" w:type="dxa"/>
          </w:tcPr>
          <w:p w14:paraId="1D467D88"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8B550B">
            <w:pPr>
              <w:pStyle w:val="Tiny"/>
            </w:pPr>
            <w:r>
              <w:t>A xor B</w:t>
            </w:r>
          </w:p>
        </w:tc>
        <w:tc>
          <w:tcPr>
            <w:tcW w:w="1780" w:type="dxa"/>
          </w:tcPr>
          <w:p w14:paraId="7194A2E2"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8B550B">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8B550B">
            <w:pPr>
              <w:pStyle w:val="Tiny"/>
            </w:pPr>
            <w:r>
              <w:t>A</w:t>
            </w:r>
          </w:p>
        </w:tc>
        <w:tc>
          <w:tcPr>
            <w:tcW w:w="1780" w:type="dxa"/>
          </w:tcPr>
          <w:p w14:paraId="49211C46"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8B550B">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8B550B">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8B550B">
      <w:pPr>
        <w:pStyle w:val="BodyText2"/>
      </w:pPr>
      <w:r>
        <w:t xml:space="preserve">Hooray, after lots of messing around (mainly with buggy firefox) I’ve got a workable solution: </w:t>
      </w:r>
    </w:p>
    <w:p w14:paraId="47A2AE0D" w14:textId="77777777" w:rsidR="006126B0" w:rsidRDefault="006126B0" w:rsidP="008B550B">
      <w:pPr>
        <w:pStyle w:val="Code"/>
      </w:pPr>
      <w:r>
        <w:tab/>
      </w:r>
      <w:r>
        <w:tab/>
      </w:r>
      <w:r>
        <w:tab/>
        <w:t>this._context.clearRect(0, 0, this._mapWidth, this._mapHeight);</w:t>
      </w:r>
    </w:p>
    <w:p w14:paraId="46FC10CC" w14:textId="77777777" w:rsidR="006126B0" w:rsidRDefault="006126B0" w:rsidP="008B550B">
      <w:pPr>
        <w:pStyle w:val="Code"/>
      </w:pPr>
      <w:r>
        <w:tab/>
      </w:r>
      <w:r>
        <w:tab/>
      </w:r>
      <w:r>
        <w:tab/>
        <w:t>this._context.globalCompositeOperation = "source-over";</w:t>
      </w:r>
    </w:p>
    <w:p w14:paraId="4F1D4769" w14:textId="77777777" w:rsidR="006126B0" w:rsidRDefault="006126B0" w:rsidP="008B550B">
      <w:pPr>
        <w:pStyle w:val="Code"/>
      </w:pPr>
      <w:r>
        <w:tab/>
      </w:r>
      <w:r>
        <w:tab/>
      </w:r>
      <w:r>
        <w:tab/>
        <w:t>this._context.drawImage(this.overlayLayerImage, 0, 0);</w:t>
      </w:r>
    </w:p>
    <w:p w14:paraId="3149772A" w14:textId="77777777" w:rsidR="006126B0" w:rsidRDefault="006126B0" w:rsidP="008B550B">
      <w:pPr>
        <w:pStyle w:val="Code"/>
      </w:pPr>
      <w:r>
        <w:tab/>
      </w:r>
      <w:r>
        <w:tab/>
      </w:r>
      <w:r>
        <w:tab/>
        <w:t>this._context.globalCompositeOperation = “source-atop”;</w:t>
      </w:r>
    </w:p>
    <w:p w14:paraId="6A6D4EF0" w14:textId="77777777" w:rsidR="006126B0" w:rsidRDefault="006126B0" w:rsidP="008B550B">
      <w:pPr>
        <w:pStyle w:val="Code"/>
      </w:pPr>
      <w:r>
        <w:tab/>
      </w:r>
      <w:r>
        <w:tab/>
      </w:r>
      <w:r>
        <w:tab/>
        <w:t>this._context.drawImage(this.baseLayerImage, 0, 0);</w:t>
      </w:r>
    </w:p>
    <w:p w14:paraId="7E7A2E5E" w14:textId="77777777" w:rsidR="006126B0" w:rsidRDefault="006126B0" w:rsidP="008B550B">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8B550B">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8B550B">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9C5102" w:rsidP="008B550B">
      <w:pPr>
        <w:pStyle w:val="BodyText2"/>
      </w:pPr>
      <w:hyperlink r:id="rId477" w:history="1">
        <w:r w:rsidR="006126B0">
          <w:rPr>
            <w:rStyle w:val="Hyperlink"/>
          </w:rPr>
          <w:t>http://ajax.googleapis.com/ajax/libs/dojo/1.8.1/dijit//form/Select.js</w:t>
        </w:r>
      </w:hyperlink>
    </w:p>
    <w:p w14:paraId="072F191F" w14:textId="77777777" w:rsidR="006126B0" w:rsidRDefault="009C5102"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8B550B">
      <w:pPr>
        <w:pStyle w:val="BodyText2"/>
      </w:pPr>
      <w:r>
        <w:t>I get: dojo/parser::parse() error TypeError – when I load with 2, but not with 1.</w:t>
      </w:r>
    </w:p>
    <w:p w14:paraId="12521037" w14:textId="77777777" w:rsidR="006126B0" w:rsidRDefault="006126B0" w:rsidP="008B550B">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8B550B">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8B550B">
      <w:pPr>
        <w:pStyle w:val="BodyText2"/>
      </w:pPr>
      <w:r>
        <w:t>The following works in Javascript using the polygon.js code:</w:t>
      </w:r>
    </w:p>
    <w:p w14:paraId="4216BEC1" w14:textId="77777777" w:rsidR="006126B0" w:rsidRDefault="006126B0" w:rsidP="008B550B">
      <w:pPr>
        <w:pStyle w:val="Code"/>
      </w:pPr>
      <w:r w:rsidRPr="00934C85">
        <w:t>POLYGON.tessellate([new vec2(100,250),new vec2(0.2,124),new vec2(0.3,124),new vec2(320,300),new vec2(370,260),new vec2(330,200),new vec2(210,200),new vec2(260,260)], []);</w:t>
      </w:r>
    </w:p>
    <w:p w14:paraId="7DA0D70A" w14:textId="77777777" w:rsidR="006126B0" w:rsidRDefault="006126B0" w:rsidP="008B550B">
      <w:pPr>
        <w:pStyle w:val="BodyText2"/>
      </w:pPr>
      <w:r>
        <w:t>But the following do:</w:t>
      </w:r>
    </w:p>
    <w:p w14:paraId="1E668E2D" w14:textId="77777777" w:rsidR="006126B0" w:rsidRDefault="006126B0" w:rsidP="008B550B">
      <w:pPr>
        <w:pStyle w:val="Code"/>
      </w:pPr>
      <w:r w:rsidRPr="00934C85">
        <w:t>POLYGON.tessellate([new vec2(100,250),new vec2(0.2,124),new vec2(0.3,125),new vec2(320,300),new vec2(370,260),new vec2(330,200),new vec2(210,200),new vec2(260,260)], []);</w:t>
      </w:r>
    </w:p>
    <w:p w14:paraId="5F690B6B" w14:textId="77777777" w:rsidR="006126B0" w:rsidRDefault="006126B0" w:rsidP="008B550B">
      <w:pPr>
        <w:pStyle w:val="Code"/>
      </w:pPr>
      <w:r w:rsidRPr="00934C85">
        <w:lastRenderedPageBreak/>
        <w:t>POLYGON.tessellate([new vec2(162,324),new vec2(324,324),new vec2(322,188),new vec2(162,188)], []);</w:t>
      </w:r>
    </w:p>
    <w:p w14:paraId="5BE7F51D" w14:textId="77777777" w:rsidR="006126B0" w:rsidRDefault="006126B0" w:rsidP="008B550B">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9C5102" w:rsidP="008B550B">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8B550B">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8B550B">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8B550B">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8B550B">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8B550B">
      <w:pPr>
        <w:pStyle w:val="BodyText2"/>
      </w:pPr>
      <w:r>
        <w:t xml:space="preserve">Christelle has produced a set of validation sites for the roadless areas project and they are here: </w:t>
      </w:r>
    </w:p>
    <w:p w14:paraId="668D7ACD" w14:textId="77777777" w:rsidR="000B493D" w:rsidRDefault="000B493D" w:rsidP="008B550B">
      <w:pPr>
        <w:pStyle w:val="BodyText2"/>
      </w:pPr>
      <w:r w:rsidRPr="006126B0">
        <w:t>E:\cottaan\My Documents\ArcGIS\roadless\AllStrata_250firstMOD_dates.shp</w:t>
      </w:r>
    </w:p>
    <w:p w14:paraId="5CACFA30" w14:textId="77777777" w:rsidR="000B493D" w:rsidRDefault="000B493D" w:rsidP="008B550B">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9C5102"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8B550B">
      <w:pPr>
        <w:pStyle w:val="BodyText2"/>
      </w:pPr>
      <w:r>
        <w:t>23/8/16 Updated the GEE project so that validation points do not occur where there is no data in the image (e.g. for L7 in SLC areas).</w:t>
      </w:r>
    </w:p>
    <w:p w14:paraId="4931802B" w14:textId="77777777" w:rsidR="000B493D" w:rsidRDefault="000B493D" w:rsidP="008B550B">
      <w:pPr>
        <w:pStyle w:val="BodyText2"/>
      </w:pPr>
      <w:r>
        <w:lastRenderedPageBreak/>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8B550B">
      <w:pPr>
        <w:pStyle w:val="BodyText2"/>
      </w:pPr>
      <w:r>
        <w:t xml:space="preserve">Not sure why, but checking other sceneids. There are 8 in total that no longer exist and have probably been renamed: </w:t>
      </w:r>
    </w:p>
    <w:p w14:paraId="17B75471" w14:textId="77777777" w:rsidR="000B493D" w:rsidRDefault="000B493D" w:rsidP="008B550B">
      <w:pPr>
        <w:pStyle w:val="BodyText2"/>
      </w:pPr>
      <w:r>
        <w:t>LANDSAT/LT5_L1T_TOA/LT51990552011035MPS00 does not exist</w:t>
      </w:r>
    </w:p>
    <w:p w14:paraId="6F2F3ECD" w14:textId="77777777" w:rsidR="000B493D" w:rsidRDefault="000B493D" w:rsidP="008B550B">
      <w:pPr>
        <w:pStyle w:val="BodyText2"/>
      </w:pPr>
      <w:r>
        <w:t>LANDSAT/LT5_L1T_TOA/LT51990552011051MPS00 does not exist</w:t>
      </w:r>
    </w:p>
    <w:p w14:paraId="028930D1" w14:textId="77777777" w:rsidR="000B493D" w:rsidRDefault="000B493D" w:rsidP="008B550B">
      <w:pPr>
        <w:pStyle w:val="BodyText2"/>
      </w:pPr>
      <w:r>
        <w:t>LANDSAT/LT5_L1T_TOA/LT51740632008140JSA01 does not exist</w:t>
      </w:r>
    </w:p>
    <w:p w14:paraId="64227C98" w14:textId="77777777" w:rsidR="000B493D" w:rsidRDefault="000B493D" w:rsidP="008B550B">
      <w:pPr>
        <w:pStyle w:val="BodyText2"/>
      </w:pPr>
      <w:r>
        <w:t>LANDSAT/LT5_L1T_TOA/LT51990552011035MPS00 does not exist</w:t>
      </w:r>
    </w:p>
    <w:p w14:paraId="1A12B5AE" w14:textId="77777777" w:rsidR="000B493D" w:rsidRDefault="000B493D" w:rsidP="008B550B">
      <w:pPr>
        <w:pStyle w:val="BodyText2"/>
      </w:pPr>
      <w:r>
        <w:t>LANDSAT/LT5_L1T_TOA/LT51990552011035MPS00 does not exist</w:t>
      </w:r>
    </w:p>
    <w:p w14:paraId="5AD09240" w14:textId="77777777" w:rsidR="000B493D" w:rsidRDefault="000B493D" w:rsidP="008B550B">
      <w:pPr>
        <w:pStyle w:val="BodyText2"/>
      </w:pPr>
      <w:r>
        <w:t>LANDSAT/LT5_L1T_TOA/LT51990552011051MPS00 does not exist</w:t>
      </w:r>
    </w:p>
    <w:p w14:paraId="0E878A61" w14:textId="77777777" w:rsidR="000B493D" w:rsidRDefault="000B493D" w:rsidP="008B550B">
      <w:pPr>
        <w:pStyle w:val="BodyText2"/>
      </w:pPr>
      <w:r>
        <w:t>LANDSAT/LT5_L1T_TOA/LT51740632008140JSA01 does not exist</w:t>
      </w:r>
    </w:p>
    <w:p w14:paraId="00D458A6" w14:textId="77777777" w:rsidR="000B493D" w:rsidRDefault="000B493D" w:rsidP="008B550B">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8B550B">
      <w:pPr>
        <w:pStyle w:val="BodyText2"/>
      </w:pPr>
      <w:r>
        <w:t>12/1/17</w:t>
      </w:r>
      <w:r>
        <w:tab/>
      </w:r>
      <w:r w:rsidR="00356EF5">
        <w:t xml:space="preserve">Pre-processing data – similar </w:t>
      </w:r>
      <w:r w:rsidR="00CB5593">
        <w:t>to for Africa but simplified.</w:t>
      </w:r>
    </w:p>
    <w:p w14:paraId="5B171176" w14:textId="06B6BB69"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t>Creating the website</w:t>
      </w:r>
    </w:p>
    <w:p w14:paraId="0442E00C" w14:textId="38A6618D" w:rsidR="00E16A65" w:rsidRDefault="00E16A65" w:rsidP="008B550B">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AD1598">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8B550B">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8B550B">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8B550B">
      <w:pPr>
        <w:pStyle w:val="BodyText2"/>
      </w:pPr>
      <w:r>
        <w:t>Jorges website is here:</w:t>
      </w:r>
    </w:p>
    <w:p w14:paraId="5A43780B" w14:textId="0FAE86E6" w:rsidR="00A219EA" w:rsidRDefault="009C5102" w:rsidP="008B550B">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8B550B">
      <w:pPr>
        <w:pStyle w:val="BodyText2"/>
      </w:pPr>
      <w:r>
        <w:t>Using the WMS service:</w:t>
      </w:r>
    </w:p>
    <w:p w14:paraId="1D7C859C" w14:textId="329CD4D4" w:rsidR="00A219EA" w:rsidRPr="00A219EA" w:rsidRDefault="001D64BF" w:rsidP="008B550B">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5E72D4B4" w:rsidR="00B37D09" w:rsidRDefault="0093510D" w:rsidP="000E5536">
      <w:pPr>
        <w:pStyle w:val="Heading1"/>
      </w:pPr>
      <w:r>
        <w:t>Technologies</w:t>
      </w:r>
      <w:bookmarkEnd w:id="108"/>
    </w:p>
    <w:p w14:paraId="4DABE962" w14:textId="77777777" w:rsidR="004B461D" w:rsidRDefault="004B461D" w:rsidP="000E5536">
      <w:pPr>
        <w:pStyle w:val="Heading2"/>
      </w:pPr>
      <w:r>
        <w:lastRenderedPageBreak/>
        <w:t>Authentication</w:t>
      </w:r>
    </w:p>
    <w:p w14:paraId="57254059" w14:textId="77777777" w:rsidR="004B461D" w:rsidRDefault="004B461D" w:rsidP="008B550B">
      <w:pPr>
        <w:pStyle w:val="BodyText2"/>
      </w:pPr>
      <w:r>
        <w:t xml:space="preserve">CAS protocol here </w:t>
      </w:r>
      <w:hyperlink r:id="rId491" w:history="1">
        <w:r>
          <w:rPr>
            <w:rStyle w:val="Hyperlink"/>
          </w:rPr>
          <w:t>http://www.jasig.org/cas/protocol</w:t>
        </w:r>
      </w:hyperlink>
    </w:p>
    <w:p w14:paraId="4B2277D0" w14:textId="77777777" w:rsidR="004B461D" w:rsidRDefault="004B461D" w:rsidP="008B550B">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8B550B">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8B550B">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8B550B">
      <w:pPr>
        <w:pStyle w:val="BodyText2"/>
      </w:pPr>
      <w:r>
        <w:t xml:space="preserve">step1: </w:t>
      </w:r>
    </w:p>
    <w:p w14:paraId="32296642" w14:textId="77777777" w:rsidR="004B461D" w:rsidRDefault="009C5102" w:rsidP="008B550B">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8B550B">
      <w:pPr>
        <w:pStyle w:val="BodyText2"/>
      </w:pPr>
      <w:r>
        <w:t>Enter u/p</w:t>
      </w:r>
    </w:p>
    <w:p w14:paraId="5E744C4C" w14:textId="77777777" w:rsidR="004B461D" w:rsidRDefault="004B461D" w:rsidP="008B550B">
      <w:pPr>
        <w:pStyle w:val="BodyText2"/>
      </w:pPr>
      <w:r>
        <w:t xml:space="preserve">step2: redirected to </w:t>
      </w:r>
    </w:p>
    <w:p w14:paraId="2E9FDB40" w14:textId="77777777" w:rsidR="004B461D" w:rsidRDefault="009C5102" w:rsidP="008B550B">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8B550B">
      <w:pPr>
        <w:pStyle w:val="BodyText2"/>
      </w:pPr>
      <w:r>
        <w:t>step3: validate ticket and get user</w:t>
      </w:r>
    </w:p>
    <w:p w14:paraId="47471C8B" w14:textId="77777777" w:rsidR="004B461D" w:rsidRDefault="009C5102" w:rsidP="008B550B">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8B550B">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8B550B">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8B550B">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lastRenderedPageBreak/>
        <w:t xml:space="preserve">Using the </w:t>
      </w:r>
      <w:r w:rsidR="00A30E3E">
        <w:t xml:space="preserve">Google API </w:t>
      </w:r>
      <w:r>
        <w:t>Javascript Client Libraries</w:t>
      </w:r>
    </w:p>
    <w:p w14:paraId="06397D00" w14:textId="05FEAB3F" w:rsidR="00E85EDB" w:rsidRDefault="00E85EDB" w:rsidP="008B550B">
      <w:pPr>
        <w:pStyle w:val="BodyText2"/>
      </w:pPr>
      <w:r>
        <w:t xml:space="preserve">Main page is here: </w:t>
      </w:r>
      <w:hyperlink r:id="rId50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8B550B">
      <w:pPr>
        <w:pStyle w:val="BodyText2"/>
      </w:pPr>
      <w:r>
        <w:t>Main page is</w:t>
      </w:r>
      <w:r w:rsidR="004A5484">
        <w:t xml:space="preserve"> here</w:t>
      </w:r>
      <w:r>
        <w:t xml:space="preserve">: </w:t>
      </w:r>
      <w:hyperlink r:id="rId50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8B550B">
      <w:pPr>
        <w:pStyle w:val="BodyText2"/>
      </w:pPr>
      <w:r>
        <w:t>Enter a request to login to ECAS with a ficticious service:</w:t>
      </w:r>
    </w:p>
    <w:p w14:paraId="7081168F" w14:textId="77777777" w:rsidR="002B4584" w:rsidRDefault="009C5102" w:rsidP="008B550B">
      <w:pPr>
        <w:pStyle w:val="Code"/>
      </w:pPr>
      <w:hyperlink r:id="rId502" w:history="1">
        <w:r w:rsidR="002E4F85" w:rsidRPr="008913AD">
          <w:rPr>
            <w:rStyle w:val="Hyperlink"/>
          </w:rPr>
          <w:t>https://intragate.ec.europa.eu/cas/login?service=http://localhost/bling</w:t>
        </w:r>
      </w:hyperlink>
    </w:p>
    <w:p w14:paraId="234B5D9E" w14:textId="77777777" w:rsidR="002E4F85" w:rsidRDefault="002E4F85" w:rsidP="008B550B">
      <w:pPr>
        <w:pStyle w:val="BodyText2"/>
      </w:pPr>
      <w:r>
        <w:t>Take the tcket that is returned and append it to the serviceValidate method:</w:t>
      </w:r>
    </w:p>
    <w:p w14:paraId="1D533F02" w14:textId="77777777" w:rsidR="002E4F85" w:rsidRDefault="009C5102" w:rsidP="008B550B">
      <w:pPr>
        <w:pStyle w:val="Code"/>
      </w:pPr>
      <w:hyperlink r:id="rId50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8B550B">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8B550B">
      <w:pPr>
        <w:pStyle w:val="BodyText2"/>
      </w:pPr>
      <w:r>
        <w:t>For a proxy request, enter a pgtUrl:</w:t>
      </w:r>
    </w:p>
    <w:p w14:paraId="722B3674" w14:textId="77777777" w:rsidR="004F7ED9" w:rsidRDefault="009C5102" w:rsidP="008B550B">
      <w:pPr>
        <w:pStyle w:val="Code"/>
      </w:pPr>
      <w:hyperlink r:id="rId50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8B550B">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8B550B">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8B550B">
      <w:pPr>
        <w:pStyle w:val="BodyText2"/>
      </w:pPr>
      <w:r>
        <w:t>I have created a number of service end points to logon to ECAS and authenticate to secure services.</w:t>
      </w:r>
    </w:p>
    <w:p w14:paraId="67152902" w14:textId="77777777" w:rsidR="00A510B7" w:rsidRDefault="00A510B7" w:rsidP="008B550B">
      <w:pPr>
        <w:pStyle w:val="BodyText2"/>
      </w:pPr>
      <w:r>
        <w:t>For example, if we try and log on to the following service, we get an authentication error:</w:t>
      </w:r>
    </w:p>
    <w:p w14:paraId="31D30F2A" w14:textId="77777777" w:rsidR="00A510B7" w:rsidRDefault="009C5102" w:rsidP="008B550B">
      <w:pPr>
        <w:pStyle w:val="BodyText2"/>
      </w:pPr>
      <w:hyperlink r:id="rId50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8B550B">
      <w:pPr>
        <w:pStyle w:val="BodyText2"/>
      </w:pPr>
      <w:r>
        <w:t>But, if we authenticate with ECAS using the following url then we can reload the service and it will work. This sets a number of webpy sessions variables:</w:t>
      </w:r>
    </w:p>
    <w:p w14:paraId="67758979" w14:textId="77777777" w:rsidR="007159F2" w:rsidRDefault="009C5102" w:rsidP="008B550B">
      <w:pPr>
        <w:pStyle w:val="BodyText2"/>
      </w:pPr>
      <w:hyperlink r:id="rId506" w:history="1">
        <w:r w:rsidR="007159F2" w:rsidRPr="008913AD">
          <w:rPr>
            <w:rStyle w:val="Hyperlink"/>
          </w:rPr>
          <w:t>http://dopa-services.jrc.it/services/ecasLogin</w:t>
        </w:r>
      </w:hyperlink>
      <w:r w:rsidR="007159F2">
        <w:t xml:space="preserve"> </w:t>
      </w:r>
    </w:p>
    <w:p w14:paraId="2327C72B" w14:textId="77777777" w:rsidR="00A510B7" w:rsidRDefault="007159F2" w:rsidP="008B550B">
      <w:pPr>
        <w:pStyle w:val="BodyText2"/>
      </w:pPr>
      <w:r>
        <w:t>Then at the end of the session, we need to kill the webpy session using the following:</w:t>
      </w:r>
    </w:p>
    <w:p w14:paraId="481078CA" w14:textId="77777777" w:rsidR="007159F2" w:rsidRDefault="009C5102" w:rsidP="008B550B">
      <w:pPr>
        <w:pStyle w:val="BodyText2"/>
      </w:pPr>
      <w:hyperlink r:id="rId507" w:history="1">
        <w:r w:rsidR="007159F2" w:rsidRPr="008913AD">
          <w:rPr>
            <w:rStyle w:val="Hyperlink"/>
          </w:rPr>
          <w:t>http://dopa-services.jrc.it/services/endSession</w:t>
        </w:r>
      </w:hyperlink>
      <w:r w:rsidR="007159F2">
        <w:t xml:space="preserve"> </w:t>
      </w:r>
    </w:p>
    <w:p w14:paraId="3AF6B1C1" w14:textId="77777777" w:rsidR="007159F2" w:rsidRDefault="003A00B6" w:rsidP="008B550B">
      <w:pPr>
        <w:pStyle w:val="BodyText2"/>
      </w:pPr>
      <w:r>
        <w:lastRenderedPageBreak/>
        <w:t>There is an additional url to logout of ECAS:</w:t>
      </w:r>
    </w:p>
    <w:p w14:paraId="250E00D2" w14:textId="77777777" w:rsidR="003A00B6" w:rsidRDefault="009C5102" w:rsidP="008B550B">
      <w:pPr>
        <w:pStyle w:val="BodyText2"/>
      </w:pPr>
      <w:hyperlink r:id="rId508" w:history="1">
        <w:r w:rsidR="003A00B6" w:rsidRPr="008913AD">
          <w:rPr>
            <w:rStyle w:val="Hyperlink"/>
          </w:rPr>
          <w:t>http://dopa-services.jrc.it/services/ecasLogout</w:t>
        </w:r>
      </w:hyperlink>
    </w:p>
    <w:p w14:paraId="25424B9C" w14:textId="77777777" w:rsidR="003A00B6" w:rsidRPr="00A510B7" w:rsidRDefault="003A00B6" w:rsidP="008B550B">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8B550B">
      <w:pPr>
        <w:pStyle w:val="BodyText2"/>
      </w:pPr>
      <w:r>
        <w:t>This is supposed to be a GUI-less implementation:</w:t>
      </w:r>
    </w:p>
    <w:p w14:paraId="7EE65CC0" w14:textId="77777777" w:rsidR="005F4FCD" w:rsidRPr="005F4FCD" w:rsidRDefault="009C5102" w:rsidP="008B550B">
      <w:pPr>
        <w:pStyle w:val="BodyText2"/>
      </w:pPr>
      <w:hyperlink r:id="rId509"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8B550B">
      <w:pPr>
        <w:pStyle w:val="BodyText2"/>
      </w:pPr>
      <w:r>
        <w:t xml:space="preserve">There is a developer API for the forecast.io project </w:t>
      </w:r>
      <w:hyperlink r:id="rId510"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9C5102" w:rsidP="008B550B">
      <w:pPr>
        <w:pStyle w:val="BodyText2"/>
      </w:pPr>
      <w:hyperlink r:id="rId511" w:history="1">
        <w:r w:rsidR="00E0003B" w:rsidRPr="00E0003B">
          <w:rPr>
            <w:rStyle w:val="Hyperlink"/>
          </w:rPr>
          <w:t>Here</w:t>
        </w:r>
      </w:hyperlink>
      <w:r w:rsidR="00E0003B">
        <w:t xml:space="preserve">. </w:t>
      </w:r>
      <w:hyperlink r:id="rId512"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2" w:name="_CORS_1"/>
      <w:bookmarkEnd w:id="112"/>
      <w:r>
        <w:t>Data transfer</w:t>
      </w:r>
    </w:p>
    <w:p w14:paraId="364A6986" w14:textId="62CAED63" w:rsidR="00EA2F07" w:rsidRDefault="00EA2F07" w:rsidP="00EA2F07">
      <w:pPr>
        <w:pStyle w:val="Heading6"/>
      </w:pPr>
      <w:r>
        <w:t>Import</w:t>
      </w:r>
    </w:p>
    <w:p w14:paraId="1E01DA7D" w14:textId="5DAE1E9C" w:rsidR="00EA2F07" w:rsidRDefault="00F040D9" w:rsidP="008B550B">
      <w:pPr>
        <w:pStyle w:val="BodyText2"/>
      </w:pPr>
      <w:r>
        <w:t>Drag and drop</w:t>
      </w:r>
    </w:p>
    <w:p w14:paraId="7BD93304" w14:textId="42D335E4" w:rsidR="00F040D9" w:rsidRPr="00EA2F07" w:rsidRDefault="00F040D9" w:rsidP="008B550B">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8B550B">
      <w:pPr>
        <w:pStyle w:val="BodyText2"/>
      </w:pPr>
      <w:r>
        <w:t>You can store data on Google Cloud Platform using the gutils.</w:t>
      </w:r>
    </w:p>
    <w:p w14:paraId="2C3AE2E6" w14:textId="4A7FC8D4" w:rsidR="00E172D2" w:rsidRDefault="00E172D2" w:rsidP="000E5536">
      <w:pPr>
        <w:pStyle w:val="Heading5"/>
      </w:pPr>
      <w:bookmarkStart w:id="113" w:name="_gdal,_shapely_and"/>
      <w:bookmarkEnd w:id="113"/>
      <w:r>
        <w:t>Issues</w:t>
      </w:r>
    </w:p>
    <w:p w14:paraId="7761F6EB" w14:textId="77777777" w:rsidR="001B30BD" w:rsidRDefault="001B30BD" w:rsidP="001B30BD">
      <w:pPr>
        <w:pStyle w:val="Heading6"/>
      </w:pPr>
      <w:r>
        <w:t>Authorisation</w:t>
      </w:r>
    </w:p>
    <w:p w14:paraId="044A8FA8" w14:textId="77777777" w:rsidR="001B30BD" w:rsidRDefault="001B30BD" w:rsidP="008B550B">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8B550B">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8B550B">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8B550B">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lastRenderedPageBreak/>
        <w:t>blishten:~/workspace (master) $ git pull origin gh-pages</w:t>
      </w:r>
      <w:r w:rsidR="00DD5660">
        <w:t xml:space="preserve"> </w:t>
      </w:r>
      <w:r w:rsidR="00DD5660" w:rsidRPr="002E1A56">
        <w:t>gh-pages</w:t>
      </w:r>
    </w:p>
    <w:p w14:paraId="68012D4C" w14:textId="40A8D310" w:rsidR="005F23C6" w:rsidRDefault="005F23C6" w:rsidP="008B550B">
      <w:pPr>
        <w:pStyle w:val="BodyText2"/>
      </w:pPr>
      <w:r>
        <w:t>This time al</w:t>
      </w:r>
      <w:r w:rsidR="000F23E1">
        <w:t xml:space="preserve">l the files were shown properly and I could run the *.html pages using the Cloud9 Apache httpd server at the following address </w:t>
      </w:r>
      <w:hyperlink r:id="rId514" w:history="1">
        <w:r w:rsidR="000F23E1" w:rsidRPr="00540B56">
          <w:rPr>
            <w:rStyle w:val="Hyperlink"/>
          </w:rPr>
          <w:t>https://leaflet-map-blishten.c9users.io/index.html</w:t>
        </w:r>
      </w:hyperlink>
      <w:r w:rsidR="000F23E1">
        <w:t xml:space="preserve"> </w:t>
      </w:r>
    </w:p>
    <w:p w14:paraId="27B5E30F" w14:textId="77777777" w:rsidR="003C7BC6" w:rsidRDefault="003C7BC6" w:rsidP="008B550B">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8B550B">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8B550B">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8B550B">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8B550B">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8B550B">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5"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8B550B">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8B550B">
      <w:pPr>
        <w:pStyle w:val="BodyText2"/>
      </w:pPr>
      <w:r>
        <w:t>This is because, u</w:t>
      </w:r>
      <w:r w:rsidRPr="00044DD9">
        <w:t>nder Ubuntu, httpd.conf is apache2.conf, and it's in /etc/apache2</w:t>
      </w:r>
      <w:r>
        <w:t>. So use vi to add the following:</w:t>
      </w:r>
    </w:p>
    <w:p w14:paraId="73EA8DE7" w14:textId="77777777" w:rsidR="00F267AA" w:rsidRDefault="00F267AA" w:rsidP="008B550B">
      <w:pPr>
        <w:pStyle w:val="Unix"/>
      </w:pPr>
      <w:r w:rsidRPr="00002BC6">
        <w:t>blishten:/etc/apache2 $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8B550B">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8B550B">
      <w:pPr>
        <w:pStyle w:val="BodyText2"/>
      </w:pPr>
      <w:r>
        <w:t xml:space="preserve">CORS is now working on </w:t>
      </w:r>
      <w:hyperlink r:id="rId516"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4" w:name="_Jetty"/>
      <w:bookmarkEnd w:id="114"/>
      <w:r>
        <w:lastRenderedPageBreak/>
        <w:t>Jetty</w:t>
      </w:r>
    </w:p>
    <w:p w14:paraId="062DA4B5" w14:textId="0E950098" w:rsidR="005E3C3C" w:rsidRDefault="005E3C3C" w:rsidP="008B550B">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17"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18"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8B550B">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8B550B">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8B550B">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8B550B">
      <w:pPr>
        <w:pStyle w:val="BodyText2"/>
      </w:pPr>
      <w:r>
        <w:t>On 13/3/17 I tried to open the Python workspace but it showed the following screen:</w:t>
      </w:r>
    </w:p>
    <w:p w14:paraId="10F1A027" w14:textId="11D09B4B" w:rsidR="00A1250A" w:rsidRDefault="00A1250A" w:rsidP="008B550B">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8B550B">
      <w:pPr>
        <w:pStyle w:val="BodyText2"/>
      </w:pPr>
      <w:r>
        <w:t xml:space="preserve">This didn’t go away and there is a support </w:t>
      </w:r>
      <w:hyperlink r:id="rId520" w:history="1">
        <w:r w:rsidRPr="00A1250A">
          <w:rPr>
            <w:rStyle w:val="Hyperlink"/>
          </w:rPr>
          <w:t>thread</w:t>
        </w:r>
      </w:hyperlink>
      <w:r>
        <w:t xml:space="preserve"> about it which I posted in.</w:t>
      </w:r>
      <w:r w:rsidR="009B2832">
        <w:t xml:space="preserve"> The other workspaces migrated with no problem.</w:t>
      </w:r>
    </w:p>
    <w:p w14:paraId="1A98D13C" w14:textId="6626BAA1" w:rsidR="00C97C55" w:rsidRDefault="00C97C55" w:rsidP="00C97C55">
      <w:pPr>
        <w:pStyle w:val="Heading6"/>
      </w:pPr>
      <w:r>
        <w:t>Services stopping</w:t>
      </w:r>
    </w:p>
    <w:p w14:paraId="76D294DE" w14:textId="4BC920A3" w:rsidR="00C97C55" w:rsidRDefault="00C97C55" w:rsidP="008B550B">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B31D89">
      <w:pPr>
        <w:pStyle w:val="BodyText2"/>
      </w:pPr>
      <w:r>
        <w:t>However, On 8/6/2017 when I tried to open the phpPgAdmin I got the following screen:</w:t>
      </w:r>
    </w:p>
    <w:p w14:paraId="5F16BEA8" w14:textId="77777777" w:rsidR="00B31D89" w:rsidRDefault="00B31D89" w:rsidP="00B31D89">
      <w:pPr>
        <w:pStyle w:val="BodyText2"/>
      </w:pPr>
      <w:r>
        <w:rPr>
          <w:noProof/>
          <w:lang w:bidi="ar-SA"/>
        </w:rPr>
        <w:lastRenderedPageBreak/>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B31D89">
      <w:pPr>
        <w:pStyle w:val="BodyText2"/>
      </w:pPr>
    </w:p>
    <w:p w14:paraId="7DF5F357" w14:textId="1C4C9497" w:rsidR="00B31D89" w:rsidRPr="00C97C55" w:rsidRDefault="008E0075" w:rsidP="008B550B">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522"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523" w:history="1">
        <w:r w:rsidR="000359EC" w:rsidRPr="00134976">
          <w:rPr>
            <w:rStyle w:val="Hyperlink"/>
          </w:rPr>
          <w:t>https://docs.c9.io/docs/inactive-workspaces</w:t>
        </w:r>
      </w:hyperlink>
      <w:r w:rsidR="000359EC">
        <w:t xml:space="preserve"> </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474C12">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474C12">
      <w:pPr>
        <w:pStyle w:val="BodyText2"/>
      </w:pPr>
      <w:r>
        <w:t xml:space="preserve">On the SSH workspace </w:t>
      </w:r>
      <w:r w:rsidR="00AD68A9">
        <w:t xml:space="preserve">(Ubuntu 14.04) </w:t>
      </w:r>
      <w:bookmarkStart w:id="115" w:name="_GoBack"/>
      <w:bookmarkEnd w:id="115"/>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474C12">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4E33E0">
      <w:pPr>
        <w:pStyle w:val="BodyText2"/>
      </w:pPr>
      <w:r>
        <w:t>/home/a_cottam/run-apache2 file:</w:t>
      </w:r>
    </w:p>
    <w:p w14:paraId="4AB8310E" w14:textId="77777777" w:rsidR="004E33E0" w:rsidRDefault="004E33E0" w:rsidP="004E33E0">
      <w:pPr>
        <w:pStyle w:val="Code"/>
      </w:pPr>
      <w:r>
        <w:lastRenderedPageBreak/>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86422A">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lastRenderedPageBreak/>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77777777" w:rsidR="00562214" w:rsidRPr="00562214" w:rsidRDefault="00562214" w:rsidP="00474C12">
      <w:pPr>
        <w:pStyle w:val="Code"/>
      </w:pPr>
      <w:r w:rsidRPr="00562214">
        <w:t>}</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474C12">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474C12">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474C12">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474C12">
      <w:pPr>
        <w:pStyle w:val="BodyText2"/>
      </w:pPr>
      <w:r>
        <w:t xml:space="preserve">By default Jupyter Notebooks run at the </w:t>
      </w:r>
      <w:r w:rsidRPr="005A0883">
        <w:t xml:space="preserve"> </w:t>
      </w:r>
      <w:hyperlink r:id="rId524"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474C12">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474C12">
      <w:pPr>
        <w:pStyle w:val="BodyText2"/>
      </w:pPr>
      <w:r>
        <w:t xml:space="preserve">Documentation </w:t>
      </w:r>
      <w:hyperlink r:id="rId525" w:history="1">
        <w:r w:rsidRPr="00474C12">
          <w:rPr>
            <w:rStyle w:val="Hyperlink"/>
          </w:rPr>
          <w:t>here</w:t>
        </w:r>
      </w:hyperlink>
      <w:r>
        <w:t>.</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lastRenderedPageBreak/>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8B550B">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1A499EB4" w14:textId="73BC593C" w:rsidR="00B86715" w:rsidRDefault="00B86715" w:rsidP="00B86715">
      <w:pPr>
        <w:pStyle w:val="Heading6"/>
      </w:pPr>
      <w:r>
        <w:t>Remote SSH Workspaces</w:t>
      </w:r>
    </w:p>
    <w:p w14:paraId="1BB84C68" w14:textId="68A0F155" w:rsidR="00B86715" w:rsidRPr="00B86715" w:rsidRDefault="00B86715" w:rsidP="00B86715">
      <w:pPr>
        <w:pStyle w:val="BodyText2"/>
      </w:pPr>
      <w:r>
        <w:t xml:space="preserve">See here for instructions on connecting to your own </w:t>
      </w:r>
      <w:hyperlink r:id="rId526"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04954CCD" w14:textId="56C1348A" w:rsidR="003D3E89" w:rsidRDefault="003D3E89" w:rsidP="003D3E89">
      <w:pPr>
        <w:pStyle w:val="Heading7"/>
      </w:pPr>
      <w:bookmarkStart w:id="116" w:name="_Connecting"/>
      <w:bookmarkEnd w:id="116"/>
      <w:r>
        <w:t>Configuring</w:t>
      </w:r>
    </w:p>
    <w:p w14:paraId="4D097ABB" w14:textId="015E9E83" w:rsidR="003D3E89" w:rsidRDefault="00A900F3" w:rsidP="003D3E89">
      <w:pPr>
        <w:pStyle w:val="BodyText2"/>
      </w:pPr>
      <w:r>
        <w:t>T</w:t>
      </w:r>
      <w:r w:rsidR="003D3E89">
        <w:t xml:space="preserve">o see what </w:t>
      </w:r>
      <w:r>
        <w:t>processes are running on the VM as there is no System Info tab in SSH workspaces:</w:t>
      </w:r>
    </w:p>
    <w:p w14:paraId="5965B686" w14:textId="6E3A4951" w:rsidR="00281C4F" w:rsidRPr="003D3E89" w:rsidRDefault="003D3E89" w:rsidP="00A900F3">
      <w:pPr>
        <w:pStyle w:val="Unix"/>
      </w:pPr>
      <w:r w:rsidRPr="003D3E89">
        <w:t>a_cottam@postgresql-1-vm:~$ ps -A</w:t>
      </w:r>
    </w:p>
    <w:p w14:paraId="121F3C38" w14:textId="77777777" w:rsidR="00221FC1" w:rsidRDefault="00221FC1" w:rsidP="00221FC1">
      <w:pPr>
        <w:pStyle w:val="Heading7"/>
      </w:pPr>
      <w:r>
        <w:t>Connecting</w:t>
      </w:r>
    </w:p>
    <w:p w14:paraId="76D1E2BE" w14:textId="25CE3D90" w:rsidR="00BE64BB" w:rsidRDefault="009C5102" w:rsidP="00221FC1">
      <w:pPr>
        <w:pStyle w:val="Heading8"/>
      </w:pPr>
      <w:r>
        <w:t>Connection Prerequisitives</w:t>
      </w:r>
    </w:p>
    <w:p w14:paraId="741C817F" w14:textId="5954A3CE" w:rsidR="009C5102" w:rsidRPr="009C5102" w:rsidRDefault="00E56AE9" w:rsidP="00221FC1">
      <w:pPr>
        <w:pStyle w:val="Heading9"/>
      </w:pPr>
      <w:r>
        <w:t>Install Node.js</w:t>
      </w:r>
    </w:p>
    <w:p w14:paraId="64942627" w14:textId="0CD9094B" w:rsidR="00BE64BB" w:rsidRDefault="004E6F0C" w:rsidP="00221FC1">
      <w:pPr>
        <w:pStyle w:val="BodyText2"/>
      </w:pPr>
      <w:r>
        <w:t>Checking I have Node.js  version greater than 0.6.16 on my Compute Engine VM:</w:t>
      </w:r>
    </w:p>
    <w:p w14:paraId="78FAD833" w14:textId="77777777" w:rsidR="004E6F0C" w:rsidRDefault="004E6F0C" w:rsidP="00221FC1">
      <w:pPr>
        <w:pStyle w:val="Unix"/>
      </w:pPr>
      <w:r>
        <w:t>a_cottam@postgresql-1-vm:~$ node -v</w:t>
      </w:r>
    </w:p>
    <w:p w14:paraId="7D463F3C" w14:textId="7CEA26B2" w:rsidR="004E6F0C" w:rsidRDefault="004E6F0C" w:rsidP="00221FC1">
      <w:pPr>
        <w:pStyle w:val="Unix"/>
      </w:pPr>
      <w:r>
        <w:t>-bash: node: command not found</w:t>
      </w:r>
    </w:p>
    <w:p w14:paraId="3DDB7A31" w14:textId="06ECCFD5" w:rsidR="00117D75" w:rsidRDefault="00117D75" w:rsidP="00221FC1">
      <w:pPr>
        <w:pStyle w:val="BodyText2"/>
      </w:pPr>
      <w:r>
        <w:t xml:space="preserve">Installing Node.js. See </w:t>
      </w:r>
      <w:hyperlink w:anchor="_Node.js" w:history="1">
        <w:r w:rsidRPr="00117D75">
          <w:rPr>
            <w:rStyle w:val="Hyperlink"/>
          </w:rPr>
          <w:t>No</w:t>
        </w:r>
        <w:r w:rsidRPr="00117D75">
          <w:rPr>
            <w:rStyle w:val="Hyperlink"/>
          </w:rPr>
          <w:t>d</w:t>
        </w:r>
        <w:r w:rsidRPr="00117D75">
          <w:rPr>
            <w:rStyle w:val="Hyperlink"/>
          </w:rPr>
          <w:t>e</w:t>
        </w:r>
        <w:r w:rsidRPr="00117D75">
          <w:rPr>
            <w:rStyle w:val="Hyperlink"/>
          </w:rPr>
          <w:t>.</w:t>
        </w:r>
        <w:r w:rsidRPr="00117D75">
          <w:rPr>
            <w:rStyle w:val="Hyperlink"/>
          </w:rPr>
          <w:t>js</w:t>
        </w:r>
      </w:hyperlink>
      <w:r>
        <w:t>.</w:t>
      </w:r>
      <w:r w:rsidR="007966EE">
        <w:t xml:space="preserve"> Now we get:</w:t>
      </w:r>
    </w:p>
    <w:p w14:paraId="1F644B6B" w14:textId="77777777" w:rsidR="007966EE" w:rsidRDefault="007966EE" w:rsidP="00221FC1">
      <w:pPr>
        <w:pStyle w:val="Unix"/>
      </w:pPr>
      <w:r>
        <w:t>a_cottam@postgresql-1-vm:~$ node -v</w:t>
      </w:r>
    </w:p>
    <w:p w14:paraId="45EDD11B" w14:textId="36007B65" w:rsidR="007966EE" w:rsidRDefault="007966EE" w:rsidP="00221FC1">
      <w:pPr>
        <w:pStyle w:val="Unix"/>
      </w:pPr>
      <w:r>
        <w:t>v8.1.0</w:t>
      </w:r>
    </w:p>
    <w:p w14:paraId="17989B90" w14:textId="1DFFBDAC" w:rsidR="009C5102" w:rsidRDefault="00E56AE9" w:rsidP="00221FC1">
      <w:pPr>
        <w:pStyle w:val="Heading9"/>
      </w:pPr>
      <w:r>
        <w:t>Add Cloud9 SSH Key</w:t>
      </w:r>
    </w:p>
    <w:p w14:paraId="771C2761" w14:textId="40DAE7D6" w:rsidR="00E56AE9" w:rsidRPr="00E56AE9" w:rsidRDefault="00E56AE9" w:rsidP="00E56AE9">
      <w:pPr>
        <w:pStyle w:val="Heading10"/>
      </w:pPr>
      <w:r>
        <w:t>Manually</w:t>
      </w:r>
    </w:p>
    <w:p w14:paraId="12B5FB0C" w14:textId="238289F2" w:rsidR="009C5102" w:rsidRDefault="009C5102" w:rsidP="00221FC1">
      <w:pPr>
        <w:pStyle w:val="Unix"/>
      </w:pPr>
      <w:r w:rsidRPr="009C5102">
        <w:t>a_cottam@postgresql-1-vm:~$ vi ~/.ssh/authorized_keys</w:t>
      </w:r>
    </w:p>
    <w:p w14:paraId="61F2C0A9" w14:textId="24AC3E65" w:rsidR="004D4CC1" w:rsidRDefault="004D4CC1" w:rsidP="00221FC1">
      <w:pPr>
        <w:pStyle w:val="BodyText2"/>
      </w:pPr>
      <w:r>
        <w:t>Then pressed I for Insert and added my Cloud9 public key:</w:t>
      </w:r>
    </w:p>
    <w:p w14:paraId="796BBA54" w14:textId="4B9F07C0" w:rsidR="009C5102" w:rsidRDefault="004D4CC1" w:rsidP="00221FC1">
      <w:pPr>
        <w:pStyle w:val="Unix"/>
      </w:pPr>
      <w:r w:rsidRPr="004D4CC1">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527" w:history="1">
        <w:r w:rsidRPr="00134976">
          <w:rPr>
            <w:rStyle w:val="Hyperlink"/>
          </w:rPr>
          <w:t>a.cottam@gmail.com</w:t>
        </w:r>
      </w:hyperlink>
    </w:p>
    <w:p w14:paraId="12CDCBFA" w14:textId="2E7E4430" w:rsidR="004D4CC1" w:rsidRDefault="004D4CC1" w:rsidP="00221FC1">
      <w:pPr>
        <w:pStyle w:val="BodyText2"/>
      </w:pPr>
      <w:r>
        <w:t>Then I pressed Esc, :wq to save changes and exit vi.</w:t>
      </w:r>
    </w:p>
    <w:p w14:paraId="3D0A9E62" w14:textId="1C9FAD37" w:rsidR="00D72734" w:rsidRDefault="00D72734" w:rsidP="00221FC1">
      <w:pPr>
        <w:pStyle w:val="BodyText2"/>
      </w:pPr>
      <w:r>
        <w:t xml:space="preserve">NOTE: This ssh key will be removed if you restart the GCE VM </w:t>
      </w:r>
      <w:r w:rsidR="00277155">
        <w:t xml:space="preserve">as they are mananged by daemons </w:t>
      </w:r>
      <w:r>
        <w:t>a</w:t>
      </w:r>
      <w:r w:rsidR="00277155">
        <w:t>nd you will need to recreate it.</w:t>
      </w:r>
    </w:p>
    <w:p w14:paraId="2BF41FEC" w14:textId="7E1480E9" w:rsidR="00E56AE9" w:rsidRDefault="00E56AE9" w:rsidP="00E56AE9">
      <w:pPr>
        <w:pStyle w:val="Heading10"/>
      </w:pPr>
      <w:r>
        <w:t xml:space="preserve">Using gcloud </w:t>
      </w:r>
    </w:p>
    <w:p w14:paraId="063DA3A1" w14:textId="04F5C383" w:rsidR="002348D9" w:rsidRDefault="005328CC" w:rsidP="00221FC1">
      <w:pPr>
        <w:pStyle w:val="BodyText2"/>
      </w:pPr>
      <w:r>
        <w:t xml:space="preserve">THIS WAS LESS RELIABLE THAN THE MANUAL WAY! </w:t>
      </w:r>
      <w:r w:rsidR="00E56AE9">
        <w:t xml:space="preserve">Managing ssh keys on instances should be done with gcloud (see </w:t>
      </w:r>
      <w:hyperlink r:id="rId528" w:history="1">
        <w:r w:rsidR="00E56AE9" w:rsidRPr="00E56AE9">
          <w:rPr>
            <w:rStyle w:val="Hyperlink"/>
          </w:rPr>
          <w:t>he</w:t>
        </w:r>
        <w:r w:rsidR="00E56AE9" w:rsidRPr="00E56AE9">
          <w:rPr>
            <w:rStyle w:val="Hyperlink"/>
          </w:rPr>
          <w:t>r</w:t>
        </w:r>
        <w:r w:rsidR="00E56AE9" w:rsidRPr="00E56AE9">
          <w:rPr>
            <w:rStyle w:val="Hyperlink"/>
          </w:rPr>
          <w:t>e</w:t>
        </w:r>
      </w:hyperlink>
      <w:r w:rsidR="00E56AE9">
        <w:t xml:space="preserve">). </w:t>
      </w:r>
      <w:r w:rsidR="00891FCA">
        <w:t xml:space="preserve">The </w:t>
      </w:r>
      <w:r w:rsidR="00B06C6F">
        <w:t>metadata value</w:t>
      </w:r>
      <w:r w:rsidR="00891FCA">
        <w:t xml:space="preserve"> that you need to set is ‘</w:t>
      </w:r>
      <w:r w:rsidR="00891FCA" w:rsidRPr="00891FCA">
        <w:t>ssh-keys</w:t>
      </w:r>
      <w:r w:rsidR="00891FCA">
        <w:t>’.</w:t>
      </w:r>
      <w:r w:rsidR="008A422A">
        <w:t xml:space="preserve"> To use gcloud on a VM yo</w:t>
      </w:r>
      <w:r w:rsidR="00475D63">
        <w:t xml:space="preserve">u either need to set the API access </w:t>
      </w:r>
      <w:r w:rsidR="008A422A">
        <w:t>when you create</w:t>
      </w:r>
      <w:r w:rsidR="00475D63">
        <w:t xml:space="preserve"> the VM</w:t>
      </w:r>
      <w:r w:rsidR="00D158BF">
        <w:t xml:space="preserve"> (in which case you wont need to log in with the following command)</w:t>
      </w:r>
      <w:r w:rsidR="008A422A">
        <w:t xml:space="preserve">, or </w:t>
      </w:r>
      <w:r w:rsidR="00475D63">
        <w:t xml:space="preserve">you can </w:t>
      </w:r>
      <w:r w:rsidR="008A422A">
        <w:t xml:space="preserve">run </w:t>
      </w:r>
      <w:r w:rsidR="008A422A" w:rsidRPr="008A422A">
        <w:t>gcloud auth login</w:t>
      </w:r>
      <w:r w:rsidR="00C3510C">
        <w:t xml:space="preserve"> and follow the instructions:</w:t>
      </w:r>
      <w:r w:rsidR="00356E46">
        <w:t xml:space="preserve"> </w:t>
      </w:r>
    </w:p>
    <w:p w14:paraId="07175820" w14:textId="380690CA" w:rsidR="000A41E2" w:rsidRPr="002348D9" w:rsidRDefault="00356E46" w:rsidP="000A41E2">
      <w:pPr>
        <w:pStyle w:val="Unix"/>
      </w:pPr>
      <w:r w:rsidRPr="00356E46">
        <w:t>a_cottam@postgresql-1-vm:~$ gcloud auth login</w:t>
      </w:r>
    </w:p>
    <w:p w14:paraId="01F1424D" w14:textId="592748C4" w:rsidR="00692907" w:rsidRDefault="00692907" w:rsidP="00692907">
      <w:pPr>
        <w:pStyle w:val="BodyText2"/>
      </w:pPr>
      <w:r>
        <w:lastRenderedPageBreak/>
        <w:t>Then save the key above to a file (e.g. key.pub) and then use this file in the gcloud command:</w:t>
      </w:r>
    </w:p>
    <w:p w14:paraId="00CD2746" w14:textId="7761F2A9" w:rsidR="00B06C6F" w:rsidRDefault="00692907" w:rsidP="00B06C6F">
      <w:pPr>
        <w:pStyle w:val="Unix"/>
      </w:pPr>
      <w:r w:rsidRPr="00692907">
        <w:t>a_cottam@postgresql-1-vm:~$ gcloud compute instances add-metadata postgresql-1-vm --metadata-from-file ssh-keys=key.pub</w:t>
      </w:r>
    </w:p>
    <w:p w14:paraId="03A72AF2" w14:textId="47FFB849" w:rsidR="00692907" w:rsidRDefault="00692907" w:rsidP="00B06C6F">
      <w:pPr>
        <w:pStyle w:val="Unix"/>
      </w:pPr>
      <w:r>
        <w:t>..</w:t>
      </w:r>
    </w:p>
    <w:p w14:paraId="384DADF9" w14:textId="125FA997" w:rsidR="00692907" w:rsidRDefault="00692907" w:rsidP="00B06C6F">
      <w:pPr>
        <w:pStyle w:val="Unix"/>
      </w:pPr>
      <w:r w:rsidRPr="00692907">
        <w:t>Updated [https://www.googleapis.com/compute/v1/projects/geeimageserver/zones/us-central1-f/instances/postgresql-1-vm].</w:t>
      </w:r>
    </w:p>
    <w:p w14:paraId="7AF9B428" w14:textId="64D60832" w:rsidR="002225A1" w:rsidRDefault="002225A1" w:rsidP="002225A1">
      <w:pPr>
        <w:pStyle w:val="BodyText2"/>
      </w:pPr>
      <w:r>
        <w:t>After a while you will be able to see this SSH key on the VM instance details in the ‘SSH Keys’ section.</w:t>
      </w:r>
    </w:p>
    <w:p w14:paraId="0B1C164E" w14:textId="42FDABBE" w:rsidR="009D4AFE" w:rsidRDefault="009D4AFE" w:rsidP="00221FC1">
      <w:pPr>
        <w:pStyle w:val="Heading9"/>
      </w:pPr>
      <w:r>
        <w:t>Set permission on the root folder</w:t>
      </w:r>
    </w:p>
    <w:p w14:paraId="18B25DDC" w14:textId="6566EE1F" w:rsidR="009D4AFE" w:rsidRPr="009D4AFE" w:rsidRDefault="009D4AFE" w:rsidP="00221FC1">
      <w:pPr>
        <w:pStyle w:val="Unix"/>
      </w:pPr>
      <w:r w:rsidRPr="009D4AFE">
        <w:t>a_cottam@postgresql-1-vm:~$ chmod 755 ~</w:t>
      </w:r>
    </w:p>
    <w:p w14:paraId="6D6C4FA8" w14:textId="03EC1D0F" w:rsidR="008C6581" w:rsidRDefault="008C6581" w:rsidP="00221FC1">
      <w:pPr>
        <w:pStyle w:val="Heading8"/>
      </w:pPr>
      <w:r>
        <w:t>Create a new Workspace</w:t>
      </w:r>
    </w:p>
    <w:p w14:paraId="14237662" w14:textId="48C46DE3" w:rsidR="008C6581" w:rsidRDefault="008C6581" w:rsidP="00221FC1">
      <w:pPr>
        <w:pStyle w:val="BodyText2"/>
      </w:pPr>
      <w:r>
        <w:t xml:space="preserve">Create a new workspace in Cloud9 and </w:t>
      </w:r>
      <w:r w:rsidR="006F69ED">
        <w:t>enter the following information. To get the Node.js binary path:</w:t>
      </w:r>
    </w:p>
    <w:p w14:paraId="7F7089CE" w14:textId="77777777" w:rsidR="006F69ED" w:rsidRDefault="006F69ED" w:rsidP="006F69ED">
      <w:pPr>
        <w:pStyle w:val="Unix"/>
      </w:pPr>
      <w:r>
        <w:t>a_cottam@postgresql-1-vm:~$ which node</w:t>
      </w:r>
    </w:p>
    <w:p w14:paraId="32B86B04" w14:textId="5A7B7A11" w:rsidR="006F69ED" w:rsidRDefault="006F69ED" w:rsidP="006F69ED">
      <w:pPr>
        <w:pStyle w:val="Unix"/>
      </w:pPr>
      <w:r>
        <w:t>/home/a_cottam/.nvm/versions/node/v8.1.0/bin/node</w:t>
      </w:r>
    </w:p>
    <w:p w14:paraId="420A28F5" w14:textId="0F686019" w:rsidR="008C6581" w:rsidRDefault="00BC6314" w:rsidP="00221FC1">
      <w:pPr>
        <w:pStyle w:val="BodyText2"/>
      </w:pPr>
      <w:r>
        <w:rPr>
          <w:noProof/>
          <w:lang w:bidi="ar-SA"/>
        </w:rPr>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221FC1">
      <w:pPr>
        <w:pStyle w:val="BodyText2"/>
      </w:pPr>
      <w:r>
        <w:t>Then click ‘Create workspace’ and it will show the following:</w:t>
      </w:r>
    </w:p>
    <w:p w14:paraId="23FE32EB" w14:textId="19AA652E" w:rsidR="00BC6314" w:rsidRDefault="00BC6314" w:rsidP="00221FC1">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38F85A7F" w14:textId="3B688487" w:rsidR="00BC6314" w:rsidRPr="008C6581" w:rsidRDefault="00BC6314" w:rsidP="00221FC1">
      <w:pPr>
        <w:pStyle w:val="BodyText2"/>
      </w:pPr>
      <w:r>
        <w:lastRenderedPageBreak/>
        <w:t>This takes a while.</w:t>
      </w:r>
      <w:r w:rsidR="00546EAA">
        <w:t xml:space="preserve"> Succesfully connected at home that evening and then stopped the instance. I then had problems restarting the instance - Unknown Error. But it started OK the following morning - but I couldn’t connect to it from my work PC - ‘</w:t>
      </w:r>
      <w:r w:rsidR="00546EAA" w:rsidRPr="00546EAA">
        <w:t>Permission denied (publickey).</w:t>
      </w:r>
      <w:r w:rsidR="00546EAA">
        <w:t>’</w:t>
      </w:r>
      <w:r w:rsidR="002B394A">
        <w:t xml:space="preserve"> Looking at the authorized_keys file the key that I added is gone and there is a new one added by Google.</w:t>
      </w:r>
      <w:r w:rsidR="00A2586F">
        <w:t xml:space="preserve"> Re-added my SSH key and it worked!</w:t>
      </w:r>
      <w:r w:rsidR="00D72734">
        <w:t xml:space="preserve"> The key is r</w:t>
      </w:r>
      <w:r w:rsidR="00E56AE9">
        <w:t xml:space="preserve">emoved when you stop the GCE VM as these are managed by a GCE daemon. The process to properly manage ssh keys is documented </w:t>
      </w:r>
      <w:hyperlink r:id="rId531" w:history="1">
        <w:r w:rsidR="00E56AE9" w:rsidRPr="00E56AE9">
          <w:rPr>
            <w:rStyle w:val="Hyperlink"/>
          </w:rPr>
          <w:t>here</w:t>
        </w:r>
      </w:hyperlink>
      <w:r w:rsidR="00E56AE9">
        <w:t>.</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t>Installations</w:t>
      </w:r>
    </w:p>
    <w:p w14:paraId="591D3390" w14:textId="25422725" w:rsidR="00237368" w:rsidRPr="00237368" w:rsidRDefault="00237368" w:rsidP="00237368">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3A4D1B">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3A4D1B">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3A4D1B">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803511">
      <w:pPr>
        <w:pStyle w:val="BodyText2"/>
      </w:pPr>
      <w:r>
        <w:t>The Cloud9 tab that shows the processes, memory and available hard drive space is not available in ssh workspaces.</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8B550B">
      <w:pPr>
        <w:pStyle w:val="BodyText2"/>
      </w:pPr>
      <w:r>
        <w:lastRenderedPageBreak/>
        <w:t>From instructions here:</w:t>
      </w:r>
    </w:p>
    <w:p w14:paraId="6072E7AD" w14:textId="77777777" w:rsidR="00362FC9" w:rsidRDefault="00362FC9" w:rsidP="008B550B">
      <w:pPr>
        <w:pStyle w:val="Unix"/>
      </w:pPr>
      <w:r>
        <w:t>blishten:~/workspace (master) $ sudo add-apt-repository ppa:ubuntugis/ppa &amp;&amp; sudo apt-get update</w:t>
      </w:r>
    </w:p>
    <w:p w14:paraId="332EB1FD" w14:textId="77777777" w:rsidR="00362FC9" w:rsidRDefault="00362FC9" w:rsidP="008B550B">
      <w:pPr>
        <w:pStyle w:val="Unix"/>
      </w:pPr>
      <w:r>
        <w:t>blishten:~/workspace (master) $ sudo apt-get install gdal-bin</w:t>
      </w:r>
    </w:p>
    <w:p w14:paraId="216EFE18" w14:textId="77777777" w:rsidR="00362FC9" w:rsidRDefault="00362FC9" w:rsidP="008B550B">
      <w:pPr>
        <w:pStyle w:val="Unix"/>
      </w:pPr>
      <w:r>
        <w:t>blishten:~/workspace (master) $ gdalinfo --version</w:t>
      </w:r>
    </w:p>
    <w:p w14:paraId="3A16A7A0" w14:textId="77777777" w:rsidR="00362FC9" w:rsidRDefault="00362FC9" w:rsidP="008B550B">
      <w:pPr>
        <w:pStyle w:val="Unix"/>
      </w:pPr>
      <w:r>
        <w:t>blishten:~/workspace (master) $ sudo apt-get install libgdal1-dev</w:t>
      </w:r>
    </w:p>
    <w:p w14:paraId="122974DA" w14:textId="77777777" w:rsidR="00362FC9" w:rsidRDefault="00362FC9" w:rsidP="008B550B">
      <w:pPr>
        <w:pStyle w:val="BodyText2"/>
      </w:pPr>
      <w:r>
        <w:t>Python GDAL bindings installed on 9/2/17:</w:t>
      </w:r>
    </w:p>
    <w:p w14:paraId="5B748CDC" w14:textId="77777777" w:rsidR="00362FC9" w:rsidRDefault="00362FC9" w:rsidP="008B550B">
      <w:pPr>
        <w:pStyle w:val="Unix"/>
      </w:pPr>
      <w:r>
        <w:t xml:space="preserve">blishten:~/workspace (master) $ </w:t>
      </w:r>
      <w:r w:rsidRPr="00A33A17">
        <w:t>sudo apt-get python-gdal</w:t>
      </w:r>
    </w:p>
    <w:p w14:paraId="214CC092" w14:textId="77777777" w:rsidR="00362FC9" w:rsidRDefault="00362FC9" w:rsidP="0093153F">
      <w:pPr>
        <w:pStyle w:val="Heading8"/>
      </w:pPr>
      <w:r>
        <w:t>Google Cloud Platform SDK</w:t>
      </w:r>
    </w:p>
    <w:p w14:paraId="1884630E" w14:textId="77777777" w:rsidR="00362FC9" w:rsidRDefault="00362FC9" w:rsidP="008B550B">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8B550B">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8B550B">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8B550B">
      <w:pPr>
        <w:pStyle w:val="BodyText2"/>
      </w:pPr>
      <w:r>
        <w:t xml:space="preserve">Six version 1.5.2 is installed and </w:t>
      </w:r>
      <w:hyperlink r:id="rId533"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8B550B">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8B550B">
      <w:pPr>
        <w:pStyle w:val="BodyText2"/>
      </w:pPr>
      <w:r>
        <w:t>Fiona now works!!</w:t>
      </w:r>
    </w:p>
    <w:p w14:paraId="149D0CB2" w14:textId="77777777" w:rsidR="00362FC9" w:rsidRDefault="00362FC9" w:rsidP="0093153F">
      <w:pPr>
        <w:pStyle w:val="Heading8"/>
      </w:pPr>
      <w:bookmarkStart w:id="117" w:name="_tilemaker"/>
      <w:bookmarkEnd w:id="117"/>
      <w:r>
        <w:t>tilemaker</w:t>
      </w:r>
    </w:p>
    <w:p w14:paraId="67FCBB63" w14:textId="77777777" w:rsidR="00362FC9" w:rsidRDefault="00362FC9" w:rsidP="008B550B">
      <w:pPr>
        <w:pStyle w:val="BodyText2"/>
      </w:pPr>
      <w:r>
        <w:t xml:space="preserve">From </w:t>
      </w:r>
      <w:hyperlink r:id="rId534" w:history="1">
        <w:r w:rsidRPr="00465836">
          <w:rPr>
            <w:rStyle w:val="Hyperlink"/>
          </w:rPr>
          <w:t>https://github.com/systemed/tilemaker#installing</w:t>
        </w:r>
      </w:hyperlink>
      <w:r>
        <w:t xml:space="preserve"> and </w:t>
      </w:r>
      <w:hyperlink r:id="rId535" w:history="1">
        <w:r w:rsidRPr="00465836">
          <w:rPr>
            <w:rStyle w:val="Hyperlink"/>
          </w:rPr>
          <w:t>http://juniway.blogspot.it/2015/12/install-boost-1590-build-from-source.html</w:t>
        </w:r>
      </w:hyperlink>
    </w:p>
    <w:p w14:paraId="65ADC40B" w14:textId="77777777" w:rsidR="00362FC9" w:rsidRDefault="00362FC9" w:rsidP="008B550B">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8B550B">
      <w:pPr>
        <w:pStyle w:val="BodyText2"/>
      </w:pPr>
      <w:r>
        <w:lastRenderedPageBreak/>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8B550B">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8B550B">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8B550B">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8B550B">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536" w:history="1">
        <w:r w:rsidR="00473D01" w:rsidRPr="00A5061D">
          <w:rPr>
            <w:rStyle w:val="Hyperlink"/>
          </w:rPr>
          <w:t>https://community.c9.io/t/google-app-engine-dev-appserver-py/783</w:t>
        </w:r>
      </w:hyperlink>
      <w:r w:rsidR="00473D01">
        <w:t xml:space="preserve">. </w:t>
      </w:r>
    </w:p>
    <w:p w14:paraId="35D7DF0B" w14:textId="6F096EB8" w:rsidR="0093153F" w:rsidRDefault="0067294D" w:rsidP="008B550B">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8B550B">
      <w:pPr>
        <w:pStyle w:val="BodyText2"/>
      </w:pPr>
      <w:r>
        <w:t xml:space="preserve">You can then request a page </w:t>
      </w:r>
      <w:r w:rsidR="0020762D">
        <w:t>at the following domain</w:t>
      </w:r>
      <w:r>
        <w:t>:</w:t>
      </w:r>
    </w:p>
    <w:p w14:paraId="08B91BCB" w14:textId="4504C928" w:rsidR="0020762D" w:rsidRDefault="009C5102" w:rsidP="008B550B">
      <w:pPr>
        <w:pStyle w:val="BodyText2"/>
      </w:pPr>
      <w:hyperlink r:id="rId537" w:history="1">
        <w:r w:rsidR="0020762D" w:rsidRPr="00A5061D">
          <w:rPr>
            <w:rStyle w:val="Hyperlink"/>
          </w:rPr>
          <w:t>https://python-blishten.c9users.io:8081</w:t>
        </w:r>
      </w:hyperlink>
      <w:r w:rsidR="0020762D">
        <w:t xml:space="preserve"> </w:t>
      </w:r>
    </w:p>
    <w:p w14:paraId="63A5ED67" w14:textId="448C7A69" w:rsidR="0020762D" w:rsidRDefault="0020762D" w:rsidP="008B550B">
      <w:pPr>
        <w:pStyle w:val="BodyText2"/>
      </w:pPr>
      <w:r>
        <w:t>e.g. to make a specific request to the geeImageServer:</w:t>
      </w:r>
    </w:p>
    <w:p w14:paraId="7BC9B212" w14:textId="48E31AF2" w:rsidR="0067294D" w:rsidRPr="0093153F" w:rsidRDefault="009C5102" w:rsidP="008B550B">
      <w:pPr>
        <w:pStyle w:val="BodyText2"/>
      </w:pPr>
      <w:hyperlink r:id="rId538"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8B550B">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259DE254" w14:textId="134BFC3C" w:rsidR="00C241C5" w:rsidRDefault="00C241C5" w:rsidP="008B550B">
      <w:pPr>
        <w:pStyle w:val="BodyText2"/>
      </w:pPr>
      <w:r>
        <w:t>Tilemaker on 17/3/17</w:t>
      </w:r>
    </w:p>
    <w:p w14:paraId="2542487C" w14:textId="77777777" w:rsidR="00E76C72" w:rsidRDefault="00E76C72" w:rsidP="00E76C72">
      <w:pPr>
        <w:pStyle w:val="Heading7"/>
      </w:pPr>
      <w:r>
        <w:t>Configuration</w:t>
      </w:r>
    </w:p>
    <w:p w14:paraId="651855FF" w14:textId="6E55713D" w:rsidR="00362FC9" w:rsidRDefault="00362FC9" w:rsidP="008B550B">
      <w:pPr>
        <w:pStyle w:val="BodyText2"/>
      </w:pPr>
      <w:r>
        <w:lastRenderedPageBreak/>
        <w:t>CORS</w:t>
      </w:r>
    </w:p>
    <w:p w14:paraId="25841B6E" w14:textId="37AE820A" w:rsidR="00A003D4" w:rsidRDefault="00A003D4" w:rsidP="008B550B">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8B550B">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B550B">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8B550B">
      <w:pPr>
        <w:pStyle w:val="BodyText2"/>
      </w:pPr>
      <w:r>
        <w:t>In theory you can use ‘</w:t>
      </w:r>
      <w:r w:rsidRPr="007C278D">
        <w:t>/home/ubuntu/.profile</w:t>
      </w:r>
      <w:r>
        <w:t xml:space="preserve">’ to startup various services when you log in. For example, the following code would start Postgres on login (from </w:t>
      </w:r>
      <w:hyperlink r:id="rId539"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8B550B">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8B550B">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8B550B">
      <w:pPr>
        <w:pStyle w:val="BodyText2"/>
      </w:pPr>
      <w:r>
        <w:t xml:space="preserve">Navigated to </w:t>
      </w:r>
      <w:hyperlink r:id="rId540"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8B550B">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8B550B">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8B550B">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8B550B">
      <w:pPr>
        <w:pStyle w:val="BodyText2"/>
      </w:pPr>
      <w:r>
        <w:lastRenderedPageBreak/>
        <w:t>Removed unused data layers and workspaces</w:t>
      </w:r>
      <w:r w:rsidR="0006252E">
        <w:t>.</w:t>
      </w:r>
    </w:p>
    <w:p w14:paraId="53BDC4E1" w14:textId="5B248EB4" w:rsidR="00E348C8" w:rsidRDefault="00E348C8" w:rsidP="008B550B">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8B550B">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542"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8B550B">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r>
        <w:t>Postgresql</w:t>
      </w:r>
    </w:p>
    <w:p w14:paraId="11C6DD0C" w14:textId="77777777" w:rsidR="00880813" w:rsidRDefault="00880813" w:rsidP="008B550B">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r>
        <w:t>Python REST Server</w:t>
      </w:r>
    </w:p>
    <w:p w14:paraId="78151943" w14:textId="77777777" w:rsidR="00880813" w:rsidRDefault="00880813" w:rsidP="0006252E">
      <w:pPr>
        <w:pStyle w:val="ListNumber"/>
        <w:numPr>
          <w:ilvl w:val="0"/>
          <w:numId w:val="43"/>
        </w:numPr>
      </w:pPr>
      <w:r>
        <w:t>Create a database in phpPgAdmin with UTF-8 encoding</w:t>
      </w:r>
    </w:p>
    <w:p w14:paraId="5C770E02" w14:textId="77777777" w:rsidR="00880813" w:rsidRDefault="00880813" w:rsidP="0006252E">
      <w:pPr>
        <w:pStyle w:val="ListNumber"/>
      </w:pPr>
      <w:r w:rsidRPr="003630B2">
        <w:t>Run the sql script database_objects.sql to create the necessary database objects in Postgresql</w:t>
      </w:r>
    </w:p>
    <w:p w14:paraId="5E614781" w14:textId="77777777" w:rsidR="00880813" w:rsidRDefault="00880813" w:rsidP="0006252E">
      <w:pPr>
        <w:pStyle w:val="ListNumber"/>
      </w:pPr>
      <w:r>
        <w:t>Copy the Python REST Server folder into the workspace</w:t>
      </w:r>
    </w:p>
    <w:p w14:paraId="55010577" w14:textId="77777777" w:rsidR="00880813" w:rsidRDefault="00880813" w:rsidP="0006252E">
      <w:pPr>
        <w:pStyle w:val="ListNumber"/>
      </w:pPr>
      <w:r>
        <w:t xml:space="preserve">Create the resources.py file with the database connection. </w:t>
      </w:r>
    </w:p>
    <w:p w14:paraId="233B8BC3" w14:textId="77777777" w:rsidR="00880813" w:rsidRDefault="00880813" w:rsidP="0006252E">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8B550B">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8B550B">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8B550B">
      <w:pPr>
        <w:pStyle w:val="BodyText2"/>
      </w:pPr>
      <w:r>
        <w:t>Start Apache</w:t>
      </w:r>
    </w:p>
    <w:p w14:paraId="0A2FB1F9" w14:textId="77777777" w:rsidR="00880813" w:rsidRPr="00CA22F1" w:rsidRDefault="00880813" w:rsidP="008B550B">
      <w:pPr>
        <w:pStyle w:val="BodyText2"/>
      </w:pPr>
      <w:r>
        <w:t xml:space="preserve">Available here </w:t>
      </w:r>
      <w:hyperlink r:id="rId543"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lastRenderedPageBreak/>
        <w:t>Disk space</w:t>
      </w:r>
    </w:p>
    <w:p w14:paraId="74C92724" w14:textId="77777777" w:rsidR="00A0012C" w:rsidRDefault="00A0012C" w:rsidP="008B550B">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8B550B">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8B550B">
      <w:pPr>
        <w:pStyle w:val="BodyText2"/>
      </w:pPr>
      <w:r>
        <w:t>Backing up and restoring the Google Earth Engine data that is for the Spectral Library Building Tool.</w:t>
      </w:r>
    </w:p>
    <w:p w14:paraId="3E7ED96E" w14:textId="44A62F63" w:rsidR="00C90A20" w:rsidRDefault="00C90A20" w:rsidP="008B550B">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8B550B">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8B550B">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8B550B">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8B550B">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8B550B">
      <w:pPr>
        <w:pStyle w:val="BodyText2"/>
      </w:pPr>
      <w:r>
        <w:t xml:space="preserve">See </w:t>
      </w:r>
      <w:hyperlink w:anchor="_Anaconda" w:history="1">
        <w:r w:rsidRPr="00783FB6">
          <w:rPr>
            <w:rStyle w:val="Hyperlink"/>
          </w:rPr>
          <w:t>here</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8B550B">
      <w:pPr>
        <w:pStyle w:val="BodyText2"/>
      </w:pPr>
      <w:r>
        <w:lastRenderedPageBreak/>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8B550B">
      <w:pPr>
        <w:pStyle w:val="BodyText2"/>
      </w:pPr>
      <w:r>
        <w:t xml:space="preserve">Old PC: </w:t>
      </w:r>
      <w:r w:rsidR="00472767">
        <w:t xml:space="preserve">Download from this page </w:t>
      </w:r>
      <w:hyperlink r:id="rId544"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8B550B">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45" w:history="1">
        <w:r w:rsidR="00F23F37" w:rsidRPr="00F23F37">
          <w:rPr>
            <w:rStyle w:val="Hyperlink"/>
          </w:rPr>
          <w:t>here</w:t>
        </w:r>
      </w:hyperlink>
      <w:r w:rsidR="00F23F37">
        <w:t>:</w:t>
      </w:r>
    </w:p>
    <w:p w14:paraId="6C731A3B" w14:textId="77777777" w:rsidR="00F23F37" w:rsidRPr="00F23F37" w:rsidRDefault="00F23F37" w:rsidP="008B550B">
      <w:pPr>
        <w:pStyle w:val="Unix"/>
        <w:rPr>
          <w:lang w:bidi="ar-SA"/>
        </w:rPr>
      </w:pPr>
      <w:r w:rsidRPr="00F23F37">
        <w:rPr>
          <w:lang w:bidi="ar-SA"/>
        </w:rPr>
        <w:t>gcloud components install app-engine-python</w:t>
      </w:r>
    </w:p>
    <w:p w14:paraId="2A743CBE" w14:textId="67BF4280" w:rsidR="00F23F37" w:rsidRDefault="00F23F37" w:rsidP="008B550B">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8B550B">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8" w:name="_On_Ubuntu_14.04"/>
      <w:bookmarkEnd w:id="118"/>
      <w:r>
        <w:t>On Ubuntu 14.04</w:t>
      </w:r>
    </w:p>
    <w:p w14:paraId="7D4ADF31" w14:textId="4CD85C0F" w:rsidR="0028649D" w:rsidRDefault="0028649D" w:rsidP="008B550B">
      <w:pPr>
        <w:pStyle w:val="BodyText2"/>
      </w:pPr>
      <w:r>
        <w:t>Installing on Ubuntu on Cloud9.</w:t>
      </w:r>
      <w:r w:rsidR="00170C5D">
        <w:t xml:space="preserve"> Following instructions </w:t>
      </w:r>
      <w:hyperlink r:id="rId546" w:anchor="apt-get" w:history="1">
        <w:r w:rsidR="00170C5D" w:rsidRPr="00170C5D">
          <w:rPr>
            <w:rStyle w:val="Hyperlink"/>
          </w:rPr>
          <w:t>here</w:t>
        </w:r>
      </w:hyperlink>
      <w:r w:rsidR="00170C5D">
        <w:t>.</w:t>
      </w:r>
    </w:p>
    <w:p w14:paraId="428995AA" w14:textId="4B28D139" w:rsidR="00170C5D" w:rsidRDefault="00170C5D" w:rsidP="008B550B">
      <w:pPr>
        <w:pStyle w:val="Unix"/>
      </w:pPr>
      <w:r w:rsidRPr="00170C5D">
        <w:t>blishten:~/workspace (master) $ sudo apt-get install apt-transport-https</w:t>
      </w:r>
    </w:p>
    <w:p w14:paraId="1AD02792" w14:textId="77777777" w:rsidR="00170C5D" w:rsidRDefault="00170C5D" w:rsidP="008B550B">
      <w:pPr>
        <w:pStyle w:val="Unix"/>
      </w:pPr>
      <w:r>
        <w:t>blishten:~/workspace (master) $ export CLOUD_SDK_REPO="cloud-sdk-$(lsb_release -c -s)"</w:t>
      </w:r>
    </w:p>
    <w:p w14:paraId="3E8AC343" w14:textId="77777777" w:rsidR="00170C5D" w:rsidRDefault="00170C5D" w:rsidP="008B550B">
      <w:pPr>
        <w:pStyle w:val="Unix"/>
      </w:pPr>
      <w:r>
        <w:t>blishten:~/workspace (master) $ echo "deb https://packages.cloud.google.com/apt $CLOUD_SDK_REPO main" | sudo tee -a /etc/apt/sources.list.d/google-cloud-sdk.list</w:t>
      </w:r>
    </w:p>
    <w:p w14:paraId="61660E0C" w14:textId="77777777" w:rsidR="00170C5D" w:rsidRDefault="00170C5D" w:rsidP="008B550B">
      <w:pPr>
        <w:pStyle w:val="Unix"/>
      </w:pPr>
      <w:r>
        <w:t>blishten:~/workspace (master) $ curl https://packages.cloud.google.com/apt/doc/apt-key.gpg | sudo apt-key add -</w:t>
      </w:r>
    </w:p>
    <w:p w14:paraId="77EF5776" w14:textId="2C7CB8E6" w:rsidR="00170C5D" w:rsidRDefault="00170C5D" w:rsidP="008B550B">
      <w:pPr>
        <w:pStyle w:val="Unix"/>
      </w:pPr>
      <w:r>
        <w:t>blishten:~/workspace (master) $ sudo apt-get update &amp;&amp; sudo apt-get install google-cloud-sdk</w:t>
      </w:r>
    </w:p>
    <w:p w14:paraId="47CE19E2" w14:textId="65C8A002" w:rsidR="00D60CEC" w:rsidRDefault="00D60CEC" w:rsidP="008B550B">
      <w:pPr>
        <w:pStyle w:val="Unix"/>
      </w:pPr>
      <w:r w:rsidRPr="00D60CEC">
        <w:t>blishten:~/workspace (master) $ sudo apt-get install google-cloud-sdk-app-engine-python</w:t>
      </w:r>
    </w:p>
    <w:p w14:paraId="5CAF5566" w14:textId="24309E2F" w:rsidR="00D60CEC" w:rsidRDefault="00D60CEC" w:rsidP="008B550B">
      <w:pPr>
        <w:pStyle w:val="Unix"/>
      </w:pPr>
      <w:r w:rsidRPr="00D60CEC">
        <w:t>blishten:~/workspace (master) $</w:t>
      </w:r>
      <w:r>
        <w:t xml:space="preserve"> gcloud init</w:t>
      </w:r>
    </w:p>
    <w:p w14:paraId="7831497D" w14:textId="732DDE28" w:rsidR="00D60CEC" w:rsidRDefault="00D60CEC" w:rsidP="008B550B">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8B550B">
      <w:pPr>
        <w:pStyle w:val="BodyText2"/>
      </w:pPr>
      <w:r>
        <w:t>After the install a command window opens up with the following:</w:t>
      </w:r>
    </w:p>
    <w:p w14:paraId="3B6C30DE" w14:textId="77777777" w:rsidR="00472767" w:rsidRDefault="00472767" w:rsidP="008B550B">
      <w:pPr>
        <w:pStyle w:val="Unix"/>
      </w:pPr>
      <w:r>
        <w:t>Welcome to the Google Cloud SDK! Run "gcloud -h" to get the list of available commands.</w:t>
      </w:r>
    </w:p>
    <w:p w14:paraId="409B9070" w14:textId="77777777" w:rsidR="00472767" w:rsidRDefault="00472767" w:rsidP="008B550B">
      <w:pPr>
        <w:pStyle w:val="Unix"/>
      </w:pPr>
      <w:r>
        <w:t>---</w:t>
      </w:r>
    </w:p>
    <w:p w14:paraId="2B00DFB9" w14:textId="77777777" w:rsidR="00472767" w:rsidRDefault="00472767" w:rsidP="008B550B">
      <w:pPr>
        <w:pStyle w:val="Unix"/>
      </w:pPr>
    </w:p>
    <w:p w14:paraId="5B93772D" w14:textId="77777777" w:rsidR="00472767" w:rsidRPr="00213A45" w:rsidRDefault="00472767" w:rsidP="008B550B">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8B550B">
      <w:pPr>
        <w:pStyle w:val="BodyText2"/>
      </w:pPr>
      <w:r>
        <w:t>To see the status of the Google Cloud SDK:</w:t>
      </w:r>
    </w:p>
    <w:p w14:paraId="5E917874" w14:textId="1B48483F" w:rsidR="009650BE" w:rsidRDefault="009650BE" w:rsidP="008B550B">
      <w:pPr>
        <w:pStyle w:val="Unix"/>
      </w:pPr>
      <w:r>
        <w:t>Gcloud info</w:t>
      </w:r>
    </w:p>
    <w:p w14:paraId="3F0846AB" w14:textId="5B334F98" w:rsidR="00585DC7" w:rsidRDefault="00585DC7" w:rsidP="008B550B">
      <w:pPr>
        <w:pStyle w:val="BodyText2"/>
      </w:pPr>
      <w:r>
        <w:t>To deploy (e.g. here in C9):</w:t>
      </w:r>
    </w:p>
    <w:p w14:paraId="5A81557B" w14:textId="25AE3477" w:rsidR="00585DC7" w:rsidRPr="009650BE" w:rsidRDefault="00585DC7" w:rsidP="008B550B">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8B550B">
      <w:pPr>
        <w:pStyle w:val="BodyText2"/>
      </w:pPr>
      <w:r>
        <w:t xml:space="preserve">We can use Google App Engine to build a web application that communicates with GEE. Following the instructions from </w:t>
      </w:r>
      <w:hyperlink r:id="rId547" w:history="1">
        <w:r w:rsidRPr="00BB42BF">
          <w:rPr>
            <w:rStyle w:val="Hyperlink"/>
          </w:rPr>
          <w:t>here</w:t>
        </w:r>
      </w:hyperlink>
      <w:r>
        <w:t xml:space="preserve">. </w:t>
      </w:r>
    </w:p>
    <w:p w14:paraId="30A22151" w14:textId="77777777" w:rsidR="00472767" w:rsidRDefault="00472767" w:rsidP="008B550B">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9" w:name="_Ref448923250"/>
      <w:r>
        <w:lastRenderedPageBreak/>
        <w:t>Creating a new project and service account</w:t>
      </w:r>
      <w:bookmarkEnd w:id="119"/>
    </w:p>
    <w:p w14:paraId="7878F4B4" w14:textId="77777777" w:rsidR="00472767" w:rsidRDefault="00472767" w:rsidP="00472767">
      <w:pPr>
        <w:pStyle w:val="ListBullet"/>
      </w:pPr>
      <w:r>
        <w:t xml:space="preserve">Went to the Google Credentials Page </w:t>
      </w:r>
      <w:hyperlink r:id="rId548"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8B550B">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8B550B">
      <w:pPr>
        <w:pStyle w:val="Unix"/>
      </w:pPr>
      <w:r>
        <w:t>[webuser@h05-dev-vm3 python]$ openssl pkcs12 -in geeImageServer-d008159c5a32.p12 -nodes -nocerts &gt; geeImageServer-d008159c5a32.pem</w:t>
      </w:r>
    </w:p>
    <w:p w14:paraId="4D62B7F2" w14:textId="77777777" w:rsidR="00472767" w:rsidRDefault="00472767" w:rsidP="008B550B">
      <w:pPr>
        <w:pStyle w:val="Unix"/>
      </w:pPr>
      <w:r>
        <w:t>Enter Import Password:</w:t>
      </w:r>
    </w:p>
    <w:p w14:paraId="5F37A929" w14:textId="77777777" w:rsidR="00472767" w:rsidRPr="00A32C98" w:rsidRDefault="00472767" w:rsidP="008B550B">
      <w:pPr>
        <w:pStyle w:val="Unix"/>
      </w:pPr>
      <w:r>
        <w:t>MAC verified OK</w:t>
      </w:r>
    </w:p>
    <w:p w14:paraId="66148356" w14:textId="77777777" w:rsidR="00472767" w:rsidRDefault="00472767" w:rsidP="00472767">
      <w:pPr>
        <w:pStyle w:val="Heading5"/>
      </w:pPr>
      <w:r>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8B550B">
      <w:pPr>
        <w:pStyle w:val="BodyText2"/>
      </w:pPr>
      <w:r>
        <w:t xml:space="preserve">Google no longer includes the Google App Engine SDK for Python as part of the Google Cloud SDK so downloading it from this page </w:t>
      </w:r>
      <w:hyperlink r:id="rId550" w:history="1">
        <w:r w:rsidRPr="00BD631A">
          <w:rPr>
            <w:rStyle w:val="Hyperlink"/>
          </w:rPr>
          <w:t>here</w:t>
        </w:r>
      </w:hyperlink>
      <w:r>
        <w:t>.</w:t>
      </w:r>
    </w:p>
    <w:p w14:paraId="4A563FF0" w14:textId="77777777" w:rsidR="00472767" w:rsidRDefault="00472767" w:rsidP="008B550B">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8B550B">
      <w:pPr>
        <w:pStyle w:val="Unix"/>
      </w:pPr>
      <w:r w:rsidRPr="00BD631A">
        <w:t>[webuser@h05-dev-vm3 ~]$ unzip google_appengine_1.9.26.zip</w:t>
      </w:r>
    </w:p>
    <w:p w14:paraId="44EACF26" w14:textId="77777777" w:rsidR="00472767" w:rsidRDefault="00472767" w:rsidP="008B550B">
      <w:pPr>
        <w:pStyle w:val="BodyText2"/>
      </w:pPr>
      <w:r>
        <w:t>This created a couple of new folders in the webuser/home directory. Now add the google_appengine directory to the PATH:</w:t>
      </w:r>
    </w:p>
    <w:p w14:paraId="7F19B44D" w14:textId="77777777" w:rsidR="00472767" w:rsidRDefault="00472767" w:rsidP="008B550B">
      <w:pPr>
        <w:pStyle w:val="Unix"/>
      </w:pPr>
      <w:r w:rsidRPr="008D2853">
        <w:t>[webuser@h05-dev-vm3 server-auth]$ export PATH=$PATH:/home/webuser/google_appengine/</w:t>
      </w:r>
    </w:p>
    <w:p w14:paraId="1826E377" w14:textId="77777777" w:rsidR="00472767" w:rsidRDefault="00472767" w:rsidP="008B550B">
      <w:pPr>
        <w:pStyle w:val="BodyText2"/>
      </w:pPr>
      <w:r>
        <w:t>But:</w:t>
      </w:r>
    </w:p>
    <w:p w14:paraId="26F0F884" w14:textId="77777777" w:rsidR="00472767" w:rsidRDefault="00472767" w:rsidP="008B550B">
      <w:pPr>
        <w:pStyle w:val="Unix"/>
      </w:pPr>
      <w:r>
        <w:t>[webuser@h05-dev-vm3 server-auth]$ /usr/bin/env python -V</w:t>
      </w:r>
    </w:p>
    <w:p w14:paraId="057AA0D8" w14:textId="77777777" w:rsidR="00472767" w:rsidRDefault="00472767" w:rsidP="008B550B">
      <w:pPr>
        <w:pStyle w:val="Unix"/>
      </w:pPr>
      <w:r>
        <w:t>Python 2.6.6</w:t>
      </w:r>
    </w:p>
    <w:p w14:paraId="4C793D7C" w14:textId="77777777" w:rsidR="00472767" w:rsidRDefault="00472767" w:rsidP="008B550B">
      <w:pPr>
        <w:pStyle w:val="Unix"/>
      </w:pPr>
      <w:r>
        <w:t>[webuser@h05-dev-vm3 server-auth]$ dev_appserver.py ./</w:t>
      </w:r>
    </w:p>
    <w:p w14:paraId="62388EAB" w14:textId="77777777" w:rsidR="00472767" w:rsidRDefault="00472767" w:rsidP="008B550B">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8B550B">
      <w:pPr>
        <w:pStyle w:val="BodyText2"/>
      </w:pPr>
      <w:r>
        <w:t xml:space="preserve">Downloading from this page </w:t>
      </w:r>
      <w:hyperlink r:id="rId551"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8B550B">
      <w:pPr>
        <w:pStyle w:val="BodyText2"/>
      </w:pPr>
      <w:r>
        <w:t xml:space="preserve">The documentation is available </w:t>
      </w:r>
      <w:hyperlink r:id="rId552"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8B550B">
      <w:pPr>
        <w:pStyle w:val="BodyText2"/>
      </w:pPr>
      <w:r>
        <w:t xml:space="preserve">Following the instructions here </w:t>
      </w:r>
      <w:hyperlink r:id="rId553"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lastRenderedPageBreak/>
        <w:t xml:space="preserve">On h05-dev-vm3: </w:t>
      </w:r>
    </w:p>
    <w:p w14:paraId="60809815" w14:textId="77777777" w:rsidR="00472767" w:rsidRDefault="00472767" w:rsidP="008B550B">
      <w:pPr>
        <w:pStyle w:val="Unix"/>
      </w:pPr>
      <w:r>
        <w:t>[webuser@h05-dev-vm3 python]$ git clone https://github.com/google/earthengine-api.git</w:t>
      </w:r>
    </w:p>
    <w:p w14:paraId="4057428F" w14:textId="77777777" w:rsidR="00472767" w:rsidRDefault="00472767" w:rsidP="008B550B">
      <w:pPr>
        <w:pStyle w:val="Unix"/>
      </w:pPr>
      <w:r>
        <w:t>Initialized empty Git repository in /home/webuser/python/earthengine-api/.git/</w:t>
      </w:r>
    </w:p>
    <w:p w14:paraId="6EA1351F" w14:textId="77777777" w:rsidR="00472767" w:rsidRDefault="00472767" w:rsidP="008B550B">
      <w:pPr>
        <w:pStyle w:val="Unix"/>
      </w:pPr>
      <w:r>
        <w:t>remote: Counting objects: 2071, done.</w:t>
      </w:r>
    </w:p>
    <w:p w14:paraId="397FE9E9" w14:textId="77777777" w:rsidR="00472767" w:rsidRDefault="00472767" w:rsidP="008B550B">
      <w:pPr>
        <w:pStyle w:val="Unix"/>
      </w:pPr>
      <w:r>
        <w:t>remote: Total 2071 (delta 0), reused 0 (delta 0), pack-reused 2071</w:t>
      </w:r>
    </w:p>
    <w:p w14:paraId="7B3D6F06" w14:textId="77777777" w:rsidR="00472767" w:rsidRDefault="00472767" w:rsidP="008B550B">
      <w:pPr>
        <w:pStyle w:val="Unix"/>
      </w:pPr>
      <w:r>
        <w:t>Receiving objects: 100% (2071/2071), 2.89 MiB | 2.27 MiB/s, done.</w:t>
      </w:r>
    </w:p>
    <w:p w14:paraId="7ED94225" w14:textId="77777777" w:rsidR="00472767" w:rsidRDefault="00472767" w:rsidP="008B550B">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8B550B">
      <w:pPr>
        <w:pStyle w:val="Unix"/>
      </w:pPr>
      <w:r w:rsidRPr="00E46E98">
        <w:t>. ./build.sh</w:t>
      </w:r>
    </w:p>
    <w:p w14:paraId="3D883AD3" w14:textId="77777777" w:rsidR="00472767" w:rsidRDefault="00472767" w:rsidP="008B550B">
      <w:pPr>
        <w:pStyle w:val="BodyText2"/>
      </w:pPr>
      <w:r>
        <w:t>After lots of messages, this:</w:t>
      </w:r>
    </w:p>
    <w:p w14:paraId="2E458639" w14:textId="77777777" w:rsidR="00472767" w:rsidRDefault="00472767" w:rsidP="008B550B">
      <w:pPr>
        <w:pStyle w:val="Unix"/>
      </w:pPr>
      <w:r>
        <w:t>Modify profile to update your $PATH and enable shell command</w:t>
      </w:r>
    </w:p>
    <w:p w14:paraId="3C3AFCD1" w14:textId="77777777" w:rsidR="00472767" w:rsidRDefault="00472767" w:rsidP="008B550B">
      <w:pPr>
        <w:pStyle w:val="Unix"/>
      </w:pPr>
      <w:r>
        <w:t>completion? (Y/n)?  Y</w:t>
      </w:r>
    </w:p>
    <w:p w14:paraId="3E01BC09" w14:textId="77777777" w:rsidR="00472767" w:rsidRDefault="00472767" w:rsidP="008B550B">
      <w:pPr>
        <w:pStyle w:val="Unix"/>
      </w:pPr>
    </w:p>
    <w:p w14:paraId="63978480" w14:textId="77777777" w:rsidR="00472767" w:rsidRDefault="00472767" w:rsidP="008B550B">
      <w:pPr>
        <w:pStyle w:val="Unix"/>
      </w:pPr>
      <w:r>
        <w:t>The Google Cloud SDK installer will now prompt you to update an rc</w:t>
      </w:r>
    </w:p>
    <w:p w14:paraId="46C31D88" w14:textId="77777777" w:rsidR="00472767" w:rsidRDefault="00472767" w:rsidP="008B550B">
      <w:pPr>
        <w:pStyle w:val="Unix"/>
      </w:pPr>
      <w:r>
        <w:t>file to bring the Google Cloud CLIs into your environment.</w:t>
      </w:r>
    </w:p>
    <w:p w14:paraId="4650CDFC" w14:textId="77777777" w:rsidR="00472767" w:rsidRDefault="00472767" w:rsidP="008B550B">
      <w:pPr>
        <w:pStyle w:val="Unix"/>
      </w:pPr>
    </w:p>
    <w:p w14:paraId="24FB25C0" w14:textId="77777777" w:rsidR="00472767" w:rsidRDefault="00472767" w:rsidP="008B550B">
      <w:pPr>
        <w:pStyle w:val="Unix"/>
      </w:pPr>
      <w:r>
        <w:t>Enter a path to an rc file to update, or leave blank to use</w:t>
      </w:r>
    </w:p>
    <w:p w14:paraId="51E3EB20" w14:textId="77777777" w:rsidR="00472767" w:rsidRDefault="00472767" w:rsidP="008B550B">
      <w:pPr>
        <w:pStyle w:val="Unix"/>
      </w:pPr>
      <w:r>
        <w:t>[/home/webuser/.bashrc]:</w:t>
      </w:r>
    </w:p>
    <w:p w14:paraId="2FC00331" w14:textId="77777777" w:rsidR="00472767" w:rsidRDefault="00472767" w:rsidP="008B550B">
      <w:pPr>
        <w:pStyle w:val="Unix"/>
      </w:pPr>
      <w:r>
        <w:t>Backing up [/home/webuser/.bashrc] to [/home/webuser/.bashrc.backup].</w:t>
      </w:r>
    </w:p>
    <w:p w14:paraId="74473D19" w14:textId="77777777" w:rsidR="00472767" w:rsidRDefault="00472767" w:rsidP="008B550B">
      <w:pPr>
        <w:pStyle w:val="Unix"/>
      </w:pPr>
      <w:r>
        <w:t>[/home/webuser/.bashrc] has been updated.</w:t>
      </w:r>
    </w:p>
    <w:p w14:paraId="6BFFE12A" w14:textId="77777777" w:rsidR="00472767" w:rsidRDefault="00472767" w:rsidP="008B550B">
      <w:pPr>
        <w:pStyle w:val="Unix"/>
      </w:pPr>
      <w:r>
        <w:t xml:space="preserve">Start a new shell for the changes to take effect. </w:t>
      </w:r>
    </w:p>
    <w:p w14:paraId="526DF67A" w14:textId="77777777" w:rsidR="00472767" w:rsidRDefault="00472767" w:rsidP="008B550B">
      <w:pPr>
        <w:pStyle w:val="Unix"/>
      </w:pPr>
    </w:p>
    <w:p w14:paraId="5F9587A7" w14:textId="77777777" w:rsidR="00472767" w:rsidRDefault="00472767" w:rsidP="008B550B">
      <w:pPr>
        <w:pStyle w:val="Unix"/>
      </w:pPr>
      <w:r>
        <w:t>WARNING: Component [gae-python] no longer exists.</w:t>
      </w:r>
    </w:p>
    <w:p w14:paraId="0681E9A3" w14:textId="77777777" w:rsidR="00472767" w:rsidRDefault="00472767" w:rsidP="008B550B">
      <w:pPr>
        <w:pStyle w:val="Unix"/>
      </w:pPr>
      <w:r>
        <w:t>WARNING: The standalone App Engine SDKs are no longer distributed through the Cloud SDK</w:t>
      </w:r>
    </w:p>
    <w:p w14:paraId="40ECCF22" w14:textId="77777777" w:rsidR="00472767" w:rsidRDefault="00472767" w:rsidP="008B550B">
      <w:pPr>
        <w:pStyle w:val="Unix"/>
      </w:pPr>
      <w:r>
        <w:t>(however, the appcfg and dev_appserver commands remain the official and</w:t>
      </w:r>
    </w:p>
    <w:p w14:paraId="57D318AD" w14:textId="77777777" w:rsidR="00472767" w:rsidRDefault="00472767" w:rsidP="008B550B">
      <w:pPr>
        <w:pStyle w:val="Unix"/>
      </w:pPr>
      <w:r>
        <w:t>supported way of using App Engine from the command line).  If you want to</w:t>
      </w:r>
    </w:p>
    <w:p w14:paraId="58669012" w14:textId="77777777" w:rsidR="00472767" w:rsidRDefault="00472767" w:rsidP="008B550B">
      <w:pPr>
        <w:pStyle w:val="Unix"/>
      </w:pPr>
      <w:r>
        <w:t>continue using these tools, they are available for download from the official</w:t>
      </w:r>
    </w:p>
    <w:p w14:paraId="71B1D99A" w14:textId="77777777" w:rsidR="00472767" w:rsidRDefault="00472767" w:rsidP="008B550B">
      <w:pPr>
        <w:pStyle w:val="Unix"/>
      </w:pPr>
      <w:r>
        <w:t>App Engine download page here:</w:t>
      </w:r>
    </w:p>
    <w:p w14:paraId="4EF5EBB2" w14:textId="77777777" w:rsidR="00472767" w:rsidRDefault="00472767" w:rsidP="008B550B">
      <w:pPr>
        <w:pStyle w:val="Unix"/>
      </w:pPr>
      <w:r>
        <w:t xml:space="preserve">    https://cloud.google.com/appengine/downloads</w:t>
      </w:r>
    </w:p>
    <w:p w14:paraId="4B5FE427" w14:textId="77777777" w:rsidR="00472767" w:rsidRDefault="00472767" w:rsidP="008B550B">
      <w:pPr>
        <w:pStyle w:val="Unix"/>
      </w:pPr>
    </w:p>
    <w:p w14:paraId="38C099DD" w14:textId="77777777" w:rsidR="00472767" w:rsidRDefault="00472767" w:rsidP="008B550B">
      <w:pPr>
        <w:pStyle w:val="Unix"/>
      </w:pPr>
      <w:r>
        <w:t>All components are up to date.</w:t>
      </w:r>
    </w:p>
    <w:p w14:paraId="4FDB8A20" w14:textId="77777777" w:rsidR="00472767" w:rsidRDefault="00472767" w:rsidP="008B550B">
      <w:pPr>
        <w:pStyle w:val="BodyText2"/>
      </w:pPr>
      <w:r>
        <w:t xml:space="preserve">But when I try to run </w:t>
      </w:r>
      <w:r w:rsidRPr="003C4315">
        <w:t>dev_appserver.py ./</w:t>
      </w:r>
      <w:r>
        <w:t xml:space="preserve"> I get the error</w:t>
      </w:r>
    </w:p>
    <w:p w14:paraId="344EDB79" w14:textId="77777777" w:rsidR="00472767" w:rsidRDefault="00472767" w:rsidP="008B550B">
      <w:pPr>
        <w:pStyle w:val="Unix"/>
      </w:pPr>
      <w:r>
        <w:t>-</w:t>
      </w:r>
      <w:r w:rsidRPr="003C4315">
        <w:t>bash: dev_appserver.py: command not found</w:t>
      </w:r>
    </w:p>
    <w:p w14:paraId="50466F5F" w14:textId="77777777" w:rsidR="00472767" w:rsidRDefault="00472767" w:rsidP="008B550B">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8B550B">
      <w:pPr>
        <w:pStyle w:val="BodyText2"/>
      </w:pPr>
      <w:r>
        <w:t xml:space="preserve">I am up to the line where you </w:t>
      </w:r>
      <w:hyperlink r:id="rId554"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8B550B">
      <w:pPr>
        <w:pStyle w:val="BodyText2"/>
      </w:pPr>
      <w:r>
        <w:t xml:space="preserve">This is available from this repo </w:t>
      </w:r>
      <w:hyperlink r:id="rId555"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8B550B">
      <w:pPr>
        <w:pStyle w:val="BodyText2"/>
      </w:pPr>
      <w:r>
        <w:t xml:space="preserve">This is available from </w:t>
      </w:r>
      <w:hyperlink r:id="rId556"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8B550B">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8B550B">
      <w:pPr>
        <w:pStyle w:val="BodyText2"/>
      </w:pPr>
      <w:r>
        <w:lastRenderedPageBreak/>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8B550B">
      <w:pPr>
        <w:pStyle w:val="Unix"/>
      </w:pPr>
      <w:r>
        <w:t>raise CryptoUnavailableError('No crypto library available')</w:t>
      </w:r>
    </w:p>
    <w:p w14:paraId="76A9BA45" w14:textId="77777777" w:rsidR="00472767" w:rsidRDefault="00472767" w:rsidP="008B550B">
      <w:pPr>
        <w:pStyle w:val="Unix"/>
      </w:pPr>
      <w:r>
        <w:t>CryptoUnavailableError: No crypto library available</w:t>
      </w:r>
    </w:p>
    <w:p w14:paraId="685BDF27" w14:textId="77777777" w:rsidR="00472767" w:rsidRDefault="00472767" w:rsidP="008B550B">
      <w:pPr>
        <w:pStyle w:val="BodyText2"/>
      </w:pPr>
      <w:r>
        <w:t>This is because there is no Python ssl library installed. Need to install pycrypto and PyOpenSSL:</w:t>
      </w:r>
    </w:p>
    <w:p w14:paraId="278CBF33" w14:textId="77777777" w:rsidR="00472767" w:rsidRDefault="00472767" w:rsidP="008B550B">
      <w:pPr>
        <w:pStyle w:val="Unix"/>
      </w:pPr>
      <w:r w:rsidRPr="00765EC0">
        <w:t>E:\cottaan\My Documents\github repos\earthengine-api\demos\server-auth&gt;conda install pycrypto</w:t>
      </w:r>
    </w:p>
    <w:p w14:paraId="5D8FCDCF" w14:textId="77777777" w:rsidR="00472767" w:rsidRDefault="00472767" w:rsidP="008B550B">
      <w:pPr>
        <w:pStyle w:val="Unix"/>
      </w:pPr>
      <w:r w:rsidRPr="00765EC0">
        <w:t xml:space="preserve">E:\cottaan\My Documents\github repos\earthengine-api\demos\server-auth&gt;conda install </w:t>
      </w:r>
      <w:r>
        <w:t>PyOpenSSL</w:t>
      </w:r>
    </w:p>
    <w:p w14:paraId="70D76692" w14:textId="070545DD" w:rsidR="00472767" w:rsidRDefault="00472767" w:rsidP="008B550B">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8B550B">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8B550B">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8B550B">
      <w:pPr>
        <w:pStyle w:val="BodyText2"/>
      </w:pPr>
      <w:r>
        <w:t>Now I need to run the application using the built in server. In Windows at the cmd prompt type the following:</w:t>
      </w:r>
    </w:p>
    <w:p w14:paraId="37AA821D" w14:textId="77777777" w:rsidR="00472767" w:rsidRDefault="00472767" w:rsidP="008B550B">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8B550B">
      <w:pPr>
        <w:pStyle w:val="BodyText2"/>
      </w:pPr>
      <w:r>
        <w:t xml:space="preserve">Go to </w:t>
      </w:r>
      <w:hyperlink r:id="rId557"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8B550B">
      <w:pPr>
        <w:pStyle w:val="BodyText2"/>
      </w:pPr>
      <w:r>
        <w:t>Run the following command (NOTE: the project ID is case sensitive):</w:t>
      </w:r>
    </w:p>
    <w:p w14:paraId="5A0935C9" w14:textId="77777777" w:rsidR="00472767" w:rsidRDefault="00472767" w:rsidP="008B550B">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8B550B">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t>View and manage your data across Google Cloud Platform services</w:t>
      </w:r>
    </w:p>
    <w:p w14:paraId="6809CED0" w14:textId="77777777" w:rsidR="00472767" w:rsidRDefault="00472767" w:rsidP="008B550B">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8B550B">
      <w:pPr>
        <w:pStyle w:val="BodyText2"/>
      </w:pPr>
      <w:r w:rsidRPr="007A5A0C">
        <w:t xml:space="preserve">The full URL for your application is </w:t>
      </w:r>
      <w:hyperlink r:id="rId558"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8B550B">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8B550B">
      <w:pPr>
        <w:pStyle w:val="BodyText2"/>
      </w:pPr>
      <w:r>
        <w:t xml:space="preserve">Following instructions </w:t>
      </w:r>
      <w:hyperlink r:id="rId559"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lastRenderedPageBreak/>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8B550B">
      <w:pPr>
        <w:pStyle w:val="Code"/>
      </w:pPr>
      <w:r>
        <w:t>application: geeimageserver</w:t>
      </w:r>
    </w:p>
    <w:p w14:paraId="2D4DDC18" w14:textId="77777777" w:rsidR="00472767" w:rsidRDefault="00472767" w:rsidP="008B550B">
      <w:pPr>
        <w:pStyle w:val="Code"/>
      </w:pPr>
      <w:r>
        <w:t>version: 1</w:t>
      </w:r>
    </w:p>
    <w:p w14:paraId="1F015FC2" w14:textId="77777777" w:rsidR="00472767" w:rsidRDefault="00472767" w:rsidP="008B550B">
      <w:pPr>
        <w:pStyle w:val="Code"/>
      </w:pPr>
      <w:r>
        <w:t>runtime: python27</w:t>
      </w:r>
    </w:p>
    <w:p w14:paraId="12C3638E" w14:textId="77777777" w:rsidR="00472767" w:rsidRDefault="00472767" w:rsidP="008B550B">
      <w:pPr>
        <w:pStyle w:val="Code"/>
      </w:pPr>
      <w:r>
        <w:t>api_version: 1</w:t>
      </w:r>
    </w:p>
    <w:p w14:paraId="6CCEFC66" w14:textId="77777777" w:rsidR="00472767" w:rsidRDefault="00472767" w:rsidP="008B550B">
      <w:pPr>
        <w:pStyle w:val="Code"/>
      </w:pPr>
      <w:r>
        <w:t>threadsafe: false</w:t>
      </w:r>
    </w:p>
    <w:p w14:paraId="5BB5CFA3" w14:textId="77777777" w:rsidR="00472767" w:rsidRDefault="00472767" w:rsidP="008B550B">
      <w:pPr>
        <w:pStyle w:val="Code"/>
      </w:pPr>
    </w:p>
    <w:p w14:paraId="68EB8058" w14:textId="77777777" w:rsidR="00472767" w:rsidRDefault="00472767" w:rsidP="008B550B">
      <w:pPr>
        <w:pStyle w:val="Code"/>
      </w:pPr>
      <w:r>
        <w:t>handlers:</w:t>
      </w:r>
    </w:p>
    <w:p w14:paraId="2DA7B1E5" w14:textId="77777777" w:rsidR="00472767" w:rsidRDefault="00472767" w:rsidP="008B550B">
      <w:pPr>
        <w:pStyle w:val="Code"/>
      </w:pPr>
      <w:r>
        <w:t>- url: /.*</w:t>
      </w:r>
    </w:p>
    <w:p w14:paraId="156076AF" w14:textId="77777777" w:rsidR="00472767" w:rsidRDefault="00472767" w:rsidP="008B550B">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8B550B">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8B550B">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8B550B">
      <w:pPr>
        <w:pStyle w:val="BodyText2"/>
      </w:pPr>
      <w:r>
        <w:t xml:space="preserve">Follow the instructions </w:t>
      </w:r>
      <w:hyperlink r:id="rId560"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8B550B">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8B550B">
      <w:pPr>
        <w:pStyle w:val="Code"/>
      </w:pPr>
      <w:r>
        <w:t>from google.appengine.ext import vendor</w:t>
      </w:r>
    </w:p>
    <w:p w14:paraId="57EF13E1" w14:textId="77777777" w:rsidR="00472767" w:rsidRDefault="00472767" w:rsidP="008B550B">
      <w:pPr>
        <w:pStyle w:val="Code"/>
      </w:pPr>
    </w:p>
    <w:p w14:paraId="09DA949B" w14:textId="77777777" w:rsidR="00472767" w:rsidRDefault="00472767" w:rsidP="008B550B">
      <w:pPr>
        <w:pStyle w:val="Code"/>
      </w:pPr>
      <w:r>
        <w:t># Add any libraries installed in the "lib" folder.</w:t>
      </w:r>
    </w:p>
    <w:p w14:paraId="2183A712" w14:textId="77777777" w:rsidR="00472767" w:rsidRDefault="00472767" w:rsidP="008B550B">
      <w:pPr>
        <w:pStyle w:val="Code"/>
      </w:pPr>
      <w:r>
        <w:t>vendor.add('lib')</w:t>
      </w:r>
    </w:p>
    <w:p w14:paraId="52AD302F" w14:textId="77777777" w:rsidR="00472767" w:rsidRDefault="00472767" w:rsidP="008B550B">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8B550B">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8B550B">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8B550B">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8B550B">
      <w:pPr>
        <w:pStyle w:val="BodyText2"/>
      </w:pPr>
      <w:r>
        <w:lastRenderedPageBreak/>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8B550B">
      <w:pPr>
        <w:pStyle w:val="BodyText2"/>
      </w:pPr>
      <w:r>
        <w:t>On 19/4/16 I tried to upload the geeImageServer app from PyDev and it failed and went to the following website:</w:t>
      </w:r>
    </w:p>
    <w:p w14:paraId="409DD9EC" w14:textId="77777777" w:rsidR="00472767" w:rsidRDefault="00472767" w:rsidP="008B550B">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1">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8B550B">
      <w:pPr>
        <w:pStyle w:val="BodyText2"/>
      </w:pPr>
      <w:r>
        <w:t xml:space="preserve">It was logged in as </w:t>
      </w:r>
      <w:hyperlink r:id="rId562" w:history="1">
        <w:r w:rsidRPr="00BF7AD8">
          <w:rPr>
            <w:rStyle w:val="Hyperlink"/>
          </w:rPr>
          <w:t>a.cottam@gmail.com</w:t>
        </w:r>
      </w:hyperlink>
      <w:r>
        <w:t xml:space="preserve"> and so the service account was still failing to upload. Trying to go to the consent page on </w:t>
      </w:r>
      <w:hyperlink r:id="rId563"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8B550B">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8B550B">
      <w:pPr>
        <w:pStyle w:val="BodyText2"/>
      </w:pPr>
      <w:r>
        <w:t xml:space="preserve">They are available online! </w:t>
      </w:r>
      <w:hyperlink r:id="rId564"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t>Url length</w:t>
      </w:r>
    </w:p>
    <w:p w14:paraId="30F81132" w14:textId="77777777" w:rsidR="00472767" w:rsidRPr="0086394D" w:rsidRDefault="00472767" w:rsidP="008B550B">
      <w:pPr>
        <w:pStyle w:val="BodyText2"/>
      </w:pPr>
      <w:r>
        <w:t xml:space="preserve">There is a max limit on the url length that can be passed to Google App Engine of 2048 characters (see </w:t>
      </w:r>
      <w:hyperlink r:id="rId565"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8B550B">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8B550B">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8B550B">
      <w:pPr>
        <w:pStyle w:val="BodyText2"/>
      </w:pPr>
      <w:r>
        <w:t xml:space="preserve">There are several client libraries for accessing GCS and the differences are described </w:t>
      </w:r>
      <w:hyperlink r:id="rId566"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8B550B">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8B550B">
      <w:pPr>
        <w:pStyle w:val="BodyText2"/>
      </w:pPr>
      <w:r>
        <w:t xml:space="preserve">To install the client library in App Engine (following instructions </w:t>
      </w:r>
      <w:hyperlink r:id="rId567"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8B550B">
      <w:pPr>
        <w:pStyle w:val="Unix"/>
      </w:pPr>
      <w:r w:rsidRPr="001E7B39">
        <w:lastRenderedPageBreak/>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8B550B">
      <w:pPr>
        <w:pStyle w:val="Unix"/>
      </w:pPr>
      <w:r w:rsidRPr="007B0A4F">
        <w:t>import cloudstorage as gcs</w:t>
      </w:r>
    </w:p>
    <w:p w14:paraId="4BD26772" w14:textId="77777777" w:rsidR="00472767" w:rsidRDefault="00472767" w:rsidP="008B550B">
      <w:pPr>
        <w:pStyle w:val="Unix"/>
      </w:pPr>
      <w:r w:rsidRPr="005F7CD7">
        <w:t>from google.appengine.api import app_identity</w:t>
      </w:r>
    </w:p>
    <w:p w14:paraId="61D75B27" w14:textId="77777777" w:rsidR="00472767" w:rsidRPr="001E7B39" w:rsidRDefault="00472767" w:rsidP="008B550B">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9C5102" w:rsidP="008B550B">
      <w:pPr>
        <w:pStyle w:val="BodyText2"/>
      </w:pPr>
      <w:hyperlink r:id="rId568"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9C5102" w:rsidP="008B550B">
      <w:pPr>
        <w:pStyle w:val="BodyText2"/>
      </w:pPr>
      <w:hyperlink r:id="rId569"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8B550B">
      <w:pPr>
        <w:pStyle w:val="Unix"/>
      </w:pPr>
      <w:r w:rsidRPr="009B6FA1">
        <w:t>pip install --upgrade google-cloud-storage</w:t>
      </w:r>
    </w:p>
    <w:p w14:paraId="63B67E8E" w14:textId="77777777" w:rsidR="00472767" w:rsidRPr="009B6FA1" w:rsidRDefault="00472767" w:rsidP="008B550B">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8B550B">
      <w:pPr>
        <w:pStyle w:val="BodyText2"/>
      </w:pPr>
      <w:r>
        <w:t xml:space="preserve">Following instructions </w:t>
      </w:r>
      <w:hyperlink r:id="rId570"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8B550B">
      <w:pPr>
        <w:pStyle w:val="Unix"/>
      </w:pPr>
      <w:r>
        <w:t>C:\Users\cottaan&gt;gcloud beta auth application-default login</w:t>
      </w:r>
    </w:p>
    <w:p w14:paraId="76A95D65" w14:textId="77777777" w:rsidR="00472767" w:rsidRDefault="00472767" w:rsidP="008B550B">
      <w:pPr>
        <w:pStyle w:val="Unix"/>
      </w:pPr>
      <w:r>
        <w:t>Your browser has been opened to visit:</w:t>
      </w:r>
    </w:p>
    <w:p w14:paraId="5A70D56A" w14:textId="77777777" w:rsidR="00472767" w:rsidRDefault="00472767" w:rsidP="008B550B">
      <w:pPr>
        <w:pStyle w:val="Unix"/>
      </w:pPr>
      <w:r>
        <w:t xml:space="preserve">    https://accounts.google.com/o/oauth2/auth?redirect_......</w:t>
      </w:r>
    </w:p>
    <w:p w14:paraId="35B828BD" w14:textId="77777777" w:rsidR="00472767" w:rsidRDefault="00472767" w:rsidP="008B550B">
      <w:pPr>
        <w:pStyle w:val="Unix"/>
      </w:pPr>
      <w:r>
        <w:t>Credentials saved to file: [C:\Users\cottaan\AppData\Roaming\gcloud\application_default_credentials.json]</w:t>
      </w:r>
    </w:p>
    <w:p w14:paraId="74FF9D58" w14:textId="77777777" w:rsidR="00472767" w:rsidRDefault="00472767" w:rsidP="008B550B">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8B550B">
      <w:pPr>
        <w:pStyle w:val="Unix"/>
      </w:pPr>
      <w:r>
        <w:t>Your browser has been opened to visit:</w:t>
      </w:r>
    </w:p>
    <w:p w14:paraId="2E95D351" w14:textId="77777777" w:rsidR="00472767" w:rsidRDefault="00472767" w:rsidP="008B550B">
      <w:pPr>
        <w:pStyle w:val="Unix"/>
      </w:pPr>
      <w:r>
        <w:t xml:space="preserve">    https://accounts.google.com/o/oauth2/auth?redirect_uri............</w:t>
      </w:r>
    </w:p>
    <w:p w14:paraId="44D8A012" w14:textId="77777777" w:rsidR="00472767" w:rsidRDefault="00472767" w:rsidP="008B550B">
      <w:pPr>
        <w:pStyle w:val="Unix"/>
      </w:pPr>
      <w:r>
        <w:t>WARNING: `gcloud auth login` no longer writes application default credentials.</w:t>
      </w:r>
    </w:p>
    <w:p w14:paraId="45819D9E" w14:textId="77777777" w:rsidR="00472767" w:rsidRDefault="00472767" w:rsidP="008B550B">
      <w:pPr>
        <w:pStyle w:val="Unix"/>
      </w:pPr>
      <w:r>
        <w:t>If you need to use ADC, see:</w:t>
      </w:r>
    </w:p>
    <w:p w14:paraId="18889064" w14:textId="77777777" w:rsidR="00472767" w:rsidRDefault="00472767" w:rsidP="008B550B">
      <w:pPr>
        <w:pStyle w:val="Unix"/>
      </w:pPr>
      <w:r>
        <w:t xml:space="preserve">  gcloud auth application-default --help</w:t>
      </w:r>
    </w:p>
    <w:p w14:paraId="4A180593" w14:textId="77777777" w:rsidR="00472767" w:rsidRDefault="00472767" w:rsidP="008B550B">
      <w:pPr>
        <w:pStyle w:val="Unix"/>
      </w:pPr>
      <w:r>
        <w:t>You are now logged in as [a.cottam@gmail.com].</w:t>
      </w:r>
    </w:p>
    <w:p w14:paraId="169AA98D" w14:textId="77777777" w:rsidR="00472767" w:rsidRDefault="00472767" w:rsidP="008B550B">
      <w:pPr>
        <w:pStyle w:val="Unix"/>
      </w:pPr>
      <w:r>
        <w:t>Your current project is [None].  You can change this setting by running:</w:t>
      </w:r>
    </w:p>
    <w:p w14:paraId="46675532" w14:textId="77777777" w:rsidR="00472767" w:rsidRDefault="00472767" w:rsidP="008B550B">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8B550B">
      <w:pPr>
        <w:pStyle w:val="Unix"/>
      </w:pPr>
      <w:r>
        <w:t>Updated property [core/project].</w:t>
      </w:r>
    </w:p>
    <w:p w14:paraId="08352E84" w14:textId="77777777" w:rsidR="00472767" w:rsidRDefault="00472767" w:rsidP="008B550B">
      <w:pPr>
        <w:pStyle w:val="Unix"/>
      </w:pPr>
      <w:r>
        <w:t>C:\Users\cottaan&gt;gcloud auth login</w:t>
      </w:r>
    </w:p>
    <w:p w14:paraId="7B462F54" w14:textId="77777777" w:rsidR="00472767" w:rsidRDefault="00472767" w:rsidP="008B550B">
      <w:pPr>
        <w:pStyle w:val="Unix"/>
      </w:pPr>
      <w:r>
        <w:t>Your browser has been opened to visit:</w:t>
      </w:r>
    </w:p>
    <w:p w14:paraId="4E929E41" w14:textId="77777777" w:rsidR="00472767" w:rsidRDefault="00472767" w:rsidP="008B550B">
      <w:pPr>
        <w:pStyle w:val="Unix"/>
      </w:pPr>
      <w:r>
        <w:t xml:space="preserve">    https://accounts.google.com/o/oauth2/auth?...</w:t>
      </w:r>
    </w:p>
    <w:p w14:paraId="69CDFD73" w14:textId="77777777" w:rsidR="00472767" w:rsidRDefault="00472767" w:rsidP="008B550B">
      <w:pPr>
        <w:pStyle w:val="Unix"/>
      </w:pPr>
      <w:r>
        <w:t>WARNING: `gcloud auth login` no longer writes application default credentials.</w:t>
      </w:r>
    </w:p>
    <w:p w14:paraId="1E811CD1" w14:textId="77777777" w:rsidR="00472767" w:rsidRDefault="00472767" w:rsidP="008B550B">
      <w:pPr>
        <w:pStyle w:val="Unix"/>
      </w:pPr>
      <w:r>
        <w:t>If you need to use ADC, see:</w:t>
      </w:r>
    </w:p>
    <w:p w14:paraId="5A3B30F3" w14:textId="77777777" w:rsidR="00472767" w:rsidRDefault="00472767" w:rsidP="008B550B">
      <w:pPr>
        <w:pStyle w:val="Unix"/>
      </w:pPr>
      <w:r>
        <w:t xml:space="preserve">  gcloud auth application-default --help</w:t>
      </w:r>
    </w:p>
    <w:p w14:paraId="2BD1CEDE" w14:textId="77777777" w:rsidR="00472767" w:rsidRDefault="00472767" w:rsidP="008B550B">
      <w:pPr>
        <w:pStyle w:val="Unix"/>
      </w:pPr>
      <w:r>
        <w:t>You are now logged in as [a.cottam@gmail.com].</w:t>
      </w:r>
    </w:p>
    <w:p w14:paraId="2AF9E667" w14:textId="77777777" w:rsidR="00472767" w:rsidRDefault="00472767" w:rsidP="008B550B">
      <w:pPr>
        <w:pStyle w:val="Unix"/>
      </w:pPr>
      <w:r>
        <w:t>Your current project is [water-world].  You can change this setting by running:</w:t>
      </w:r>
    </w:p>
    <w:p w14:paraId="5008C965" w14:textId="77777777" w:rsidR="00472767" w:rsidRDefault="00472767" w:rsidP="008B550B">
      <w:pPr>
        <w:pStyle w:val="Unix"/>
      </w:pPr>
      <w:r>
        <w:t xml:space="preserve">  $ gcloud config set project PROJECT_ID</w:t>
      </w:r>
    </w:p>
    <w:p w14:paraId="7C230892" w14:textId="77777777" w:rsidR="00472767" w:rsidRPr="00E37641" w:rsidRDefault="00472767" w:rsidP="008B550B">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8B550B">
      <w:pPr>
        <w:pStyle w:val="BodyText2"/>
      </w:pPr>
      <w:r>
        <w:t>To set ACL rights to all users for a particular bucket, you can use the gcloud command:</w:t>
      </w:r>
    </w:p>
    <w:p w14:paraId="752BF650" w14:textId="77777777" w:rsidR="00472767" w:rsidRDefault="00472767" w:rsidP="008B550B">
      <w:pPr>
        <w:pStyle w:val="Unix"/>
      </w:pPr>
      <w:r>
        <w:t>Andrews-MacBook-Air:~ andrewcottam$ gcloud auth login                                                       --------------this will open a browser and let you login ---- then -&gt;</w:t>
      </w:r>
    </w:p>
    <w:p w14:paraId="32955B91" w14:textId="77777777" w:rsidR="00472767" w:rsidRDefault="00472767" w:rsidP="008B550B">
      <w:pPr>
        <w:pStyle w:val="Unix"/>
      </w:pPr>
      <w:r>
        <w:t>Andrews-MacBook-Air:~ andrewcottam$ gsutil setdefacl public-read gs://staging.geeimageserver.appspot.com</w:t>
      </w:r>
    </w:p>
    <w:p w14:paraId="26E690EF" w14:textId="77777777" w:rsidR="00472767" w:rsidRPr="009025BD" w:rsidRDefault="00472767" w:rsidP="008B550B">
      <w:pPr>
        <w:pStyle w:val="Unix"/>
      </w:pPr>
      <w:r>
        <w:t>Andrews-MacBook-Air:~ andrewcottam$ gsutil setdefacl public-read gs://geeimageserver.appspot.com</w:t>
      </w:r>
    </w:p>
    <w:p w14:paraId="7652F0B2" w14:textId="77777777" w:rsidR="00472767" w:rsidRDefault="00472767" w:rsidP="00472767">
      <w:pPr>
        <w:pStyle w:val="Heading5"/>
      </w:pPr>
      <w:r>
        <w:lastRenderedPageBreak/>
        <w:t>Setting up Cloud Storage</w:t>
      </w:r>
    </w:p>
    <w:p w14:paraId="66E8CEA1" w14:textId="77777777" w:rsidR="00472767" w:rsidRDefault="00472767" w:rsidP="008B550B">
      <w:pPr>
        <w:pStyle w:val="BodyText2"/>
      </w:pPr>
      <w:r>
        <w:t xml:space="preserve">Following instructions </w:t>
      </w:r>
      <w:hyperlink r:id="rId571"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8B550B">
      <w:pPr>
        <w:pStyle w:val="BodyText2"/>
      </w:pPr>
      <w:r>
        <w:t xml:space="preserve">See </w:t>
      </w:r>
      <w:hyperlink r:id="rId572"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20" w:name="_CORS"/>
      <w:bookmarkEnd w:id="120"/>
      <w:r>
        <w:t>CORS</w:t>
      </w:r>
    </w:p>
    <w:p w14:paraId="47FA6A09" w14:textId="77777777" w:rsidR="00472767" w:rsidRDefault="00472767" w:rsidP="00472767">
      <w:pPr>
        <w:pStyle w:val="Heading6"/>
      </w:pPr>
      <w:r>
        <w:t>Configuring</w:t>
      </w:r>
    </w:p>
    <w:p w14:paraId="6CC2A5AC" w14:textId="77777777" w:rsidR="00472767" w:rsidRDefault="00472767" w:rsidP="008B550B">
      <w:pPr>
        <w:pStyle w:val="BodyText2"/>
      </w:pPr>
      <w:r>
        <w:t>You can configure CORS on Google Cloud Storage bucket using gsutil – but it can take up to an hour to be updated on the server. Updating the following bucket:</w:t>
      </w:r>
    </w:p>
    <w:p w14:paraId="025A9F7D" w14:textId="77777777" w:rsidR="00472767" w:rsidRDefault="009C5102" w:rsidP="008B550B">
      <w:pPr>
        <w:pStyle w:val="BodyText2"/>
      </w:pPr>
      <w:hyperlink r:id="rId573"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8B550B">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8B550B">
      <w:pPr>
        <w:pStyle w:val="BodyText2"/>
      </w:pPr>
      <w:r>
        <w:t>The json file looks like this:</w:t>
      </w:r>
    </w:p>
    <w:p w14:paraId="3E3B378C" w14:textId="77777777" w:rsidR="00472767" w:rsidRDefault="00472767" w:rsidP="008B550B">
      <w:pPr>
        <w:pStyle w:val="Code"/>
      </w:pPr>
      <w:r>
        <w:t>[</w:t>
      </w:r>
    </w:p>
    <w:p w14:paraId="00CED181" w14:textId="77777777" w:rsidR="00472767" w:rsidRDefault="00472767" w:rsidP="008B550B">
      <w:pPr>
        <w:pStyle w:val="Code"/>
      </w:pPr>
      <w:r>
        <w:t xml:space="preserve">    {</w:t>
      </w:r>
    </w:p>
    <w:p w14:paraId="1947EB9A" w14:textId="77777777" w:rsidR="00472767" w:rsidRDefault="00472767" w:rsidP="008B550B">
      <w:pPr>
        <w:pStyle w:val="Code"/>
      </w:pPr>
      <w:r>
        <w:t xml:space="preserve">      "origin": ["https://mapzen.com/","https://web-apps-blishten.c9users.io/","https://andrewcottam.github.io/"],</w:t>
      </w:r>
    </w:p>
    <w:p w14:paraId="77262D16" w14:textId="77777777" w:rsidR="00472767" w:rsidRDefault="00472767" w:rsidP="008B550B">
      <w:pPr>
        <w:pStyle w:val="Code"/>
      </w:pPr>
      <w:r>
        <w:t xml:space="preserve">      "responseHeader": ["Content-Type"],</w:t>
      </w:r>
    </w:p>
    <w:p w14:paraId="0E9CAEE7" w14:textId="77777777" w:rsidR="00472767" w:rsidRDefault="00472767" w:rsidP="008B550B">
      <w:pPr>
        <w:pStyle w:val="Code"/>
      </w:pPr>
      <w:r>
        <w:t xml:space="preserve">      "method": ["GET"],</w:t>
      </w:r>
    </w:p>
    <w:p w14:paraId="2BEE8034" w14:textId="77777777" w:rsidR="00472767" w:rsidRDefault="00472767" w:rsidP="008B550B">
      <w:pPr>
        <w:pStyle w:val="Code"/>
      </w:pPr>
      <w:r>
        <w:t xml:space="preserve">      "maxAgeSeconds": 3600</w:t>
      </w:r>
    </w:p>
    <w:p w14:paraId="77B90BC7" w14:textId="77777777" w:rsidR="00472767" w:rsidRDefault="00472767" w:rsidP="008B550B">
      <w:pPr>
        <w:pStyle w:val="Code"/>
      </w:pPr>
      <w:r>
        <w:t xml:space="preserve">    }</w:t>
      </w:r>
    </w:p>
    <w:p w14:paraId="1105B6AD" w14:textId="77777777" w:rsidR="00472767" w:rsidRDefault="00472767" w:rsidP="008B550B">
      <w:pPr>
        <w:pStyle w:val="Code"/>
      </w:pPr>
      <w:r>
        <w:t>]</w:t>
      </w:r>
    </w:p>
    <w:p w14:paraId="233DB52F" w14:textId="77777777" w:rsidR="00472767" w:rsidRDefault="00472767" w:rsidP="008B550B">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8B550B">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8B550B">
      <w:pPr>
        <w:pStyle w:val="Code"/>
      </w:pPr>
      <w:r>
        <w:t>[</w:t>
      </w:r>
    </w:p>
    <w:p w14:paraId="731D927B" w14:textId="77777777" w:rsidR="00472767" w:rsidRDefault="00472767" w:rsidP="008B550B">
      <w:pPr>
        <w:pStyle w:val="Code"/>
      </w:pPr>
      <w:r>
        <w:t xml:space="preserve">    {</w:t>
      </w:r>
    </w:p>
    <w:p w14:paraId="50897271" w14:textId="77777777" w:rsidR="00472767" w:rsidRDefault="00472767" w:rsidP="008B550B">
      <w:pPr>
        <w:pStyle w:val="Code"/>
      </w:pPr>
      <w:r>
        <w:t xml:space="preserve">      "origin": ["https://global-surface-water.appspot.com/","https://mapzen.com/","https://web-apps-blishten.c9users.io/","https://andrewcottam.github.io/"],</w:t>
      </w:r>
    </w:p>
    <w:p w14:paraId="43F83955" w14:textId="77777777" w:rsidR="00472767" w:rsidRDefault="00472767" w:rsidP="008B550B">
      <w:pPr>
        <w:pStyle w:val="Code"/>
      </w:pPr>
      <w:r>
        <w:t xml:space="preserve">      "responseHeader": ["Content-Type"],</w:t>
      </w:r>
    </w:p>
    <w:p w14:paraId="24BC5B61" w14:textId="77777777" w:rsidR="00472767" w:rsidRDefault="00472767" w:rsidP="008B550B">
      <w:pPr>
        <w:pStyle w:val="Code"/>
      </w:pPr>
      <w:r>
        <w:t xml:space="preserve">      "method": ["GET", "HEAD"],</w:t>
      </w:r>
    </w:p>
    <w:p w14:paraId="690A687C" w14:textId="77777777" w:rsidR="00472767" w:rsidRDefault="00472767" w:rsidP="008B550B">
      <w:pPr>
        <w:pStyle w:val="Code"/>
      </w:pPr>
      <w:r>
        <w:t xml:space="preserve">      "maxAgeSeconds": 3600</w:t>
      </w:r>
    </w:p>
    <w:p w14:paraId="4F574B7E" w14:textId="77777777" w:rsidR="00472767" w:rsidRDefault="00472767" w:rsidP="008B550B">
      <w:pPr>
        <w:pStyle w:val="Code"/>
      </w:pPr>
      <w:r>
        <w:t xml:space="preserve">    }</w:t>
      </w:r>
    </w:p>
    <w:p w14:paraId="62F7F092" w14:textId="77777777" w:rsidR="00472767" w:rsidRPr="00687BB1" w:rsidRDefault="00472767" w:rsidP="008B550B">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8B550B">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8B550B">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8B550B">
      <w:pPr>
        <w:pStyle w:val="Unix"/>
      </w:pPr>
      <w:r>
        <w:t>blishten:~/workspace (gh-pages) $ gsutil ls gs://global-surface-water</w:t>
      </w:r>
    </w:p>
    <w:p w14:paraId="2E824BFF" w14:textId="77777777" w:rsidR="00472767" w:rsidRDefault="00472767" w:rsidP="008B550B">
      <w:pPr>
        <w:pStyle w:val="Unix"/>
      </w:pPr>
      <w:r>
        <w:t>gs://global-surface-water/downloads/</w:t>
      </w:r>
    </w:p>
    <w:p w14:paraId="57AA3EFE" w14:textId="77777777" w:rsidR="00472767" w:rsidRDefault="00472767" w:rsidP="008B550B">
      <w:pPr>
        <w:pStyle w:val="Unix"/>
      </w:pPr>
      <w:r>
        <w:t>gs://global-surface-water/downloads_ancillary/</w:t>
      </w:r>
    </w:p>
    <w:p w14:paraId="393F6972" w14:textId="77777777" w:rsidR="00472767" w:rsidRDefault="00472767" w:rsidP="008B550B">
      <w:pPr>
        <w:pStyle w:val="Unix"/>
      </w:pPr>
      <w:r>
        <w:t>gs://global-surface-water/maptiles/</w:t>
      </w:r>
    </w:p>
    <w:p w14:paraId="50BD05B7" w14:textId="77777777" w:rsidR="00472767" w:rsidRDefault="00472767" w:rsidP="008B550B">
      <w:pPr>
        <w:pStyle w:val="Unix"/>
      </w:pPr>
      <w:r>
        <w:t>gs://global-surface-water/tiles/</w:t>
      </w:r>
    </w:p>
    <w:p w14:paraId="7E912C5F" w14:textId="77777777" w:rsidR="00472767" w:rsidRPr="000A0B08" w:rsidRDefault="00472767" w:rsidP="008B550B">
      <w:pPr>
        <w:pStyle w:val="Unix"/>
      </w:pPr>
      <w:r>
        <w:t>gs://global-surface-water/tiles13/</w:t>
      </w:r>
    </w:p>
    <w:p w14:paraId="2260321F" w14:textId="77777777" w:rsidR="00472767" w:rsidRDefault="00472767" w:rsidP="007D2F52">
      <w:pPr>
        <w:pStyle w:val="Heading4"/>
      </w:pPr>
      <w:bookmarkStart w:id="121" w:name="_Google_Compute_Engine"/>
      <w:bookmarkEnd w:id="121"/>
      <w:r>
        <w:t>Google Compute Engine</w:t>
      </w:r>
    </w:p>
    <w:p w14:paraId="5F6FA19B" w14:textId="6441F168" w:rsidR="00472767" w:rsidRDefault="00472767" w:rsidP="008B550B">
      <w:pPr>
        <w:pStyle w:val="BodyText2"/>
      </w:pPr>
      <w:r>
        <w:t>I created an instance of a micro with Postgresql on it. Set up ssh at home now setting up at work.</w:t>
      </w:r>
      <w:r w:rsidR="002D508A">
        <w:t xml:space="preserve"> The VM instance details are:</w:t>
      </w:r>
    </w:p>
    <w:p w14:paraId="50D70E4E" w14:textId="4CD30C1E" w:rsidR="002D508A" w:rsidRDefault="002D508A" w:rsidP="008B550B">
      <w:pPr>
        <w:pStyle w:val="BodyText2"/>
      </w:pPr>
      <w:r>
        <w:lastRenderedPageBreak/>
        <w:t xml:space="preserve">Name: </w:t>
      </w:r>
      <w:r>
        <w:tab/>
      </w:r>
      <w:r w:rsidRPr="002D508A">
        <w:t>postgresql-1-vm</w:t>
      </w:r>
    </w:p>
    <w:p w14:paraId="570E070C" w14:textId="291E07A4" w:rsidR="002D508A" w:rsidRPr="00117311" w:rsidRDefault="002D508A" w:rsidP="008B550B">
      <w:pPr>
        <w:pStyle w:val="BodyText2"/>
      </w:pPr>
      <w:r>
        <w:t>IP:</w:t>
      </w:r>
      <w:r>
        <w:tab/>
      </w:r>
      <w:r w:rsidRPr="002D508A">
        <w:t>104.197.203.181</w:t>
      </w:r>
    </w:p>
    <w:p w14:paraId="5897A90C" w14:textId="56CB5FCA" w:rsidR="00472767" w:rsidRDefault="00472767" w:rsidP="00472767">
      <w:pPr>
        <w:pStyle w:val="Heading5"/>
      </w:pPr>
      <w:r>
        <w:t xml:space="preserve">Connecting </w:t>
      </w:r>
      <w:r w:rsidR="00493816">
        <w:t xml:space="preserve">to </w:t>
      </w:r>
      <w:r>
        <w:t>using SSH</w:t>
      </w:r>
    </w:p>
    <w:p w14:paraId="701A0AED" w14:textId="37B3D4D6" w:rsidR="001D24EA" w:rsidRDefault="001D24EA" w:rsidP="001D24EA">
      <w:pPr>
        <w:pStyle w:val="Heading6"/>
      </w:pPr>
      <w:r>
        <w:t>Using Putty</w:t>
      </w:r>
    </w:p>
    <w:p w14:paraId="3264B6BC" w14:textId="77777777" w:rsidR="001D24EA" w:rsidRPr="00A36D27" w:rsidRDefault="001D24EA" w:rsidP="001D24EA">
      <w:pPr>
        <w:pStyle w:val="BodyText2"/>
      </w:pPr>
      <w:r>
        <w:t xml:space="preserve">In Windows I am following the instructions </w:t>
      </w:r>
      <w:hyperlink r:id="rId574" w:anchor="standardssh" w:history="1">
        <w:r w:rsidRPr="00A36D27">
          <w:rPr>
            <w:rStyle w:val="Hyperlink"/>
          </w:rPr>
          <w:t>here</w:t>
        </w:r>
      </w:hyperlink>
      <w:r>
        <w:t xml:space="preserve"> to connect using Putty. Using puttygen to generate a new key for my windows pc. The ssh ports are blocked at the JRC level now (20/9/16).</w:t>
      </w:r>
    </w:p>
    <w:p w14:paraId="2B4A3026" w14:textId="4F81F65B" w:rsidR="001D24EA" w:rsidRDefault="001D24EA" w:rsidP="001D24EA">
      <w:pPr>
        <w:pStyle w:val="Heading6"/>
      </w:pPr>
      <w:r>
        <w:t>Using the Web Browser</w:t>
      </w:r>
    </w:p>
    <w:p w14:paraId="47D4CE9C" w14:textId="1CC1D2B4" w:rsidR="001D24EA" w:rsidRPr="001D24EA" w:rsidRDefault="001D24EA" w:rsidP="001D24EA">
      <w:pPr>
        <w:pStyle w:val="BodyText2"/>
      </w:pPr>
      <w:r>
        <w:t>Once the VM is started from the Console, you can click on Connect | SSH | Open in Browser Window to see your VM.</w:t>
      </w:r>
    </w:p>
    <w:p w14:paraId="292B48AC" w14:textId="00160A1B" w:rsidR="00221FC1" w:rsidRDefault="00221FC1" w:rsidP="00221FC1">
      <w:pPr>
        <w:pStyle w:val="Heading6"/>
      </w:pPr>
      <w:r>
        <w:t>Using Cloud9</w:t>
      </w:r>
    </w:p>
    <w:p w14:paraId="688E6A0C" w14:textId="6BA74AAB" w:rsidR="00221FC1" w:rsidRPr="00221FC1" w:rsidRDefault="00221FC1" w:rsidP="00221FC1">
      <w:pPr>
        <w:pStyle w:val="BodyText2"/>
      </w:pPr>
      <w:r>
        <w:t xml:space="preserve">See </w:t>
      </w:r>
      <w:hyperlink w:anchor="_Connecting" w:history="1">
        <w:r w:rsidRPr="00221FC1">
          <w:rPr>
            <w:rStyle w:val="Hyperlink"/>
          </w:rPr>
          <w:t>Con</w:t>
        </w:r>
        <w:r w:rsidRPr="00221FC1">
          <w:rPr>
            <w:rStyle w:val="Hyperlink"/>
          </w:rPr>
          <w:t>n</w:t>
        </w:r>
        <w:r w:rsidRPr="00221FC1">
          <w:rPr>
            <w:rStyle w:val="Hyperlink"/>
          </w:rPr>
          <w:t>e</w:t>
        </w:r>
        <w:r w:rsidRPr="00221FC1">
          <w:rPr>
            <w:rStyle w:val="Hyperlink"/>
          </w:rPr>
          <w:t>c</w:t>
        </w:r>
        <w:r w:rsidRPr="00221FC1">
          <w:rPr>
            <w:rStyle w:val="Hyperlink"/>
          </w:rPr>
          <w:t>t</w:t>
        </w:r>
        <w:r w:rsidRPr="00221FC1">
          <w:rPr>
            <w:rStyle w:val="Hyperlink"/>
          </w:rPr>
          <w:t>i</w:t>
        </w:r>
        <w:r w:rsidRPr="00221FC1">
          <w:rPr>
            <w:rStyle w:val="Hyperlink"/>
          </w:rPr>
          <w:t>ng</w:t>
        </w:r>
      </w:hyperlink>
      <w:r>
        <w:t>.</w:t>
      </w:r>
    </w:p>
    <w:p w14:paraId="064FE089" w14:textId="1BD9EBEA" w:rsidR="004E6F0C" w:rsidRDefault="004E6F0C" w:rsidP="004E6F0C">
      <w:pPr>
        <w:pStyle w:val="Heading5"/>
      </w:pPr>
      <w:r>
        <w:t>Installations</w:t>
      </w:r>
    </w:p>
    <w:p w14:paraId="7B8A0ABA" w14:textId="79425E9F" w:rsidR="00501D81" w:rsidRDefault="00501D81" w:rsidP="00501D81">
      <w:pPr>
        <w:pStyle w:val="Heading6"/>
      </w:pPr>
      <w:bookmarkStart w:id="122" w:name="_Node.js"/>
      <w:bookmarkEnd w:id="122"/>
      <w:r>
        <w:t>Apache</w:t>
      </w:r>
    </w:p>
    <w:p w14:paraId="0234ED61" w14:textId="1DE31346" w:rsidR="00501D81" w:rsidRPr="00501D81" w:rsidRDefault="00501D81" w:rsidP="00EE134C">
      <w:pPr>
        <w:pStyle w:val="BodyText2"/>
      </w:pPr>
      <w:r>
        <w:t xml:space="preserve">See </w:t>
      </w:r>
      <w:hyperlink w:anchor="_Apache2" w:history="1">
        <w:r w:rsidRPr="00501D81">
          <w:rPr>
            <w:rStyle w:val="Hyperlink"/>
          </w:rPr>
          <w:t>Apac</w:t>
        </w:r>
        <w:r w:rsidRPr="00501D81">
          <w:rPr>
            <w:rStyle w:val="Hyperlink"/>
          </w:rPr>
          <w:t>h</w:t>
        </w:r>
        <w:r w:rsidRPr="00501D81">
          <w:rPr>
            <w:rStyle w:val="Hyperlink"/>
          </w:rPr>
          <w:t>e2</w:t>
        </w:r>
      </w:hyperlink>
      <w:r>
        <w:t>.</w:t>
      </w:r>
      <w:r w:rsidR="00EE134C">
        <w:t xml:space="preserve"> In order to allow connections, in the GCE VM dashboard click on the VM and edit it to enable http and https connections.</w:t>
      </w:r>
      <w:r w:rsidR="00A900F3">
        <w:t xml:space="preserve"> The Apache2 service </w:t>
      </w:r>
      <w:r w:rsidR="00BA181E">
        <w:t>start</w:t>
      </w:r>
      <w:r w:rsidR="002923CC">
        <w:t>s</w:t>
      </w:r>
      <w:r w:rsidR="00BA181E">
        <w:t xml:space="preserve"> automatically on GCE when you start the VM.</w:t>
      </w:r>
    </w:p>
    <w:p w14:paraId="7309F91C" w14:textId="065AC405" w:rsidR="00501D81" w:rsidRDefault="00501D81" w:rsidP="00501D81">
      <w:pPr>
        <w:pStyle w:val="Heading6"/>
      </w:pPr>
      <w:r>
        <w:t>Node</w:t>
      </w:r>
    </w:p>
    <w:p w14:paraId="631EABA3" w14:textId="495A7FC5" w:rsidR="00501D81" w:rsidRPr="00501D81" w:rsidRDefault="00501D81" w:rsidP="00501D81">
      <w:pPr>
        <w:pStyle w:val="BodyText2"/>
      </w:pPr>
      <w:r>
        <w:t xml:space="preserve">See </w:t>
      </w:r>
      <w:hyperlink w:anchor="_Node.js_1" w:history="1">
        <w:r w:rsidRPr="00501D81">
          <w:rPr>
            <w:rStyle w:val="Hyperlink"/>
          </w:rPr>
          <w:t>Nod</w:t>
        </w:r>
        <w:r w:rsidRPr="00501D81">
          <w:rPr>
            <w:rStyle w:val="Hyperlink"/>
          </w:rPr>
          <w:t>e</w:t>
        </w:r>
        <w:r w:rsidRPr="00501D81">
          <w:rPr>
            <w:rStyle w:val="Hyperlink"/>
          </w:rPr>
          <w:t>.js</w:t>
        </w:r>
      </w:hyperlink>
      <w:r>
        <w:t>.</w:t>
      </w:r>
    </w:p>
    <w:p w14:paraId="3D71188A" w14:textId="6D05F36C" w:rsidR="0075567B" w:rsidRDefault="0075567B" w:rsidP="0075567B">
      <w:pPr>
        <w:pStyle w:val="Heading5"/>
      </w:pPr>
      <w:r>
        <w:t>Virtual Machines</w:t>
      </w:r>
    </w:p>
    <w:p w14:paraId="2F5C0420" w14:textId="6D50E7F1" w:rsidR="0075567B" w:rsidRDefault="0075567B" w:rsidP="0075567B">
      <w:pPr>
        <w:pStyle w:val="Heading6"/>
      </w:pPr>
      <w:r>
        <w:t>Operating Systems</w:t>
      </w:r>
    </w:p>
    <w:p w14:paraId="53DEF186" w14:textId="4DF41714" w:rsidR="0075567B" w:rsidRPr="0075567B" w:rsidRDefault="0075567B" w:rsidP="0075567B">
      <w:pPr>
        <w:pStyle w:val="BodyText2"/>
      </w:pPr>
      <w:r>
        <w:t xml:space="preserve">To see what operating system a specific VM is using, go to the GCE Cloud Launcher and click on the VM - in the left hand pane it says the </w:t>
      </w:r>
      <w:r w:rsidR="004B3D85">
        <w:t>operating system, e.g. for the PostgreSQL VM provided by Bitnami it is Debian 8.</w:t>
      </w:r>
    </w:p>
    <w:p w14:paraId="66B911A7" w14:textId="4FECF574" w:rsidR="007D66D6" w:rsidRDefault="007D66D6" w:rsidP="007D66D6">
      <w:pPr>
        <w:pStyle w:val="Heading6"/>
      </w:pPr>
      <w:r>
        <w:t>Creating</w:t>
      </w:r>
    </w:p>
    <w:p w14:paraId="50913E1A" w14:textId="6E54F5F7" w:rsidR="007D66D6" w:rsidRDefault="007D66D6" w:rsidP="007D66D6">
      <w:pPr>
        <w:pStyle w:val="ListBullet"/>
      </w:pPr>
      <w:r>
        <w:t>Click on VM Instances | Create</w:t>
      </w:r>
    </w:p>
    <w:p w14:paraId="4C6D036F" w14:textId="3CB494D4" w:rsidR="007D66D6" w:rsidRDefault="007D66D6" w:rsidP="007D66D6">
      <w:pPr>
        <w:pStyle w:val="ListBullet"/>
      </w:pPr>
      <w:r>
        <w:t>Enter a name, select the Machine Type, select the OS, select the API access and allow http and https traffic</w:t>
      </w:r>
    </w:p>
    <w:p w14:paraId="76BE5F68" w14:textId="04C9B162" w:rsidR="00BC5ED8" w:rsidRDefault="00BC5ED8" w:rsidP="00BC5ED8">
      <w:pPr>
        <w:pStyle w:val="BodyText2"/>
      </w:pPr>
      <w:r>
        <w:t>I selected Europe and it failed to create a VM saying there weren’t enough resources.</w:t>
      </w:r>
      <w:r w:rsidR="00072773">
        <w:t xml:space="preserve"> Also - US VMs don’t change External IP addresses when you restart them.</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8B550B">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8B550B">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8B550B">
      <w:pPr>
        <w:pStyle w:val="BodyText2"/>
      </w:pPr>
      <w:r>
        <w:t>Landsat 8 images for California: R4 G3 B2 and R9 G9 B9 on right. Notice the visibility of cumulus clouds.</w:t>
      </w:r>
    </w:p>
    <w:p w14:paraId="559CC9EC" w14:textId="77777777" w:rsidR="00472767" w:rsidRDefault="00472767" w:rsidP="008B550B">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8B550B">
      <w:pPr>
        <w:pStyle w:val="BodyText2"/>
      </w:pPr>
      <w:r>
        <w:t>Landsat 8 images for Sabah: R4 G3 B2 and R9 G9 B9 on right. Notice the lack of visibility of cumulus clouds.</w:t>
      </w:r>
    </w:p>
    <w:p w14:paraId="12587033" w14:textId="77777777" w:rsidR="00472767" w:rsidRDefault="00472767" w:rsidP="008B550B">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8B550B">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8B550B">
      <w:pPr>
        <w:pStyle w:val="BodyText2"/>
      </w:pPr>
      <w:r>
        <w:t xml:space="preserve">But, cant we just use the BQA band from the Landsat 8 image? Details </w:t>
      </w:r>
      <w:hyperlink r:id="rId579" w:history="1">
        <w:r w:rsidRPr="007173BA">
          <w:rPr>
            <w:rStyle w:val="Hyperlink"/>
          </w:rPr>
          <w:t>here</w:t>
        </w:r>
      </w:hyperlink>
      <w:r>
        <w:t>. Cloud shadow is not currently populated and the accuracy does not exceed 80%.</w:t>
      </w:r>
    </w:p>
    <w:p w14:paraId="3A7466D6" w14:textId="77777777" w:rsidR="00472767" w:rsidRDefault="00472767" w:rsidP="008B550B">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8B550B">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8B550B">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8B550B">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8B550B">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8B550B">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0">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1">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8B550B">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2">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3">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8B550B">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8B550B">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3</w:t>
      </w:r>
      <w:r w:rsidR="009C5102">
        <w:rPr>
          <w:noProof/>
        </w:rPr>
        <w:fldChar w:fldCharType="end"/>
      </w:r>
      <w:r>
        <w:t xml:space="preserve"> Cloud detection issues over the sea</w:t>
      </w:r>
    </w:p>
    <w:p w14:paraId="212C7ED1" w14:textId="77777777" w:rsidR="00472767" w:rsidRPr="0061652B" w:rsidRDefault="00472767" w:rsidP="008B550B">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8B550B">
      <w:pPr>
        <w:pStyle w:val="BodyText2"/>
      </w:pPr>
      <w:r>
        <w:t xml:space="preserve">There is a good description of convolution and kernels </w:t>
      </w:r>
      <w:hyperlink r:id="rId585"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8B550B">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8B550B">
      <w:pPr>
        <w:pStyle w:val="BodyText2"/>
      </w:pPr>
      <w:r>
        <w:t xml:space="preserve">Created a GEE sample for benthic habitats </w:t>
      </w:r>
      <w:hyperlink r:id="rId586"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8B550B">
      <w:pPr>
        <w:pStyle w:val="BodyText2"/>
      </w:pPr>
      <w:r>
        <w:t xml:space="preserve">There is a paper </w:t>
      </w:r>
      <w:hyperlink r:id="rId587" w:history="1">
        <w:r w:rsidRPr="00C613EC">
          <w:rPr>
            <w:rStyle w:val="Hyperlink"/>
          </w:rPr>
          <w:t>here</w:t>
        </w:r>
      </w:hyperlink>
      <w:r>
        <w:t xml:space="preserve"> that looks at muflats loss in the Yellow Sea using Landsat. Created a GEE sample </w:t>
      </w:r>
      <w:hyperlink r:id="rId588"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8B550B">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8B550B">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8B550B">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8B550B">
      <w:pPr>
        <w:pStyle w:val="BodyText2"/>
      </w:pPr>
      <w:r>
        <w:t>In areas of mountains or strong relief?</w:t>
      </w:r>
    </w:p>
    <w:p w14:paraId="76C8A2D6" w14:textId="4CFBA6CC" w:rsidR="00905F76" w:rsidRDefault="00905F76" w:rsidP="008B550B">
      <w:pPr>
        <w:pStyle w:val="BodyText2"/>
      </w:pPr>
      <w:r>
        <w:t>Not in the ocean!</w:t>
      </w:r>
    </w:p>
    <w:p w14:paraId="6D3AAD6F" w14:textId="5CE3FE22" w:rsidR="00051092" w:rsidRPr="00905F76" w:rsidRDefault="00051092" w:rsidP="008B550B">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06252E">
      <w:pPr>
        <w:pStyle w:val="ListNumber"/>
        <w:numPr>
          <w:ilvl w:val="0"/>
          <w:numId w:val="42"/>
        </w:numPr>
      </w:pPr>
      <w:r>
        <w:t>Identify places that are new permanent areas, i.e. they were not water and now they are permanent water</w:t>
      </w:r>
    </w:p>
    <w:p w14:paraId="27A14D39" w14:textId="1D1AAFDD" w:rsidR="00905F76" w:rsidRDefault="00905F76" w:rsidP="0006252E">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6252E">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8B550B">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8B550B">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8B550B">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8B550B">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8B550B">
      <w:pPr>
        <w:pStyle w:val="BodyText2"/>
      </w:pPr>
      <w:r>
        <w:t xml:space="preserve">Trying to use HSV to remove shadows. You can use </w:t>
      </w:r>
      <w:hyperlink r:id="rId590" w:history="1">
        <w:r w:rsidRPr="00C803BF">
          <w:rPr>
            <w:rStyle w:val="Hyperlink"/>
          </w:rPr>
          <w:t>this</w:t>
        </w:r>
      </w:hyperlink>
      <w:r>
        <w:t xml:space="preserve"> online tool to get hsv values from an image. Looking at HSV values.</w:t>
      </w:r>
    </w:p>
    <w:p w14:paraId="0EC6C07E" w14:textId="77777777" w:rsidR="00472767" w:rsidRDefault="00472767" w:rsidP="008B550B">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91"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8B550B">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8B550B">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8B550B">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8B550B">
      <w:pPr>
        <w:pStyle w:val="BodyText2"/>
      </w:pPr>
      <w:r>
        <w:t>For Band 4 the coefficient is much higher. The following shows band 4 and a C correction with a coefficient of 12:</w:t>
      </w:r>
    </w:p>
    <w:p w14:paraId="1D36F272" w14:textId="77777777" w:rsidR="00472767" w:rsidRDefault="00472767" w:rsidP="008B550B">
      <w:pPr>
        <w:pStyle w:val="BodyText2"/>
        <w:rPr>
          <w:noProof/>
          <w:lang w:bidi="ar-SA"/>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1"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8B550B">
      <w:pPr>
        <w:pStyle w:val="BodyText2"/>
        <w:rPr>
          <w:noProof/>
          <w:lang w:bidi="ar-SA"/>
        </w:rPr>
      </w:pPr>
      <w:r>
        <w:rPr>
          <w:noProof/>
          <w:lang w:bidi="ar-SA"/>
        </w:rPr>
        <w:t>Band 3 it is 9:</w:t>
      </w:r>
    </w:p>
    <w:p w14:paraId="71C62C3E" w14:textId="77777777" w:rsidR="00472767" w:rsidRDefault="00472767" w:rsidP="008B550B">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8B550B">
      <w:pPr>
        <w:pStyle w:val="BodyText2"/>
      </w:pPr>
      <w:r>
        <w:t>Band 2 it is 25 (and less impressive):</w:t>
      </w:r>
    </w:p>
    <w:p w14:paraId="395D7337" w14:textId="77777777" w:rsidR="00472767" w:rsidRDefault="00472767" w:rsidP="008B550B">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8B550B">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8B550B">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8B550B">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608"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8B550B">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8B550B">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8B550B">
      <w:pPr>
        <w:pStyle w:val="BodyText2"/>
      </w:pPr>
      <w:r>
        <w:t>V = max(R,G,B)</w:t>
      </w:r>
    </w:p>
    <w:p w14:paraId="42FAEC63" w14:textId="77777777" w:rsidR="00472767" w:rsidRDefault="00472767" w:rsidP="008B550B">
      <w:pPr>
        <w:pStyle w:val="BodyText2"/>
      </w:pPr>
      <w:r>
        <w:t>S = (V-min(R,G,B)) /V</w:t>
      </w:r>
    </w:p>
    <w:p w14:paraId="2F4B5AB9" w14:textId="77777777" w:rsidR="00472767" w:rsidRDefault="00472767" w:rsidP="008B550B">
      <w:pPr>
        <w:pStyle w:val="BodyText2"/>
      </w:pPr>
      <w:r>
        <w:t>H:</w:t>
      </w:r>
    </w:p>
    <w:p w14:paraId="78E42CFE" w14:textId="77777777" w:rsidR="00472767" w:rsidRDefault="00472767" w:rsidP="008B550B">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8B550B">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8B550B">
      <w:pPr>
        <w:pStyle w:val="BodyText2"/>
      </w:pPr>
      <w:r>
        <w:t xml:space="preserve">So, V = 343 (B), S = </w:t>
      </w:r>
      <w:r w:rsidRPr="008F633F">
        <w:t>0.6348397</w:t>
      </w:r>
      <w:r>
        <w:t xml:space="preserve"> and H should be:</w:t>
      </w:r>
    </w:p>
    <w:p w14:paraId="7F8B73D9" w14:textId="77777777" w:rsidR="00472767" w:rsidRDefault="00472767" w:rsidP="008B550B">
      <w:pPr>
        <w:pStyle w:val="BodyText2"/>
      </w:pPr>
      <w:r>
        <w:t xml:space="preserve">60˚x ((125.25-164.75)/(343-125.25))+240˚ = </w:t>
      </w:r>
      <w:r w:rsidRPr="00AF2E09">
        <w:t xml:space="preserve"> 229.115958668</w:t>
      </w:r>
    </w:p>
    <w:p w14:paraId="23E84BBD" w14:textId="77777777" w:rsidR="00472767" w:rsidRDefault="00472767" w:rsidP="008B550B">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8B550B">
      <w:pPr>
        <w:pStyle w:val="BodyText2"/>
      </w:pPr>
      <w:r>
        <w:t>Water is present if:</w:t>
      </w:r>
    </w:p>
    <w:p w14:paraId="7D9DE8DA" w14:textId="77777777" w:rsidR="00472767" w:rsidRDefault="00472767" w:rsidP="008B550B">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8B550B">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8B550B">
      <w:pPr>
        <w:pStyle w:val="BodyText2"/>
      </w:pPr>
      <w:r>
        <w:t>We need to map the bands from MODIS to Landsat:</w:t>
      </w:r>
    </w:p>
    <w:p w14:paraId="7F16D38A" w14:textId="77777777" w:rsidR="00472767" w:rsidRDefault="00472767" w:rsidP="008B550B">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8B550B">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8B550B">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609"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8B550B">
      <w:pPr>
        <w:pStyle w:val="BodyText2"/>
      </w:pPr>
      <w:r>
        <w:t xml:space="preserve">We are using the </w:t>
      </w:r>
      <w:hyperlink r:id="rId610"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8B550B">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11"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8B550B">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12"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8B550B">
      <w:pPr>
        <w:pStyle w:val="BodyText2"/>
      </w:pPr>
      <w:r>
        <w:t>You can update the hsv values in the gee_training_data table using a call to the following:</w:t>
      </w:r>
    </w:p>
    <w:p w14:paraId="0DD501C5" w14:textId="77777777" w:rsidR="00472767" w:rsidRDefault="009C5102" w:rsidP="008B550B">
      <w:pPr>
        <w:pStyle w:val="BodyText2"/>
      </w:pPr>
      <w:hyperlink r:id="rId613"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8B550B">
      <w:pPr>
        <w:pStyle w:val="BodyText2"/>
      </w:pPr>
      <w:r>
        <w:t xml:space="preserve">The various spectral outputs are </w:t>
      </w:r>
      <w:hyperlink r:id="rId614"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8B550B">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8B550B">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9C5102">
        <w:fldChar w:fldCharType="begin"/>
      </w:r>
      <w:r w:rsidR="009C5102">
        <w:instrText xml:space="preserve"> SEQ Table \* ARABIC </w:instrText>
      </w:r>
      <w:r w:rsidR="009C5102">
        <w:fldChar w:fldCharType="separate"/>
      </w:r>
      <w:r>
        <w:rPr>
          <w:noProof/>
        </w:rPr>
        <w:t>1</w:t>
      </w:r>
      <w:r w:rsidR="009C5102">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8B550B">
            <w:pPr>
              <w:pStyle w:val="Tiny"/>
            </w:pPr>
          </w:p>
        </w:tc>
        <w:tc>
          <w:tcPr>
            <w:tcW w:w="500" w:type="dxa"/>
          </w:tcPr>
          <w:p w14:paraId="6ED05010" w14:textId="77777777" w:rsidR="00472767" w:rsidRPr="00F01BC3" w:rsidRDefault="00472767" w:rsidP="008B550B">
            <w:pPr>
              <w:pStyle w:val="Tiny"/>
            </w:pPr>
            <w:r w:rsidRPr="00F01BC3">
              <w:t>w</w:t>
            </w:r>
          </w:p>
        </w:tc>
        <w:tc>
          <w:tcPr>
            <w:tcW w:w="500" w:type="dxa"/>
          </w:tcPr>
          <w:p w14:paraId="489C7950" w14:textId="77777777" w:rsidR="00472767" w:rsidRPr="00F01BC3" w:rsidRDefault="00472767" w:rsidP="008B550B">
            <w:pPr>
              <w:pStyle w:val="Tiny"/>
            </w:pPr>
            <w:r w:rsidRPr="00F01BC3">
              <w:t>nw</w:t>
            </w:r>
          </w:p>
        </w:tc>
        <w:tc>
          <w:tcPr>
            <w:tcW w:w="571" w:type="dxa"/>
          </w:tcPr>
          <w:p w14:paraId="35E6C383" w14:textId="77777777" w:rsidR="00472767" w:rsidRPr="00F01BC3" w:rsidRDefault="00472767" w:rsidP="008B550B">
            <w:pPr>
              <w:pStyle w:val="Tiny"/>
            </w:pPr>
            <w:r w:rsidRPr="00F01BC3">
              <w:t>total</w:t>
            </w:r>
          </w:p>
        </w:tc>
        <w:tc>
          <w:tcPr>
            <w:tcW w:w="961" w:type="dxa"/>
          </w:tcPr>
          <w:p w14:paraId="70E73D12" w14:textId="77777777" w:rsidR="00472767" w:rsidRPr="00F01BC3" w:rsidRDefault="00472767" w:rsidP="008B550B">
            <w:pPr>
              <w:pStyle w:val="Tiny"/>
            </w:pPr>
          </w:p>
        </w:tc>
      </w:tr>
      <w:tr w:rsidR="00472767" w:rsidRPr="00F01BC3" w14:paraId="12ED79A0" w14:textId="77777777" w:rsidTr="00B467C2">
        <w:tc>
          <w:tcPr>
            <w:tcW w:w="483" w:type="dxa"/>
          </w:tcPr>
          <w:p w14:paraId="24FD987B" w14:textId="77777777" w:rsidR="00472767" w:rsidRPr="00F01BC3" w:rsidRDefault="00472767" w:rsidP="008B550B">
            <w:pPr>
              <w:pStyle w:val="Tiny"/>
            </w:pPr>
            <w:r w:rsidRPr="00F01BC3">
              <w:t>w</w:t>
            </w:r>
          </w:p>
        </w:tc>
        <w:tc>
          <w:tcPr>
            <w:tcW w:w="500" w:type="dxa"/>
          </w:tcPr>
          <w:p w14:paraId="2FCF5DE8" w14:textId="77777777" w:rsidR="00472767" w:rsidRPr="00F01BC3" w:rsidRDefault="00472767" w:rsidP="008B550B">
            <w:pPr>
              <w:pStyle w:val="Tiny"/>
            </w:pPr>
            <w:r w:rsidRPr="00F01BC3">
              <w:t>7247</w:t>
            </w:r>
          </w:p>
        </w:tc>
        <w:tc>
          <w:tcPr>
            <w:tcW w:w="500" w:type="dxa"/>
          </w:tcPr>
          <w:p w14:paraId="4152621A" w14:textId="77777777" w:rsidR="00472767" w:rsidRPr="00F01BC3" w:rsidRDefault="00472767" w:rsidP="008B550B">
            <w:pPr>
              <w:pStyle w:val="Tiny"/>
            </w:pPr>
            <w:r w:rsidRPr="00F01BC3">
              <w:t>64</w:t>
            </w:r>
          </w:p>
        </w:tc>
        <w:tc>
          <w:tcPr>
            <w:tcW w:w="571" w:type="dxa"/>
          </w:tcPr>
          <w:p w14:paraId="108A4A9A" w14:textId="77777777" w:rsidR="00472767" w:rsidRPr="00F01BC3" w:rsidRDefault="00472767" w:rsidP="008B550B">
            <w:pPr>
              <w:pStyle w:val="Tiny"/>
            </w:pPr>
            <w:r w:rsidRPr="00F01BC3">
              <w:t>7311</w:t>
            </w:r>
          </w:p>
        </w:tc>
        <w:tc>
          <w:tcPr>
            <w:tcW w:w="961" w:type="dxa"/>
          </w:tcPr>
          <w:p w14:paraId="245CB08B" w14:textId="77777777" w:rsidR="00472767" w:rsidRPr="00F01BC3" w:rsidRDefault="00472767" w:rsidP="008B550B">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8B550B">
            <w:pPr>
              <w:pStyle w:val="Tiny"/>
            </w:pPr>
            <w:r w:rsidRPr="00F01BC3">
              <w:t>nw</w:t>
            </w:r>
          </w:p>
        </w:tc>
        <w:tc>
          <w:tcPr>
            <w:tcW w:w="500" w:type="dxa"/>
          </w:tcPr>
          <w:p w14:paraId="5DAEADF9" w14:textId="77777777" w:rsidR="00472767" w:rsidRPr="00F01BC3" w:rsidRDefault="00472767" w:rsidP="008B550B">
            <w:pPr>
              <w:pStyle w:val="Tiny"/>
            </w:pPr>
            <w:r w:rsidRPr="00F01BC3">
              <w:t>2545</w:t>
            </w:r>
          </w:p>
        </w:tc>
        <w:tc>
          <w:tcPr>
            <w:tcW w:w="500" w:type="dxa"/>
          </w:tcPr>
          <w:p w14:paraId="1154FFED" w14:textId="77777777" w:rsidR="00472767" w:rsidRPr="00F01BC3" w:rsidRDefault="00472767" w:rsidP="008B550B">
            <w:pPr>
              <w:pStyle w:val="Tiny"/>
            </w:pPr>
            <w:r w:rsidRPr="00F01BC3">
              <w:t>9424</w:t>
            </w:r>
          </w:p>
        </w:tc>
        <w:tc>
          <w:tcPr>
            <w:tcW w:w="571" w:type="dxa"/>
          </w:tcPr>
          <w:p w14:paraId="04EAF21B" w14:textId="77777777" w:rsidR="00472767" w:rsidRPr="00F01BC3" w:rsidRDefault="00472767" w:rsidP="008B550B">
            <w:pPr>
              <w:pStyle w:val="Tiny"/>
            </w:pPr>
            <w:r w:rsidRPr="00F01BC3">
              <w:t>11969</w:t>
            </w:r>
          </w:p>
        </w:tc>
        <w:tc>
          <w:tcPr>
            <w:tcW w:w="961" w:type="dxa"/>
          </w:tcPr>
          <w:p w14:paraId="4456A277" w14:textId="77777777" w:rsidR="00472767" w:rsidRPr="00F01BC3" w:rsidRDefault="00472767" w:rsidP="008B550B">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8B550B">
            <w:pPr>
              <w:pStyle w:val="Tiny"/>
            </w:pPr>
            <w:r w:rsidRPr="00F01BC3">
              <w:t>total</w:t>
            </w:r>
          </w:p>
        </w:tc>
        <w:tc>
          <w:tcPr>
            <w:tcW w:w="500" w:type="dxa"/>
          </w:tcPr>
          <w:p w14:paraId="272A0F93" w14:textId="77777777" w:rsidR="00472767" w:rsidRPr="00F01BC3" w:rsidRDefault="00472767" w:rsidP="008B550B">
            <w:pPr>
              <w:pStyle w:val="Tiny"/>
            </w:pPr>
            <w:r w:rsidRPr="00F01BC3">
              <w:t>9792</w:t>
            </w:r>
          </w:p>
        </w:tc>
        <w:tc>
          <w:tcPr>
            <w:tcW w:w="500" w:type="dxa"/>
          </w:tcPr>
          <w:p w14:paraId="13A453B9" w14:textId="77777777" w:rsidR="00472767" w:rsidRPr="00F01BC3" w:rsidRDefault="00472767" w:rsidP="008B550B">
            <w:pPr>
              <w:pStyle w:val="Tiny"/>
            </w:pPr>
            <w:r w:rsidRPr="00F01BC3">
              <w:t>9488</w:t>
            </w:r>
          </w:p>
        </w:tc>
        <w:tc>
          <w:tcPr>
            <w:tcW w:w="571" w:type="dxa"/>
          </w:tcPr>
          <w:p w14:paraId="222C8F7D" w14:textId="77777777" w:rsidR="00472767" w:rsidRPr="00F01BC3" w:rsidRDefault="00472767" w:rsidP="008B550B">
            <w:pPr>
              <w:pStyle w:val="Tiny"/>
            </w:pPr>
            <w:r w:rsidRPr="00F01BC3">
              <w:t>19280</w:t>
            </w:r>
          </w:p>
        </w:tc>
        <w:tc>
          <w:tcPr>
            <w:tcW w:w="961" w:type="dxa"/>
          </w:tcPr>
          <w:p w14:paraId="2289797E" w14:textId="77777777" w:rsidR="00472767" w:rsidRPr="00F01BC3" w:rsidRDefault="00472767" w:rsidP="008B550B">
            <w:pPr>
              <w:pStyle w:val="Tiny"/>
            </w:pPr>
            <w:r w:rsidRPr="00F01BC3">
              <w:t>86.46784232</w:t>
            </w:r>
          </w:p>
        </w:tc>
      </w:tr>
    </w:tbl>
    <w:p w14:paraId="08F84AAB" w14:textId="77777777" w:rsidR="00472767" w:rsidRDefault="00472767" w:rsidP="008B550B">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8B550B">
      <w:pPr>
        <w:pStyle w:val="BodyText2"/>
      </w:pPr>
    </w:p>
    <w:p w14:paraId="36A88F42" w14:textId="77777777" w:rsidR="00472767" w:rsidRDefault="00472767" w:rsidP="00472767">
      <w:pPr>
        <w:pStyle w:val="Caption"/>
      </w:pPr>
      <w:r>
        <w:t xml:space="preserve">Table </w:t>
      </w:r>
      <w:r w:rsidR="009C5102">
        <w:fldChar w:fldCharType="begin"/>
      </w:r>
      <w:r w:rsidR="009C5102">
        <w:instrText xml:space="preserve"> SEQ Table \* ARABIC </w:instrText>
      </w:r>
      <w:r w:rsidR="009C5102">
        <w:fldChar w:fldCharType="separate"/>
      </w:r>
      <w:r>
        <w:rPr>
          <w:noProof/>
        </w:rPr>
        <w:t>2</w:t>
      </w:r>
      <w:r w:rsidR="009C5102">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8B550B">
            <w:pPr>
              <w:pStyle w:val="Tiny"/>
            </w:pPr>
            <w:r w:rsidRPr="00C03E60">
              <w:t>Column1</w:t>
            </w:r>
          </w:p>
        </w:tc>
        <w:tc>
          <w:tcPr>
            <w:tcW w:w="0" w:type="auto"/>
          </w:tcPr>
          <w:p w14:paraId="5C3D7811" w14:textId="77777777" w:rsidR="00472767" w:rsidRPr="00C03E60" w:rsidRDefault="00472767" w:rsidP="008B550B">
            <w:pPr>
              <w:pStyle w:val="Tiny"/>
            </w:pPr>
            <w:r w:rsidRPr="00C03E60">
              <w:t>w</w:t>
            </w:r>
          </w:p>
        </w:tc>
        <w:tc>
          <w:tcPr>
            <w:tcW w:w="0" w:type="auto"/>
          </w:tcPr>
          <w:p w14:paraId="3D3408CE" w14:textId="77777777" w:rsidR="00472767" w:rsidRPr="00C03E60" w:rsidRDefault="00472767" w:rsidP="008B550B">
            <w:pPr>
              <w:pStyle w:val="Tiny"/>
            </w:pPr>
            <w:r w:rsidRPr="00C03E60">
              <w:t>nw</w:t>
            </w:r>
          </w:p>
        </w:tc>
        <w:tc>
          <w:tcPr>
            <w:tcW w:w="0" w:type="auto"/>
          </w:tcPr>
          <w:p w14:paraId="10429E81" w14:textId="77777777" w:rsidR="00472767" w:rsidRPr="00C03E60" w:rsidRDefault="00472767" w:rsidP="008B550B">
            <w:pPr>
              <w:pStyle w:val="Tiny"/>
            </w:pPr>
            <w:r w:rsidRPr="00C03E60">
              <w:t>total</w:t>
            </w:r>
          </w:p>
        </w:tc>
        <w:tc>
          <w:tcPr>
            <w:tcW w:w="0" w:type="auto"/>
          </w:tcPr>
          <w:p w14:paraId="66C78245" w14:textId="77777777" w:rsidR="00472767" w:rsidRPr="00C03E60" w:rsidRDefault="00472767" w:rsidP="008B550B">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8B550B">
            <w:pPr>
              <w:pStyle w:val="Tiny"/>
            </w:pPr>
            <w:r w:rsidRPr="00C03E60">
              <w:t>w</w:t>
            </w:r>
          </w:p>
        </w:tc>
        <w:tc>
          <w:tcPr>
            <w:tcW w:w="0" w:type="auto"/>
          </w:tcPr>
          <w:p w14:paraId="1946B13D" w14:textId="77777777" w:rsidR="00472767" w:rsidRPr="00C03E60" w:rsidRDefault="00472767" w:rsidP="008B550B">
            <w:pPr>
              <w:pStyle w:val="Tiny"/>
            </w:pPr>
            <w:r w:rsidRPr="00C03E60">
              <w:t>11154</w:t>
            </w:r>
          </w:p>
        </w:tc>
        <w:tc>
          <w:tcPr>
            <w:tcW w:w="0" w:type="auto"/>
          </w:tcPr>
          <w:p w14:paraId="480A2CE1" w14:textId="77777777" w:rsidR="00472767" w:rsidRPr="00C03E60" w:rsidRDefault="00472767" w:rsidP="008B550B">
            <w:pPr>
              <w:pStyle w:val="Tiny"/>
            </w:pPr>
            <w:r w:rsidRPr="00C03E60">
              <w:t>95</w:t>
            </w:r>
          </w:p>
        </w:tc>
        <w:tc>
          <w:tcPr>
            <w:tcW w:w="0" w:type="auto"/>
          </w:tcPr>
          <w:p w14:paraId="496884A9" w14:textId="77777777" w:rsidR="00472767" w:rsidRPr="00C03E60" w:rsidRDefault="00472767" w:rsidP="008B550B">
            <w:pPr>
              <w:pStyle w:val="Tiny"/>
            </w:pPr>
            <w:r w:rsidRPr="00C03E60">
              <w:t>11249</w:t>
            </w:r>
          </w:p>
        </w:tc>
        <w:tc>
          <w:tcPr>
            <w:tcW w:w="0" w:type="auto"/>
          </w:tcPr>
          <w:p w14:paraId="49B627D4" w14:textId="77777777" w:rsidR="00472767" w:rsidRPr="00C03E60" w:rsidRDefault="00472767" w:rsidP="008B550B">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8B550B">
            <w:pPr>
              <w:pStyle w:val="Tiny"/>
            </w:pPr>
            <w:r w:rsidRPr="00C03E60">
              <w:t>nw</w:t>
            </w:r>
          </w:p>
        </w:tc>
        <w:tc>
          <w:tcPr>
            <w:tcW w:w="0" w:type="auto"/>
          </w:tcPr>
          <w:p w14:paraId="676253B0" w14:textId="77777777" w:rsidR="00472767" w:rsidRPr="00C03E60" w:rsidRDefault="00472767" w:rsidP="008B550B">
            <w:pPr>
              <w:pStyle w:val="Tiny"/>
            </w:pPr>
            <w:r w:rsidRPr="00C03E60">
              <w:t>1725</w:t>
            </w:r>
          </w:p>
        </w:tc>
        <w:tc>
          <w:tcPr>
            <w:tcW w:w="0" w:type="auto"/>
          </w:tcPr>
          <w:p w14:paraId="42317D06" w14:textId="77777777" w:rsidR="00472767" w:rsidRPr="00C03E60" w:rsidRDefault="00472767" w:rsidP="008B550B">
            <w:pPr>
              <w:pStyle w:val="Tiny"/>
            </w:pPr>
            <w:r w:rsidRPr="00C03E60">
              <w:t>15765</w:t>
            </w:r>
          </w:p>
        </w:tc>
        <w:tc>
          <w:tcPr>
            <w:tcW w:w="0" w:type="auto"/>
          </w:tcPr>
          <w:p w14:paraId="7F963335" w14:textId="77777777" w:rsidR="00472767" w:rsidRPr="00C03E60" w:rsidRDefault="00472767" w:rsidP="008B550B">
            <w:pPr>
              <w:pStyle w:val="Tiny"/>
            </w:pPr>
            <w:r w:rsidRPr="00C03E60">
              <w:t>17490</w:t>
            </w:r>
          </w:p>
        </w:tc>
        <w:tc>
          <w:tcPr>
            <w:tcW w:w="0" w:type="auto"/>
          </w:tcPr>
          <w:p w14:paraId="403764E6" w14:textId="77777777" w:rsidR="00472767" w:rsidRPr="00C03E60" w:rsidRDefault="00472767" w:rsidP="008B550B">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8B550B">
            <w:pPr>
              <w:pStyle w:val="Tiny"/>
            </w:pPr>
            <w:r w:rsidRPr="00C03E60">
              <w:t>total</w:t>
            </w:r>
          </w:p>
        </w:tc>
        <w:tc>
          <w:tcPr>
            <w:tcW w:w="0" w:type="auto"/>
          </w:tcPr>
          <w:p w14:paraId="318C0CBF" w14:textId="77777777" w:rsidR="00472767" w:rsidRPr="00C03E60" w:rsidRDefault="00472767" w:rsidP="008B550B">
            <w:pPr>
              <w:pStyle w:val="Tiny"/>
            </w:pPr>
            <w:r w:rsidRPr="00C03E60">
              <w:t>12879</w:t>
            </w:r>
          </w:p>
        </w:tc>
        <w:tc>
          <w:tcPr>
            <w:tcW w:w="0" w:type="auto"/>
          </w:tcPr>
          <w:p w14:paraId="64D1C663" w14:textId="77777777" w:rsidR="00472767" w:rsidRPr="00C03E60" w:rsidRDefault="00472767" w:rsidP="008B550B">
            <w:pPr>
              <w:pStyle w:val="Tiny"/>
            </w:pPr>
            <w:r w:rsidRPr="00C03E60">
              <w:t>15860</w:t>
            </w:r>
          </w:p>
        </w:tc>
        <w:tc>
          <w:tcPr>
            <w:tcW w:w="0" w:type="auto"/>
          </w:tcPr>
          <w:p w14:paraId="5EB4BD59" w14:textId="77777777" w:rsidR="00472767" w:rsidRPr="00C03E60" w:rsidRDefault="00472767" w:rsidP="008B550B">
            <w:pPr>
              <w:pStyle w:val="Tiny"/>
            </w:pPr>
            <w:r w:rsidRPr="00C03E60">
              <w:t>28739</w:t>
            </w:r>
          </w:p>
        </w:tc>
        <w:tc>
          <w:tcPr>
            <w:tcW w:w="0" w:type="auto"/>
          </w:tcPr>
          <w:p w14:paraId="56D0E30F" w14:textId="77777777" w:rsidR="00472767" w:rsidRPr="00C03E60" w:rsidRDefault="00472767" w:rsidP="008B550B">
            <w:pPr>
              <w:pStyle w:val="Tiny"/>
            </w:pPr>
            <w:r w:rsidRPr="00C03E60">
              <w:t>93.66714221</w:t>
            </w:r>
          </w:p>
        </w:tc>
      </w:tr>
    </w:tbl>
    <w:p w14:paraId="704725FC" w14:textId="77777777" w:rsidR="00472767" w:rsidRDefault="00472767" w:rsidP="008B550B">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8B550B">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8B550B">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8B550B">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8B550B">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8B550B">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8B550B">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8B550B">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8B550B">
            <w:pPr>
              <w:pStyle w:val="Tiny"/>
            </w:pPr>
            <w:r>
              <w:t>GLC2000</w:t>
            </w:r>
          </w:p>
        </w:tc>
        <w:tc>
          <w:tcPr>
            <w:tcW w:w="0" w:type="auto"/>
          </w:tcPr>
          <w:p w14:paraId="43A9C8D0" w14:textId="77777777" w:rsidR="00472767" w:rsidRPr="00D92044" w:rsidRDefault="00472767" w:rsidP="008B550B">
            <w:pPr>
              <w:pStyle w:val="Tiny"/>
            </w:pPr>
            <w:r>
              <w:t>Longitude</w:t>
            </w:r>
          </w:p>
        </w:tc>
        <w:tc>
          <w:tcPr>
            <w:tcW w:w="0" w:type="auto"/>
          </w:tcPr>
          <w:p w14:paraId="6389AF7F" w14:textId="77777777" w:rsidR="00472767" w:rsidRPr="00D92044" w:rsidRDefault="00472767" w:rsidP="008B550B">
            <w:pPr>
              <w:pStyle w:val="Tiny"/>
            </w:pPr>
            <w:r>
              <w:t>Latitude</w:t>
            </w:r>
          </w:p>
        </w:tc>
        <w:tc>
          <w:tcPr>
            <w:tcW w:w="0" w:type="auto"/>
          </w:tcPr>
          <w:p w14:paraId="341E9678" w14:textId="77777777" w:rsidR="00472767" w:rsidRPr="00D92044" w:rsidRDefault="00472767" w:rsidP="008B550B">
            <w:pPr>
              <w:pStyle w:val="Tiny"/>
            </w:pPr>
            <w:r>
              <w:t>Path</w:t>
            </w:r>
          </w:p>
        </w:tc>
        <w:tc>
          <w:tcPr>
            <w:tcW w:w="0" w:type="auto"/>
          </w:tcPr>
          <w:p w14:paraId="147F52B0" w14:textId="77777777" w:rsidR="00472767" w:rsidRPr="00D92044" w:rsidRDefault="00472767" w:rsidP="008B550B">
            <w:pPr>
              <w:pStyle w:val="Tiny"/>
            </w:pPr>
            <w:r>
              <w:t>Row</w:t>
            </w:r>
          </w:p>
        </w:tc>
      </w:tr>
      <w:tr w:rsidR="00472767" w:rsidRPr="00D92044" w14:paraId="69A55CA6" w14:textId="77777777" w:rsidTr="00B467C2">
        <w:tc>
          <w:tcPr>
            <w:tcW w:w="0" w:type="auto"/>
          </w:tcPr>
          <w:p w14:paraId="0A76DF20" w14:textId="77777777" w:rsidR="00472767" w:rsidRPr="00D92044" w:rsidRDefault="00472767" w:rsidP="008B550B">
            <w:pPr>
              <w:pStyle w:val="Tiny"/>
            </w:pPr>
            <w:r w:rsidRPr="00D92044">
              <w:t>19</w:t>
            </w:r>
          </w:p>
        </w:tc>
        <w:tc>
          <w:tcPr>
            <w:tcW w:w="0" w:type="auto"/>
          </w:tcPr>
          <w:p w14:paraId="0D5A72D2" w14:textId="77777777" w:rsidR="00472767" w:rsidRPr="00D92044" w:rsidRDefault="00472767" w:rsidP="008B550B">
            <w:pPr>
              <w:pStyle w:val="Tiny"/>
            </w:pPr>
            <w:r w:rsidRPr="00D92044">
              <w:t>15.3738921475808</w:t>
            </w:r>
          </w:p>
        </w:tc>
        <w:tc>
          <w:tcPr>
            <w:tcW w:w="0" w:type="auto"/>
          </w:tcPr>
          <w:p w14:paraId="61F38B7F" w14:textId="77777777" w:rsidR="00472767" w:rsidRPr="00D92044" w:rsidRDefault="00472767" w:rsidP="008B550B">
            <w:pPr>
              <w:pStyle w:val="Tiny"/>
            </w:pPr>
            <w:r w:rsidRPr="00D92044">
              <w:t>79.1914180691189</w:t>
            </w:r>
          </w:p>
        </w:tc>
        <w:tc>
          <w:tcPr>
            <w:tcW w:w="0" w:type="auto"/>
          </w:tcPr>
          <w:p w14:paraId="573B8397" w14:textId="77777777" w:rsidR="00472767" w:rsidRPr="00D92044" w:rsidRDefault="00472767" w:rsidP="008B550B">
            <w:pPr>
              <w:pStyle w:val="Tiny"/>
            </w:pPr>
            <w:r w:rsidRPr="00D92044">
              <w:t>214</w:t>
            </w:r>
          </w:p>
        </w:tc>
        <w:tc>
          <w:tcPr>
            <w:tcW w:w="0" w:type="auto"/>
          </w:tcPr>
          <w:p w14:paraId="21342CBF" w14:textId="77777777" w:rsidR="00472767" w:rsidRPr="00D92044" w:rsidRDefault="00472767" w:rsidP="008B550B">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8B550B">
            <w:pPr>
              <w:pStyle w:val="Tiny"/>
            </w:pPr>
            <w:r w:rsidRPr="00D92044">
              <w:t>19</w:t>
            </w:r>
          </w:p>
        </w:tc>
        <w:tc>
          <w:tcPr>
            <w:tcW w:w="0" w:type="auto"/>
          </w:tcPr>
          <w:p w14:paraId="3E57BD47" w14:textId="77777777" w:rsidR="00472767" w:rsidRPr="00D92044" w:rsidRDefault="00472767" w:rsidP="008B550B">
            <w:pPr>
              <w:pStyle w:val="Tiny"/>
            </w:pPr>
            <w:r w:rsidRPr="00D92044">
              <w:t>15.3738921475808</w:t>
            </w:r>
          </w:p>
        </w:tc>
        <w:tc>
          <w:tcPr>
            <w:tcW w:w="0" w:type="auto"/>
          </w:tcPr>
          <w:p w14:paraId="4705133A" w14:textId="77777777" w:rsidR="00472767" w:rsidRPr="00D92044" w:rsidRDefault="00472767" w:rsidP="008B550B">
            <w:pPr>
              <w:pStyle w:val="Tiny"/>
            </w:pPr>
            <w:r w:rsidRPr="00D92044">
              <w:t>79.1914180691189</w:t>
            </w:r>
          </w:p>
        </w:tc>
        <w:tc>
          <w:tcPr>
            <w:tcW w:w="0" w:type="auto"/>
          </w:tcPr>
          <w:p w14:paraId="28BF6805" w14:textId="77777777" w:rsidR="00472767" w:rsidRPr="00D92044" w:rsidRDefault="00472767" w:rsidP="008B550B">
            <w:pPr>
              <w:pStyle w:val="Tiny"/>
            </w:pPr>
            <w:r w:rsidRPr="00D92044">
              <w:t>215</w:t>
            </w:r>
          </w:p>
        </w:tc>
        <w:tc>
          <w:tcPr>
            <w:tcW w:w="0" w:type="auto"/>
          </w:tcPr>
          <w:p w14:paraId="52065A63" w14:textId="77777777" w:rsidR="00472767" w:rsidRPr="00D92044" w:rsidRDefault="00472767" w:rsidP="008B550B">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8B550B">
            <w:pPr>
              <w:pStyle w:val="Tiny"/>
            </w:pPr>
            <w:r w:rsidRPr="00D92044">
              <w:t>19</w:t>
            </w:r>
          </w:p>
        </w:tc>
        <w:tc>
          <w:tcPr>
            <w:tcW w:w="0" w:type="auto"/>
          </w:tcPr>
          <w:p w14:paraId="0A260037" w14:textId="77777777" w:rsidR="00472767" w:rsidRPr="00D92044" w:rsidRDefault="00472767" w:rsidP="008B550B">
            <w:pPr>
              <w:pStyle w:val="Tiny"/>
            </w:pPr>
            <w:r w:rsidRPr="00D92044">
              <w:t>15.3738921475808</w:t>
            </w:r>
          </w:p>
        </w:tc>
        <w:tc>
          <w:tcPr>
            <w:tcW w:w="0" w:type="auto"/>
          </w:tcPr>
          <w:p w14:paraId="6EE3060F" w14:textId="77777777" w:rsidR="00472767" w:rsidRPr="00D92044" w:rsidRDefault="00472767" w:rsidP="008B550B">
            <w:pPr>
              <w:pStyle w:val="Tiny"/>
            </w:pPr>
            <w:r w:rsidRPr="00D92044">
              <w:t>79.1914180691189</w:t>
            </w:r>
          </w:p>
        </w:tc>
        <w:tc>
          <w:tcPr>
            <w:tcW w:w="0" w:type="auto"/>
          </w:tcPr>
          <w:p w14:paraId="166C639D" w14:textId="77777777" w:rsidR="00472767" w:rsidRPr="00D92044" w:rsidRDefault="00472767" w:rsidP="008B550B">
            <w:pPr>
              <w:pStyle w:val="Tiny"/>
            </w:pPr>
            <w:r w:rsidRPr="00D92044">
              <w:t>216</w:t>
            </w:r>
          </w:p>
        </w:tc>
        <w:tc>
          <w:tcPr>
            <w:tcW w:w="0" w:type="auto"/>
          </w:tcPr>
          <w:p w14:paraId="573642BE" w14:textId="77777777" w:rsidR="00472767" w:rsidRPr="00D92044" w:rsidRDefault="00472767" w:rsidP="008B550B">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8B550B">
            <w:pPr>
              <w:pStyle w:val="Tiny"/>
            </w:pPr>
            <w:r w:rsidRPr="00D92044">
              <w:t>19</w:t>
            </w:r>
          </w:p>
        </w:tc>
        <w:tc>
          <w:tcPr>
            <w:tcW w:w="0" w:type="auto"/>
          </w:tcPr>
          <w:p w14:paraId="4A7399CB" w14:textId="77777777" w:rsidR="00472767" w:rsidRPr="00D92044" w:rsidRDefault="00472767" w:rsidP="008B550B">
            <w:pPr>
              <w:pStyle w:val="Tiny"/>
            </w:pPr>
            <w:r w:rsidRPr="00D92044">
              <w:t>15.3738921475808</w:t>
            </w:r>
          </w:p>
        </w:tc>
        <w:tc>
          <w:tcPr>
            <w:tcW w:w="0" w:type="auto"/>
          </w:tcPr>
          <w:p w14:paraId="4FDFEE84" w14:textId="77777777" w:rsidR="00472767" w:rsidRPr="00D92044" w:rsidRDefault="00472767" w:rsidP="008B550B">
            <w:pPr>
              <w:pStyle w:val="Tiny"/>
            </w:pPr>
            <w:r w:rsidRPr="00D92044">
              <w:t>79.1914180691189</w:t>
            </w:r>
          </w:p>
        </w:tc>
        <w:tc>
          <w:tcPr>
            <w:tcW w:w="0" w:type="auto"/>
          </w:tcPr>
          <w:p w14:paraId="5CCE1BC3" w14:textId="77777777" w:rsidR="00472767" w:rsidRPr="00D92044" w:rsidRDefault="00472767" w:rsidP="008B550B">
            <w:pPr>
              <w:pStyle w:val="Tiny"/>
            </w:pPr>
            <w:r w:rsidRPr="00D92044">
              <w:t>217</w:t>
            </w:r>
          </w:p>
        </w:tc>
        <w:tc>
          <w:tcPr>
            <w:tcW w:w="0" w:type="auto"/>
          </w:tcPr>
          <w:p w14:paraId="6A0BF190" w14:textId="77777777" w:rsidR="00472767" w:rsidRPr="00D92044" w:rsidRDefault="00472767" w:rsidP="008B550B">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8B550B">
            <w:pPr>
              <w:pStyle w:val="Tiny"/>
            </w:pPr>
            <w:r w:rsidRPr="00D92044">
              <w:t>19</w:t>
            </w:r>
          </w:p>
        </w:tc>
        <w:tc>
          <w:tcPr>
            <w:tcW w:w="0" w:type="auto"/>
          </w:tcPr>
          <w:p w14:paraId="1654FEFD" w14:textId="77777777" w:rsidR="00472767" w:rsidRPr="00D92044" w:rsidRDefault="00472767" w:rsidP="008B550B">
            <w:pPr>
              <w:pStyle w:val="Tiny"/>
            </w:pPr>
            <w:r w:rsidRPr="00D92044">
              <w:t>15.3738921475808</w:t>
            </w:r>
          </w:p>
        </w:tc>
        <w:tc>
          <w:tcPr>
            <w:tcW w:w="0" w:type="auto"/>
          </w:tcPr>
          <w:p w14:paraId="55C6E9FB" w14:textId="77777777" w:rsidR="00472767" w:rsidRPr="00D92044" w:rsidRDefault="00472767" w:rsidP="008B550B">
            <w:pPr>
              <w:pStyle w:val="Tiny"/>
            </w:pPr>
            <w:r w:rsidRPr="00D92044">
              <w:t>79.1914180691189</w:t>
            </w:r>
          </w:p>
        </w:tc>
        <w:tc>
          <w:tcPr>
            <w:tcW w:w="0" w:type="auto"/>
          </w:tcPr>
          <w:p w14:paraId="4B0B1341" w14:textId="77777777" w:rsidR="00472767" w:rsidRPr="00D92044" w:rsidRDefault="00472767" w:rsidP="008B550B">
            <w:pPr>
              <w:pStyle w:val="Tiny"/>
            </w:pPr>
            <w:r w:rsidRPr="00D92044">
              <w:t>218</w:t>
            </w:r>
          </w:p>
        </w:tc>
        <w:tc>
          <w:tcPr>
            <w:tcW w:w="0" w:type="auto"/>
          </w:tcPr>
          <w:p w14:paraId="02EE92FD" w14:textId="77777777" w:rsidR="00472767" w:rsidRPr="00D92044" w:rsidRDefault="00472767" w:rsidP="008B550B">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8B550B">
            <w:pPr>
              <w:pStyle w:val="Tiny"/>
            </w:pPr>
            <w:r w:rsidRPr="00D92044">
              <w:t>19</w:t>
            </w:r>
          </w:p>
        </w:tc>
        <w:tc>
          <w:tcPr>
            <w:tcW w:w="0" w:type="auto"/>
          </w:tcPr>
          <w:p w14:paraId="68EA426D" w14:textId="77777777" w:rsidR="00472767" w:rsidRPr="00D92044" w:rsidRDefault="00472767" w:rsidP="008B550B">
            <w:pPr>
              <w:pStyle w:val="Tiny"/>
            </w:pPr>
            <w:r w:rsidRPr="00D92044">
              <w:t>15.3738921475808</w:t>
            </w:r>
          </w:p>
        </w:tc>
        <w:tc>
          <w:tcPr>
            <w:tcW w:w="0" w:type="auto"/>
          </w:tcPr>
          <w:p w14:paraId="7E0332CD" w14:textId="77777777" w:rsidR="00472767" w:rsidRPr="00D92044" w:rsidRDefault="00472767" w:rsidP="008B550B">
            <w:pPr>
              <w:pStyle w:val="Tiny"/>
            </w:pPr>
            <w:r w:rsidRPr="00D92044">
              <w:t>79.1914180691189</w:t>
            </w:r>
          </w:p>
        </w:tc>
        <w:tc>
          <w:tcPr>
            <w:tcW w:w="0" w:type="auto"/>
          </w:tcPr>
          <w:p w14:paraId="5BC0CF31" w14:textId="77777777" w:rsidR="00472767" w:rsidRPr="00D92044" w:rsidRDefault="00472767" w:rsidP="008B550B">
            <w:pPr>
              <w:pStyle w:val="Tiny"/>
            </w:pPr>
            <w:r w:rsidRPr="00D92044">
              <w:t>219</w:t>
            </w:r>
          </w:p>
        </w:tc>
        <w:tc>
          <w:tcPr>
            <w:tcW w:w="0" w:type="auto"/>
          </w:tcPr>
          <w:p w14:paraId="0ED97A39" w14:textId="77777777" w:rsidR="00472767" w:rsidRPr="00D92044" w:rsidRDefault="00472767" w:rsidP="008B550B">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8B550B">
            <w:pPr>
              <w:pStyle w:val="Tiny"/>
            </w:pPr>
            <w:r w:rsidRPr="00D92044">
              <w:t>19</w:t>
            </w:r>
          </w:p>
        </w:tc>
        <w:tc>
          <w:tcPr>
            <w:tcW w:w="0" w:type="auto"/>
          </w:tcPr>
          <w:p w14:paraId="50128D33" w14:textId="77777777" w:rsidR="00472767" w:rsidRPr="00D92044" w:rsidRDefault="00472767" w:rsidP="008B550B">
            <w:pPr>
              <w:pStyle w:val="Tiny"/>
            </w:pPr>
            <w:r w:rsidRPr="00D92044">
              <w:t>15.3738921475808</w:t>
            </w:r>
          </w:p>
        </w:tc>
        <w:tc>
          <w:tcPr>
            <w:tcW w:w="0" w:type="auto"/>
          </w:tcPr>
          <w:p w14:paraId="72BFBEDB" w14:textId="77777777" w:rsidR="00472767" w:rsidRPr="00D92044" w:rsidRDefault="00472767" w:rsidP="008B550B">
            <w:pPr>
              <w:pStyle w:val="Tiny"/>
            </w:pPr>
            <w:r w:rsidRPr="00D92044">
              <w:t>79.1914180691189</w:t>
            </w:r>
          </w:p>
        </w:tc>
        <w:tc>
          <w:tcPr>
            <w:tcW w:w="0" w:type="auto"/>
          </w:tcPr>
          <w:p w14:paraId="4109D5E3" w14:textId="77777777" w:rsidR="00472767" w:rsidRPr="00D92044" w:rsidRDefault="00472767" w:rsidP="008B550B">
            <w:pPr>
              <w:pStyle w:val="Tiny"/>
            </w:pPr>
            <w:r w:rsidRPr="00D92044">
              <w:t>220</w:t>
            </w:r>
          </w:p>
        </w:tc>
        <w:tc>
          <w:tcPr>
            <w:tcW w:w="0" w:type="auto"/>
          </w:tcPr>
          <w:p w14:paraId="315F48E5" w14:textId="77777777" w:rsidR="00472767" w:rsidRPr="00D92044" w:rsidRDefault="00472767" w:rsidP="008B550B">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8B550B">
            <w:pPr>
              <w:pStyle w:val="Tiny"/>
            </w:pPr>
            <w:r w:rsidRPr="00D92044">
              <w:t>19</w:t>
            </w:r>
          </w:p>
        </w:tc>
        <w:tc>
          <w:tcPr>
            <w:tcW w:w="0" w:type="auto"/>
          </w:tcPr>
          <w:p w14:paraId="31F08214" w14:textId="77777777" w:rsidR="00472767" w:rsidRPr="00D92044" w:rsidRDefault="00472767" w:rsidP="008B550B">
            <w:pPr>
              <w:pStyle w:val="Tiny"/>
            </w:pPr>
            <w:r w:rsidRPr="00D92044">
              <w:t>15.3738921475808</w:t>
            </w:r>
          </w:p>
        </w:tc>
        <w:tc>
          <w:tcPr>
            <w:tcW w:w="0" w:type="auto"/>
          </w:tcPr>
          <w:p w14:paraId="72BB0E9B" w14:textId="77777777" w:rsidR="00472767" w:rsidRPr="00D92044" w:rsidRDefault="00472767" w:rsidP="008B550B">
            <w:pPr>
              <w:pStyle w:val="Tiny"/>
            </w:pPr>
            <w:r w:rsidRPr="00D92044">
              <w:t>79.1914180691189</w:t>
            </w:r>
          </w:p>
        </w:tc>
        <w:tc>
          <w:tcPr>
            <w:tcW w:w="0" w:type="auto"/>
          </w:tcPr>
          <w:p w14:paraId="0D2C4C3E" w14:textId="77777777" w:rsidR="00472767" w:rsidRPr="00D92044" w:rsidRDefault="00472767" w:rsidP="008B550B">
            <w:pPr>
              <w:pStyle w:val="Tiny"/>
            </w:pPr>
            <w:r w:rsidRPr="00D92044">
              <w:t>220</w:t>
            </w:r>
          </w:p>
        </w:tc>
        <w:tc>
          <w:tcPr>
            <w:tcW w:w="0" w:type="auto"/>
          </w:tcPr>
          <w:p w14:paraId="7775AAC8" w14:textId="77777777" w:rsidR="00472767" w:rsidRPr="00D92044" w:rsidRDefault="00472767" w:rsidP="008B550B">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8B550B">
            <w:pPr>
              <w:pStyle w:val="Tiny"/>
            </w:pPr>
            <w:r w:rsidRPr="00D92044">
              <w:t>19</w:t>
            </w:r>
          </w:p>
        </w:tc>
        <w:tc>
          <w:tcPr>
            <w:tcW w:w="0" w:type="auto"/>
          </w:tcPr>
          <w:p w14:paraId="5C952AD6" w14:textId="77777777" w:rsidR="00472767" w:rsidRPr="00D92044" w:rsidRDefault="00472767" w:rsidP="008B550B">
            <w:pPr>
              <w:pStyle w:val="Tiny"/>
            </w:pPr>
            <w:r w:rsidRPr="00D92044">
              <w:t>15.3738921475808</w:t>
            </w:r>
          </w:p>
        </w:tc>
        <w:tc>
          <w:tcPr>
            <w:tcW w:w="0" w:type="auto"/>
          </w:tcPr>
          <w:p w14:paraId="61992F01" w14:textId="77777777" w:rsidR="00472767" w:rsidRPr="00D92044" w:rsidRDefault="00472767" w:rsidP="008B550B">
            <w:pPr>
              <w:pStyle w:val="Tiny"/>
            </w:pPr>
            <w:r w:rsidRPr="00D92044">
              <w:t>79.1914180691189</w:t>
            </w:r>
          </w:p>
        </w:tc>
        <w:tc>
          <w:tcPr>
            <w:tcW w:w="0" w:type="auto"/>
          </w:tcPr>
          <w:p w14:paraId="4CAD1C58" w14:textId="77777777" w:rsidR="00472767" w:rsidRPr="00D92044" w:rsidRDefault="00472767" w:rsidP="008B550B">
            <w:pPr>
              <w:pStyle w:val="Tiny"/>
            </w:pPr>
            <w:r w:rsidRPr="00D92044">
              <w:t>221</w:t>
            </w:r>
          </w:p>
        </w:tc>
        <w:tc>
          <w:tcPr>
            <w:tcW w:w="0" w:type="auto"/>
          </w:tcPr>
          <w:p w14:paraId="282533C9" w14:textId="77777777" w:rsidR="00472767" w:rsidRPr="00D92044" w:rsidRDefault="00472767" w:rsidP="008B550B">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8B550B">
            <w:pPr>
              <w:pStyle w:val="Tiny"/>
            </w:pPr>
            <w:r w:rsidRPr="00D92044">
              <w:t>19</w:t>
            </w:r>
          </w:p>
        </w:tc>
        <w:tc>
          <w:tcPr>
            <w:tcW w:w="0" w:type="auto"/>
          </w:tcPr>
          <w:p w14:paraId="65818B2B" w14:textId="77777777" w:rsidR="00472767" w:rsidRPr="00D92044" w:rsidRDefault="00472767" w:rsidP="008B550B">
            <w:pPr>
              <w:pStyle w:val="Tiny"/>
            </w:pPr>
            <w:r w:rsidRPr="00D92044">
              <w:t>15.3738921475808</w:t>
            </w:r>
          </w:p>
        </w:tc>
        <w:tc>
          <w:tcPr>
            <w:tcW w:w="0" w:type="auto"/>
          </w:tcPr>
          <w:p w14:paraId="35C4CEBB" w14:textId="77777777" w:rsidR="00472767" w:rsidRPr="00D92044" w:rsidRDefault="00472767" w:rsidP="008B550B">
            <w:pPr>
              <w:pStyle w:val="Tiny"/>
            </w:pPr>
            <w:r w:rsidRPr="00D92044">
              <w:t>79.1914180691189</w:t>
            </w:r>
          </w:p>
        </w:tc>
        <w:tc>
          <w:tcPr>
            <w:tcW w:w="0" w:type="auto"/>
          </w:tcPr>
          <w:p w14:paraId="5A3BBB2B" w14:textId="77777777" w:rsidR="00472767" w:rsidRPr="00D92044" w:rsidRDefault="00472767" w:rsidP="008B550B">
            <w:pPr>
              <w:pStyle w:val="Tiny"/>
            </w:pPr>
            <w:r w:rsidRPr="00D92044">
              <w:t>222</w:t>
            </w:r>
          </w:p>
        </w:tc>
        <w:tc>
          <w:tcPr>
            <w:tcW w:w="0" w:type="auto"/>
          </w:tcPr>
          <w:p w14:paraId="4088354A" w14:textId="77777777" w:rsidR="00472767" w:rsidRPr="00D92044" w:rsidRDefault="00472767" w:rsidP="008B550B">
            <w:pPr>
              <w:pStyle w:val="Tiny"/>
            </w:pPr>
            <w:r w:rsidRPr="00D92044">
              <w:t>2</w:t>
            </w:r>
          </w:p>
        </w:tc>
      </w:tr>
    </w:tbl>
    <w:p w14:paraId="47030711" w14:textId="77777777" w:rsidR="00472767" w:rsidRDefault="00472767" w:rsidP="008B550B">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8B550B">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8B550B">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8B550B">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15"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8B550B">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8B550B">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8B550B">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8B550B">
      <w:pPr>
        <w:pStyle w:val="BodyText2"/>
      </w:pPr>
      <w:r>
        <w:t>These are lots of them when you first start the code.</w:t>
      </w:r>
    </w:p>
    <w:p w14:paraId="79AB8A85" w14:textId="77777777" w:rsidR="00472767" w:rsidRDefault="00472767" w:rsidP="008B550B">
      <w:pPr>
        <w:pStyle w:val="BodyText2"/>
      </w:pPr>
      <w:r>
        <w:t xml:space="preserve">Finally created a full set of validation sites using only the snow/cloud mask – it took about a week in total and there are over 600,000 points. Running the query </w:t>
      </w:r>
      <w:hyperlink r:id="rId616"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17"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8B550B">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18" w:history="1">
        <w:r w:rsidRPr="009A0FC0">
          <w:rPr>
            <w:rStyle w:val="Hyperlink"/>
          </w:rPr>
          <w:t>water validation stratify by grid.sql</w:t>
        </w:r>
      </w:hyperlink>
      <w:r>
        <w:t xml:space="preserve"> to stratify the full validation sites by 1 degree box. Wrote a </w:t>
      </w:r>
      <w:hyperlink r:id="rId619" w:history="1">
        <w:r w:rsidRPr="000C4BA5">
          <w:rPr>
            <w:rStyle w:val="Hyperlink"/>
          </w:rPr>
          <w:t>new one</w:t>
        </w:r>
      </w:hyperlink>
      <w:r>
        <w:t xml:space="preserve"> that is better.</w:t>
      </w:r>
    </w:p>
    <w:p w14:paraId="4AC0C6F7" w14:textId="77777777" w:rsidR="00472767" w:rsidRDefault="00472767" w:rsidP="008B550B">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8B550B">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8B550B">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8B550B">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8B550B">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1"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8B550B">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8B550B">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22"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8B550B">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3"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4"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8B550B">
      <w:pPr>
        <w:pStyle w:val="BodyText2"/>
      </w:pPr>
      <w:r>
        <w:t xml:space="preserve">Using </w:t>
      </w:r>
      <w:hyperlink r:id="rId625"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8B550B">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8B550B">
      <w:pPr>
        <w:pStyle w:val="BodyText2"/>
      </w:pPr>
      <w:r>
        <w:t xml:space="preserve">Looking at the pixel values (using </w:t>
      </w:r>
      <w:hyperlink r:id="rId626"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27"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8B550B">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28"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29"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8B550B">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8B550B">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8B550B">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30" w:history="1">
        <w:r w:rsidRPr="00052FB2">
          <w:rPr>
            <w:rStyle w:val="Hyperlink"/>
          </w:rPr>
          <w:t>this</w:t>
        </w:r>
      </w:hyperlink>
      <w:r>
        <w:t xml:space="preserve"> query. Then all points outside GAUL gadm2 were removed (assumed to be marine). Then these points were imported into a Google Fusion Table and we used </w:t>
      </w:r>
      <w:hyperlink r:id="rId631"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3" w:name="_Ref452473859"/>
      <w:r>
        <w:t>Using the SWDB water body dataset</w:t>
      </w:r>
      <w:bookmarkEnd w:id="123"/>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8B550B">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32"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33"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34"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35" w:history="1">
        <w:r w:rsidRPr="001B11AF">
          <w:rPr>
            <w:rStyle w:val="Hyperlink"/>
          </w:rPr>
          <w:t>query</w:t>
        </w:r>
      </w:hyperlink>
      <w:r>
        <w:t xml:space="preserve"> to select 1 inland and 1 coastal point for each 1 degree box</w:t>
      </w:r>
    </w:p>
    <w:p w14:paraId="5F111D05" w14:textId="77777777" w:rsidR="00472767" w:rsidRDefault="009C5102" w:rsidP="00472767">
      <w:pPr>
        <w:pStyle w:val="ListBullet2"/>
      </w:pPr>
      <w:hyperlink r:id="rId636"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37" w:history="1">
        <w:r w:rsidRPr="00F04639">
          <w:rPr>
            <w:rStyle w:val="Hyperlink"/>
          </w:rPr>
          <w:t>python script</w:t>
        </w:r>
      </w:hyperlink>
    </w:p>
    <w:p w14:paraId="62C41DBB" w14:textId="77777777" w:rsidR="00472767" w:rsidRDefault="009C5102" w:rsidP="00472767">
      <w:pPr>
        <w:pStyle w:val="ListBullet2"/>
      </w:pPr>
      <w:hyperlink r:id="rId638"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39"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8B550B">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8B550B">
      <w:pPr>
        <w:pStyle w:val="BodyText2"/>
      </w:pPr>
      <w:r>
        <w:t xml:space="preserve">I switched to the Javascript playground to </w:t>
      </w:r>
      <w:hyperlink r:id="rId640"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41"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8B550B">
      <w:pPr>
        <w:pStyle w:val="BodyText2"/>
      </w:pPr>
      <w:r>
        <w:t xml:space="preserve">Creating </w:t>
      </w:r>
      <w:hyperlink r:id="rId642"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8B550B">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8B550B">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8B550B">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8B550B">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8B550B">
      <w:pPr>
        <w:pStyle w:val="BodyText2"/>
      </w:pPr>
      <w:r>
        <w:t xml:space="preserve">Available from here: </w:t>
      </w:r>
      <w:hyperlink r:id="rId643"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44"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45"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8B550B">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21B0FF34" w:rsidR="00472767" w:rsidRDefault="00472767" w:rsidP="00472767">
      <w:pPr>
        <w:pStyle w:val="Heading9"/>
      </w:pPr>
      <w:bookmarkStart w:id="124" w:name="_Ref452473972"/>
      <w:r>
        <w:t>Getting missing omission validation points</w:t>
      </w:r>
      <w:bookmarkEnd w:id="124"/>
    </w:p>
    <w:p w14:paraId="174E1598" w14:textId="77777777" w:rsidR="00472767" w:rsidRDefault="00472767" w:rsidP="008B550B">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8B550B">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8B550B">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8B550B">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8B550B">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8B550B">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5" w:name="_Ref453320680"/>
      <w:r>
        <w:t>From the SWDB polygons</w:t>
      </w:r>
      <w:bookmarkEnd w:id="125"/>
    </w:p>
    <w:p w14:paraId="7F61FA8F" w14:textId="77777777" w:rsidR="00472767" w:rsidRPr="00AE6FD9" w:rsidRDefault="00472767" w:rsidP="008B550B">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8B550B">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47"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lastRenderedPageBreak/>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48"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49"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50"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51"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52"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8B550B">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8B550B">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53" w:history="1">
        <w:r w:rsidRPr="00E3316B">
          <w:rPr>
            <w:rStyle w:val="Hyperlink"/>
          </w:rPr>
          <w:t>this</w:t>
        </w:r>
      </w:hyperlink>
      <w:r>
        <w:t xml:space="preserve"> FME script. Using </w:t>
      </w:r>
      <w:hyperlink r:id="rId654"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55" w:history="1">
        <w:r w:rsidRPr="00161C9C">
          <w:rPr>
            <w:rStyle w:val="Hyperlink"/>
          </w:rPr>
          <w:t>this</w:t>
        </w:r>
      </w:hyperlink>
      <w:r>
        <w:t xml:space="preserve"> folder. Merged the csv files with </w:t>
      </w:r>
      <w:hyperlink r:id="rId656" w:history="1">
        <w:r w:rsidRPr="00161C9C">
          <w:rPr>
            <w:rStyle w:val="Hyperlink"/>
          </w:rPr>
          <w:t>this</w:t>
        </w:r>
      </w:hyperlink>
      <w:r>
        <w:t xml:space="preserve"> code. Analysed in Excel.</w:t>
      </w:r>
    </w:p>
    <w:p w14:paraId="3B3C5098" w14:textId="77777777" w:rsidR="00472767" w:rsidRDefault="00472767" w:rsidP="008B550B">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8B550B">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8B550B">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8B550B">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8B550B">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8B550B">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8B550B">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8B550B">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9C5102" w:rsidP="008B550B">
      <w:pPr>
        <w:pStyle w:val="BodyText2"/>
      </w:pPr>
      <w:hyperlink r:id="rId658" w:history="1">
        <w:r w:rsidR="00472767" w:rsidRPr="00A604D5">
          <w:rPr>
            <w:rStyle w:val="Hyperlink"/>
          </w:rPr>
          <w:t>https://ee-api.appspot.com/0e048d3a0b685ca495b6769bde5fe8b6</w:t>
        </w:r>
      </w:hyperlink>
      <w:r w:rsidR="00472767">
        <w:t xml:space="preserve"> </w:t>
      </w:r>
    </w:p>
    <w:p w14:paraId="5ECE75CD" w14:textId="77777777" w:rsidR="00472767" w:rsidRDefault="009C5102" w:rsidP="008B550B">
      <w:pPr>
        <w:pStyle w:val="BodyText2"/>
      </w:pPr>
      <w:hyperlink r:id="rId659"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8B550B">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4</w:t>
      </w:r>
      <w:r w:rsidR="009C5102">
        <w:rPr>
          <w:noProof/>
        </w:rPr>
        <w:fldChar w:fldCharType="end"/>
      </w:r>
      <w:r>
        <w:t xml:space="preserve"> DEM Issues where the date of the DEM is not useful for the detection!</w:t>
      </w:r>
    </w:p>
    <w:p w14:paraId="25D8708A" w14:textId="77777777" w:rsidR="00472767" w:rsidRDefault="00472767" w:rsidP="008B550B">
      <w:pPr>
        <w:pStyle w:val="BodyText2"/>
      </w:pPr>
      <w:r>
        <w:t xml:space="preserve">There are also issues in the </w:t>
      </w:r>
      <w:hyperlink r:id="rId666" w:history="1">
        <w:r w:rsidRPr="0039644F">
          <w:rPr>
            <w:rStyle w:val="Hyperlink"/>
          </w:rPr>
          <w:t>Congo</w:t>
        </w:r>
      </w:hyperlink>
      <w:r>
        <w:t>.</w:t>
      </w:r>
    </w:p>
    <w:p w14:paraId="7B621DD2" w14:textId="77777777" w:rsidR="00472767" w:rsidRDefault="00472767" w:rsidP="008B550B">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8B550B">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8B550B">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8B550B">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8B550B">
      <w:pPr>
        <w:pStyle w:val="BodyText2"/>
      </w:pPr>
    </w:p>
    <w:p w14:paraId="5882DB4D" w14:textId="77777777" w:rsidR="00472767" w:rsidRDefault="00472767" w:rsidP="008B550B">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2348D9" w:rsidRDefault="002348D9" w:rsidP="008B550B">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2348D9" w:rsidRDefault="002348D9" w:rsidP="008B550B">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8B550B">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8B550B">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2348D9" w:rsidRDefault="002348D9" w:rsidP="008B550B">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2348D9" w:rsidRDefault="002348D9" w:rsidP="008B550B">
                      <w:pPr>
                        <w:pStyle w:val="BodyText2"/>
                      </w:pPr>
                      <w:r>
                        <w:t>water</w:t>
                      </w:r>
                    </w:p>
                  </w:txbxContent>
                </v:textbox>
              </v:shape>
            </w:pict>
          </mc:Fallback>
        </mc:AlternateContent>
      </w:r>
    </w:p>
    <w:p w14:paraId="23A0DE04" w14:textId="77777777" w:rsidR="00472767" w:rsidRDefault="00472767" w:rsidP="008B550B">
      <w:pPr>
        <w:pStyle w:val="BodyText2"/>
      </w:pPr>
    </w:p>
    <w:p w14:paraId="6D720B94" w14:textId="77777777" w:rsidR="00472767" w:rsidRDefault="00472767" w:rsidP="008B550B">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2348D9" w:rsidRDefault="002348D9" w:rsidP="008B550B">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2348D9" w:rsidRDefault="002348D9" w:rsidP="008B550B">
                      <w:pPr>
                        <w:pStyle w:val="BodyText2"/>
                      </w:pPr>
                      <w:r>
                        <w:t>mask2</w:t>
                      </w:r>
                    </w:p>
                  </w:txbxContent>
                </v:textbox>
              </v:shape>
            </w:pict>
          </mc:Fallback>
        </mc:AlternateContent>
      </w:r>
    </w:p>
    <w:p w14:paraId="4B331B96" w14:textId="77777777" w:rsidR="00472767" w:rsidRDefault="00472767" w:rsidP="008B550B">
      <w:pPr>
        <w:pStyle w:val="BodyText2"/>
      </w:pPr>
    </w:p>
    <w:p w14:paraId="02B615D9" w14:textId="77777777" w:rsidR="00472767" w:rsidRDefault="00472767" w:rsidP="008B550B">
      <w:pPr>
        <w:pStyle w:val="BodyText2"/>
      </w:pPr>
    </w:p>
    <w:p w14:paraId="1E70DCD5" w14:textId="77777777" w:rsidR="00472767" w:rsidRDefault="00472767" w:rsidP="008B550B">
      <w:pPr>
        <w:pStyle w:val="BodyText2"/>
      </w:pPr>
    </w:p>
    <w:p w14:paraId="6AD4974B" w14:textId="77777777" w:rsidR="00472767" w:rsidRDefault="00472767" w:rsidP="008B550B">
      <w:pPr>
        <w:pStyle w:val="BodyText2"/>
      </w:pPr>
    </w:p>
    <w:p w14:paraId="78BD06C3" w14:textId="77777777" w:rsidR="00472767" w:rsidRDefault="00472767" w:rsidP="008B550B">
      <w:pPr>
        <w:pStyle w:val="BodyText2"/>
      </w:pPr>
    </w:p>
    <w:p w14:paraId="06B9640D" w14:textId="77777777" w:rsidR="00472767" w:rsidRDefault="00472767" w:rsidP="008B550B">
      <w:pPr>
        <w:pStyle w:val="BodyText2"/>
      </w:pPr>
    </w:p>
    <w:p w14:paraId="113FE7EB" w14:textId="77777777" w:rsidR="00472767" w:rsidRDefault="00472767" w:rsidP="008B550B">
      <w:pPr>
        <w:pStyle w:val="BodyText2"/>
      </w:pPr>
    </w:p>
    <w:p w14:paraId="5BB0E7C1" w14:textId="77777777" w:rsidR="00472767" w:rsidRDefault="00472767" w:rsidP="008B550B">
      <w:pPr>
        <w:pStyle w:val="BodyText2"/>
      </w:pPr>
    </w:p>
    <w:p w14:paraId="2CB7B899" w14:textId="77777777" w:rsidR="00472767" w:rsidRDefault="00472767" w:rsidP="008B550B">
      <w:pPr>
        <w:pStyle w:val="BodyText2"/>
      </w:pPr>
    </w:p>
    <w:p w14:paraId="1F318520" w14:textId="77777777" w:rsidR="00472767" w:rsidRDefault="00472767" w:rsidP="008B550B">
      <w:pPr>
        <w:pStyle w:val="BodyText2"/>
      </w:pPr>
    </w:p>
    <w:p w14:paraId="49CCD14D" w14:textId="77777777" w:rsidR="00472767" w:rsidRDefault="00472767" w:rsidP="008B550B">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8B550B">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8B550B">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8B550B">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2348D9" w:rsidRDefault="002348D9" w:rsidP="008B550B">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2348D9" w:rsidRDefault="002348D9" w:rsidP="008B550B">
                      <w:pPr>
                        <w:pStyle w:val="BodyText2"/>
                      </w:pPr>
                      <w:r>
                        <w:t>Before buffering with a negative number</w:t>
                      </w:r>
                    </w:p>
                  </w:txbxContent>
                </v:textbox>
              </v:shape>
            </w:pict>
          </mc:Fallback>
        </mc:AlternateContent>
      </w:r>
    </w:p>
    <w:p w14:paraId="32921FD4" w14:textId="77777777" w:rsidR="00472767" w:rsidRDefault="00472767" w:rsidP="008B550B">
      <w:pPr>
        <w:pStyle w:val="BodyText2"/>
      </w:pPr>
    </w:p>
    <w:p w14:paraId="2ADBE394" w14:textId="77777777" w:rsidR="00472767" w:rsidRDefault="00472767" w:rsidP="008B550B">
      <w:pPr>
        <w:pStyle w:val="BodyText2"/>
      </w:pPr>
    </w:p>
    <w:p w14:paraId="50B67D41" w14:textId="77777777" w:rsidR="00472767" w:rsidRDefault="00472767" w:rsidP="008B550B">
      <w:pPr>
        <w:pStyle w:val="BodyText2"/>
      </w:pPr>
    </w:p>
    <w:p w14:paraId="03F01450" w14:textId="77777777" w:rsidR="00472767" w:rsidRDefault="00472767" w:rsidP="008B550B">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2348D9" w:rsidRDefault="002348D9" w:rsidP="008B550B">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2348D9" w:rsidRDefault="002348D9" w:rsidP="008B550B">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8B550B">
      <w:pPr>
        <w:pStyle w:val="BodyText2"/>
      </w:pPr>
    </w:p>
    <w:p w14:paraId="5F0A28FA" w14:textId="77777777" w:rsidR="00472767" w:rsidRDefault="00472767" w:rsidP="008B550B">
      <w:pPr>
        <w:pStyle w:val="BodyText2"/>
      </w:pPr>
    </w:p>
    <w:p w14:paraId="23D2E39A" w14:textId="77777777" w:rsidR="00472767" w:rsidRDefault="00472767" w:rsidP="008B550B">
      <w:pPr>
        <w:pStyle w:val="BodyText2"/>
      </w:pPr>
    </w:p>
    <w:p w14:paraId="6C724A2F" w14:textId="77777777" w:rsidR="00472767" w:rsidRDefault="00472767" w:rsidP="008B550B">
      <w:pPr>
        <w:pStyle w:val="BodyText2"/>
      </w:pPr>
    </w:p>
    <w:p w14:paraId="7794D299" w14:textId="77777777" w:rsidR="00472767" w:rsidRDefault="00472767" w:rsidP="008B550B">
      <w:pPr>
        <w:pStyle w:val="BodyText2"/>
      </w:pPr>
      <w:r>
        <w:t xml:space="preserve"> </w:t>
      </w:r>
    </w:p>
    <w:p w14:paraId="23603C95" w14:textId="77777777" w:rsidR="00472767" w:rsidRDefault="00472767" w:rsidP="008B550B">
      <w:pPr>
        <w:pStyle w:val="BodyText2"/>
      </w:pPr>
      <w:r>
        <w:t xml:space="preserve">This problem occurs with DEMs that have a higher resolution, e.g. 1000m and 250m and so we don’t use mask2’s with these DEMs. </w:t>
      </w:r>
    </w:p>
    <w:p w14:paraId="3E00E37D" w14:textId="77777777" w:rsidR="00472767" w:rsidRDefault="00472767" w:rsidP="008B550B">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8B550B">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67">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8B550B">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8B550B">
      <w:pPr>
        <w:pStyle w:val="BodyText2"/>
      </w:pPr>
      <w:r>
        <w:t xml:space="preserve">There is a calibration issue with the B10, B11 on L8 – see </w:t>
      </w:r>
      <w:hyperlink r:id="rId668" w:history="1">
        <w:r w:rsidRPr="00D542FC">
          <w:rPr>
            <w:rStyle w:val="Hyperlink"/>
          </w:rPr>
          <w:t>here</w:t>
        </w:r>
      </w:hyperlink>
      <w:r>
        <w:t>.</w:t>
      </w:r>
    </w:p>
    <w:p w14:paraId="028F17AC" w14:textId="77777777" w:rsidR="00472767" w:rsidRDefault="00472767" w:rsidP="008B550B">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8B550B">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5</w:t>
      </w:r>
      <w:r w:rsidR="009C5102">
        <w:rPr>
          <w:noProof/>
        </w:rPr>
        <w:fldChar w:fldCharType="end"/>
      </w:r>
      <w:r>
        <w:t xml:space="preserve"> Issues with missing thermal data in collection.median()</w:t>
      </w:r>
    </w:p>
    <w:p w14:paraId="21EC050D" w14:textId="77777777" w:rsidR="00472767" w:rsidRDefault="00472767" w:rsidP="008B550B">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8B550B">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2348D9" w:rsidRDefault="002348D9" w:rsidP="008B550B">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2348D9" w:rsidRDefault="002348D9" w:rsidP="008B550B">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2348D9" w:rsidRDefault="002348D9" w:rsidP="008B550B">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2348D9" w:rsidRDefault="002348D9" w:rsidP="008B550B">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6</w:t>
      </w:r>
      <w:r w:rsidR="009C5102">
        <w:rPr>
          <w:noProof/>
        </w:rPr>
        <w:fldChar w:fldCharType="end"/>
      </w:r>
      <w:r>
        <w:t xml:space="preserve"> Misaligned thermal band data</w:t>
      </w:r>
    </w:p>
    <w:p w14:paraId="14679333" w14:textId="77777777" w:rsidR="00472767" w:rsidRPr="00864AF9" w:rsidRDefault="00472767" w:rsidP="008B550B">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8B550B">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8B550B">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8B550B">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8B550B">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8B550B">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71"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8B550B">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8B550B">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8B550B">
      <w:pPr>
        <w:pStyle w:val="BodyText2"/>
      </w:pPr>
      <w:r>
        <w:t>There is noise from missing data in Landsat 5 (mainly the NIR band):</w:t>
      </w:r>
    </w:p>
    <w:p w14:paraId="7B1EC3C4" w14:textId="77777777" w:rsidR="00472767" w:rsidRDefault="00472767" w:rsidP="008B550B">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8B550B">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8B550B">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8B550B">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8B550B">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8B550B">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2348D9" w:rsidRDefault="002348D9" w:rsidP="008B550B">
                            <w:pPr>
                              <w:pStyle w:val="BodyText2"/>
                            </w:pPr>
                            <w:r>
                              <w:t>NNXWX        = 33%</w:t>
                            </w:r>
                          </w:p>
                          <w:p w14:paraId="03314017" w14:textId="77777777" w:rsidR="002348D9" w:rsidRDefault="002348D9" w:rsidP="008B550B">
                            <w:pPr>
                              <w:pStyle w:val="BodyText2"/>
                            </w:pPr>
                            <w:r>
                              <w:t>NNXWW      = 50%</w:t>
                            </w:r>
                          </w:p>
                          <w:p w14:paraId="13746BFA" w14:textId="77777777" w:rsidR="002348D9" w:rsidRDefault="002348D9" w:rsidP="008B550B">
                            <w:pPr>
                              <w:pStyle w:val="BodyText2"/>
                            </w:pPr>
                            <w:r>
                              <w:t>NNWWW    = 60%</w:t>
                            </w:r>
                          </w:p>
                          <w:p w14:paraId="745F2372" w14:textId="77777777" w:rsidR="002348D9" w:rsidRDefault="002348D9" w:rsidP="008B550B">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2348D9" w:rsidRDefault="002348D9" w:rsidP="008B550B">
                      <w:pPr>
                        <w:pStyle w:val="BodyText2"/>
                      </w:pPr>
                      <w:r>
                        <w:t>NNXWX        = 33%</w:t>
                      </w:r>
                    </w:p>
                    <w:p w14:paraId="03314017" w14:textId="77777777" w:rsidR="002348D9" w:rsidRDefault="002348D9" w:rsidP="008B550B">
                      <w:pPr>
                        <w:pStyle w:val="BodyText2"/>
                      </w:pPr>
                      <w:r>
                        <w:t>NNXWW      = 50%</w:t>
                      </w:r>
                    </w:p>
                    <w:p w14:paraId="13746BFA" w14:textId="77777777" w:rsidR="002348D9" w:rsidRDefault="002348D9" w:rsidP="008B550B">
                      <w:pPr>
                        <w:pStyle w:val="BodyText2"/>
                      </w:pPr>
                      <w:r>
                        <w:t>NNWWW    = 60%</w:t>
                      </w:r>
                    </w:p>
                    <w:p w14:paraId="745F2372" w14:textId="77777777" w:rsidR="002348D9" w:rsidRDefault="002348D9" w:rsidP="008B550B">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2348D9" w:rsidRDefault="002348D9" w:rsidP="008B550B">
                            <w:pPr>
                              <w:pStyle w:val="BodyText2"/>
                            </w:pPr>
                            <w:r>
                              <w:t>WWWWW = 100%</w:t>
                            </w:r>
                          </w:p>
                          <w:p w14:paraId="526FDD06" w14:textId="77777777" w:rsidR="002348D9" w:rsidRDefault="002348D9" w:rsidP="008B550B">
                            <w:pPr>
                              <w:pStyle w:val="BodyText2"/>
                            </w:pPr>
                            <w:r>
                              <w:t>WXWXX       = 1</w:t>
                            </w:r>
                            <w:r w:rsidRPr="00CB2A7F">
                              <w:t>00%</w:t>
                            </w:r>
                          </w:p>
                          <w:p w14:paraId="287F230F" w14:textId="77777777" w:rsidR="002348D9" w:rsidRDefault="002348D9" w:rsidP="008B550B">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2348D9" w:rsidRDefault="002348D9" w:rsidP="008B550B">
                      <w:pPr>
                        <w:pStyle w:val="BodyText2"/>
                      </w:pPr>
                      <w:r>
                        <w:t>WWWWW = 100%</w:t>
                      </w:r>
                    </w:p>
                    <w:p w14:paraId="526FDD06" w14:textId="77777777" w:rsidR="002348D9" w:rsidRDefault="002348D9" w:rsidP="008B550B">
                      <w:pPr>
                        <w:pStyle w:val="BodyText2"/>
                      </w:pPr>
                      <w:r>
                        <w:t>WXWXX       = 1</w:t>
                      </w:r>
                      <w:r w:rsidRPr="00CB2A7F">
                        <w:t>00%</w:t>
                      </w:r>
                    </w:p>
                    <w:p w14:paraId="287F230F" w14:textId="77777777" w:rsidR="002348D9" w:rsidRDefault="002348D9" w:rsidP="008B550B">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8B550B">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8B550B">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8B550B">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8B550B">
      <w:pPr>
        <w:pStyle w:val="BodyText2"/>
      </w:pPr>
      <w:r>
        <w:t>Vectorised at 30m in Mali:</w:t>
      </w:r>
    </w:p>
    <w:p w14:paraId="3B5061CB" w14:textId="77777777" w:rsidR="00472767" w:rsidRDefault="00472767" w:rsidP="008B550B">
      <w:pPr>
        <w:pStyle w:val="BodyText2"/>
        <w:rPr>
          <w:noProof/>
          <w:lang w:bidi="ar-SA"/>
        </w:rPr>
      </w:pPr>
    </w:p>
    <w:p w14:paraId="15C48117" w14:textId="77777777" w:rsidR="00472767" w:rsidRPr="005C096A" w:rsidRDefault="00472767" w:rsidP="008B550B">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8B550B">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8B550B">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8B550B">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8B550B">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8B550B">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8B550B">
      <w:pPr>
        <w:pStyle w:val="BodyText2"/>
      </w:pPr>
      <w:r>
        <w:t>Here is the workflow to export an image for Steve Schill:</w:t>
      </w:r>
    </w:p>
    <w:p w14:paraId="211889BE" w14:textId="77777777" w:rsidR="00472767" w:rsidRDefault="00472767" w:rsidP="0006252E">
      <w:pPr>
        <w:pStyle w:val="ListNumber"/>
        <w:numPr>
          <w:ilvl w:val="0"/>
          <w:numId w:val="37"/>
        </w:numPr>
      </w:pPr>
      <w:r>
        <w:t>Export a shapefile boundary to KML and import into a Fusion table</w:t>
      </w:r>
    </w:p>
    <w:p w14:paraId="4569123E" w14:textId="77777777" w:rsidR="00472767" w:rsidRDefault="00472767" w:rsidP="0006252E">
      <w:pPr>
        <w:pStyle w:val="ListNumber"/>
        <w:numPr>
          <w:ilvl w:val="0"/>
          <w:numId w:val="37"/>
        </w:numPr>
      </w:pPr>
      <w:r>
        <w:t>Mask the p32 occurrence with 0 and export the image to tif</w:t>
      </w:r>
    </w:p>
    <w:p w14:paraId="6AEDB4A7" w14:textId="77777777" w:rsidR="00472767" w:rsidRPr="001E2B93" w:rsidRDefault="00472767" w:rsidP="0006252E">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8B550B">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76" w:history="1">
        <w:r w:rsidRPr="002434A5">
          <w:rPr>
            <w:rStyle w:val="Hyperlink"/>
          </w:rPr>
          <w:t>this</w:t>
        </w:r>
      </w:hyperlink>
      <w:r>
        <w:t xml:space="preserve"> FME script. There are only 3500 records!</w:t>
      </w:r>
    </w:p>
    <w:p w14:paraId="44C15C31" w14:textId="77777777" w:rsidR="00472767" w:rsidRDefault="00472767" w:rsidP="008B550B">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8B550B">
      <w:pPr>
        <w:pStyle w:val="BodyText2"/>
      </w:pPr>
      <w:r>
        <w:t xml:space="preserve">March 2016. We are importing Noels country statistics into Postgresql using FME and then creating the main country statistics tables using queries from </w:t>
      </w:r>
      <w:hyperlink r:id="rId677"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8B550B">
      <w:pPr>
        <w:pStyle w:val="BodyText2"/>
      </w:pPr>
      <w:r>
        <w:t>June 2016 – added in Greenland after it was reprocessed for cleaning into the final country analysis table.</w:t>
      </w:r>
    </w:p>
    <w:p w14:paraId="5D165B0A" w14:textId="77777777" w:rsidR="00472767" w:rsidRDefault="00472767" w:rsidP="008B550B">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8B550B">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78"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8B550B">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8B550B">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8B550B">
            <w:pPr>
              <w:pStyle w:val="Tiny"/>
            </w:pPr>
            <w:r>
              <w:t>Armenia</w:t>
            </w:r>
          </w:p>
        </w:tc>
        <w:tc>
          <w:tcPr>
            <w:tcW w:w="2388" w:type="dxa"/>
          </w:tcPr>
          <w:p w14:paraId="66EB3C54"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8B550B">
            <w:pPr>
              <w:pStyle w:val="Tiny"/>
            </w:pPr>
            <w:r w:rsidRPr="007C2A02">
              <w:t>Azerbaijan</w:t>
            </w:r>
          </w:p>
        </w:tc>
        <w:tc>
          <w:tcPr>
            <w:tcW w:w="2388" w:type="dxa"/>
          </w:tcPr>
          <w:p w14:paraId="17312451"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8B550B">
            <w:pPr>
              <w:pStyle w:val="Tiny"/>
            </w:pPr>
            <w:r w:rsidRPr="007C2A02">
              <w:t>Georgia</w:t>
            </w:r>
          </w:p>
        </w:tc>
        <w:tc>
          <w:tcPr>
            <w:tcW w:w="2388" w:type="dxa"/>
          </w:tcPr>
          <w:p w14:paraId="18439E5C"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8B550B">
            <w:pPr>
              <w:pStyle w:val="Tiny"/>
            </w:pPr>
            <w:r w:rsidRPr="007C2A02">
              <w:t>Kazakhstan</w:t>
            </w:r>
          </w:p>
        </w:tc>
        <w:tc>
          <w:tcPr>
            <w:tcW w:w="2388" w:type="dxa"/>
          </w:tcPr>
          <w:p w14:paraId="6C111A36"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8B550B">
            <w:pPr>
              <w:pStyle w:val="Tiny"/>
            </w:pPr>
            <w:r w:rsidRPr="007C2A02">
              <w:t>Turkey</w:t>
            </w:r>
          </w:p>
        </w:tc>
        <w:tc>
          <w:tcPr>
            <w:tcW w:w="2388" w:type="dxa"/>
          </w:tcPr>
          <w:p w14:paraId="64D35791"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8B550B">
            <w:pPr>
              <w:pStyle w:val="Tiny"/>
            </w:pPr>
            <w:r w:rsidRPr="007C2A02">
              <w:t>Akrotiri and Dhekelia</w:t>
            </w:r>
          </w:p>
        </w:tc>
        <w:tc>
          <w:tcPr>
            <w:tcW w:w="2388" w:type="dxa"/>
          </w:tcPr>
          <w:p w14:paraId="790CD0FE"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8B550B">
            <w:pPr>
              <w:pStyle w:val="Tiny"/>
            </w:pPr>
            <w:r w:rsidRPr="007C2A02">
              <w:t>Northern Cyprus</w:t>
            </w:r>
          </w:p>
        </w:tc>
        <w:tc>
          <w:tcPr>
            <w:tcW w:w="2388" w:type="dxa"/>
          </w:tcPr>
          <w:p w14:paraId="3AF3C223"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8B550B">
            <w:pPr>
              <w:pStyle w:val="Tiny"/>
            </w:pPr>
            <w:r w:rsidRPr="007C2A02">
              <w:t>Sint Maarten</w:t>
            </w:r>
          </w:p>
        </w:tc>
        <w:tc>
          <w:tcPr>
            <w:tcW w:w="2388" w:type="dxa"/>
          </w:tcPr>
          <w:p w14:paraId="004AB53E"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8B550B">
            <w:pPr>
              <w:pStyle w:val="Tiny"/>
            </w:pPr>
            <w:r w:rsidRPr="007C2A02">
              <w:t>St. Pierre &amp; Miquelon</w:t>
            </w:r>
          </w:p>
        </w:tc>
        <w:tc>
          <w:tcPr>
            <w:tcW w:w="2388" w:type="dxa"/>
          </w:tcPr>
          <w:p w14:paraId="1159DD0F"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8B550B">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8B550B">
            <w:pPr>
              <w:pStyle w:val="Tiny"/>
            </w:pPr>
            <w:r w:rsidRPr="007C2A02">
              <w:t>St. Vincent &amp; the Grenadines</w:t>
            </w:r>
          </w:p>
        </w:tc>
        <w:tc>
          <w:tcPr>
            <w:tcW w:w="2388" w:type="dxa"/>
          </w:tcPr>
          <w:p w14:paraId="39FCA363"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8B550B">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8B550B">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8B550B">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8B550B">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8B550B">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8B550B">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79" w:history="1">
        <w:r w:rsidRPr="00A05B74">
          <w:rPr>
            <w:rStyle w:val="Hyperlink"/>
          </w:rPr>
          <w:t>this</w:t>
        </w:r>
      </w:hyperlink>
      <w:r>
        <w:t xml:space="preserve"> code (for all countries) and put the results </w:t>
      </w:r>
      <w:hyperlink r:id="rId680"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81" w:history="1">
        <w:r w:rsidRPr="00FA6AAC">
          <w:rPr>
            <w:rStyle w:val="Hyperlink"/>
          </w:rPr>
          <w:t>this</w:t>
        </w:r>
      </w:hyperlink>
      <w:r>
        <w:t xml:space="preserve"> FME script. Then produced the output table with </w:t>
      </w:r>
      <w:hyperlink r:id="rId682" w:history="1">
        <w:r w:rsidRPr="00FA6AAC">
          <w:rPr>
            <w:rStyle w:val="Hyperlink"/>
          </w:rPr>
          <w:t>this</w:t>
        </w:r>
      </w:hyperlink>
      <w:r>
        <w:t xml:space="preserve"> SQL query.</w:t>
      </w:r>
    </w:p>
    <w:p w14:paraId="171B3797" w14:textId="77777777" w:rsidR="00472767" w:rsidRPr="00AC2762" w:rsidRDefault="00472767" w:rsidP="008B550B">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8B550B">
      <w:pPr>
        <w:pStyle w:val="BodyText2"/>
      </w:pPr>
      <w:r>
        <w:t>Run the ‘</w:t>
      </w:r>
      <w:r w:rsidRPr="00F8306C">
        <w:t>Step 6 - 32 year trend analysis</w:t>
      </w:r>
      <w:r>
        <w:t>’ GEE code with your UDA polygon</w:t>
      </w:r>
    </w:p>
    <w:p w14:paraId="791104A5" w14:textId="77777777" w:rsidR="00472767" w:rsidRDefault="00472767" w:rsidP="008B550B">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8B550B">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9C5102" w:rsidP="008B550B">
      <w:pPr>
        <w:pStyle w:val="BodyText2"/>
      </w:pPr>
      <w:hyperlink r:id="rId683"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8B550B">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8B550B">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8B550B">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8B550B">
      <w:pPr>
        <w:pStyle w:val="BodyText2"/>
        <w:rPr>
          <w:lang w:bidi="ar-SA"/>
        </w:rPr>
      </w:pPr>
      <w:r>
        <w:rPr>
          <w:lang w:bidi="ar-SA"/>
        </w:rP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8B550B">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8B550B">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8B550B">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8B550B">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8B550B">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8B550B">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87"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8B550B">
      <w:pPr>
        <w:pStyle w:val="BodyText2"/>
      </w:pPr>
      <w:r>
        <w:t>For the &gt;0.1 and &lt;0.2 non pure water we have the following variables names from the GEE code:</w:t>
      </w:r>
    </w:p>
    <w:p w14:paraId="40665D33" w14:textId="77777777" w:rsidR="00472767" w:rsidRPr="00894108" w:rsidRDefault="00472767" w:rsidP="008B550B">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8B550B">
      <w:pPr>
        <w:pStyle w:val="BodyText2"/>
      </w:pPr>
      <w:r>
        <w:t>We have missing detection for the River Nile in August</w:t>
      </w:r>
    </w:p>
    <w:p w14:paraId="6618F28E" w14:textId="77777777" w:rsidR="00472767" w:rsidRDefault="00472767" w:rsidP="008B550B">
      <w:pPr>
        <w:pStyle w:val="BodyText2"/>
      </w:pPr>
      <w:r>
        <w:t>There is striping in water caused by the noise mask which removes L5 striping issues – e.g. in Badwater in California</w:t>
      </w:r>
    </w:p>
    <w:p w14:paraId="661E2B7E" w14:textId="77777777" w:rsidR="00472767" w:rsidRDefault="00472767" w:rsidP="008B550B">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8B550B">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067C8F9F" w14:textId="77777777" w:rsidR="00472767" w:rsidRDefault="00472767" w:rsidP="008B550B">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8B550B">
      <w:pPr>
        <w:pStyle w:val="BodyText2"/>
      </w:pPr>
      <w:r>
        <w:t xml:space="preserve">Granted access on 10/6/2013. Available </w:t>
      </w:r>
      <w:hyperlink r:id="rId688" w:anchor="workspace" w:history="1">
        <w:r w:rsidRPr="009974D0">
          <w:rPr>
            <w:rStyle w:val="Hyperlink"/>
          </w:rPr>
          <w:t>here</w:t>
        </w:r>
      </w:hyperlink>
      <w:r>
        <w:t xml:space="preserve">. Once logged in you can save workspaces to json and load them. Tutorial and getting started guide </w:t>
      </w:r>
      <w:hyperlink r:id="rId689" w:history="1">
        <w:r w:rsidRPr="00210857">
          <w:rPr>
            <w:rStyle w:val="Hyperlink"/>
          </w:rPr>
          <w:t>here</w:t>
        </w:r>
      </w:hyperlink>
      <w:r>
        <w:t xml:space="preserve">. Video of classification </w:t>
      </w:r>
      <w:hyperlink r:id="rId690" w:history="1">
        <w:r w:rsidRPr="00BD26B2">
          <w:rPr>
            <w:rStyle w:val="Hyperlink"/>
          </w:rPr>
          <w:t>here</w:t>
        </w:r>
      </w:hyperlink>
      <w:r>
        <w:t>.</w:t>
      </w:r>
    </w:p>
    <w:p w14:paraId="205CF800" w14:textId="77777777" w:rsidR="00472767" w:rsidRDefault="00472767" w:rsidP="008B550B">
      <w:pPr>
        <w:pStyle w:val="BodyText2"/>
      </w:pPr>
      <w:r>
        <w:t xml:space="preserve">You cant add Landsat 8 imagery from the Data Catalog page for some reason, but if you get the Asset ID (e.g. from the USGS </w:t>
      </w:r>
      <w:hyperlink r:id="rId69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6252E">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6252E">
      <w:pPr>
        <w:pStyle w:val="ListNumber"/>
      </w:pPr>
      <w:r>
        <w:t>Add an imagery layer to classify</w:t>
      </w:r>
    </w:p>
    <w:p w14:paraId="073011F6" w14:textId="77777777" w:rsidR="00472767" w:rsidRDefault="00472767" w:rsidP="0006252E">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8B550B">
      <w:pPr>
        <w:pStyle w:val="BodyText2"/>
      </w:pPr>
      <w:r>
        <w:t>This is buggy and I had to add a MODIS scene to make it work.</w:t>
      </w:r>
    </w:p>
    <w:p w14:paraId="247023E2" w14:textId="77777777" w:rsidR="00472767" w:rsidRDefault="00472767" w:rsidP="008B550B">
      <w:pPr>
        <w:pStyle w:val="BodyText2"/>
      </w:pPr>
      <w:r>
        <w:t>Extracting classified data</w:t>
      </w:r>
    </w:p>
    <w:p w14:paraId="7D1D48B9" w14:textId="77777777" w:rsidR="00472767" w:rsidRDefault="00472767" w:rsidP="008B550B">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8B550B">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8B550B">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8B550B">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9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8B550B">
      <w:pPr>
        <w:pStyle w:val="BodyText2"/>
      </w:pPr>
      <w:r>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8B550B">
      <w:pPr>
        <w:pStyle w:val="BodyText2"/>
        <w:rPr>
          <w:lang w:bidi="ar-SA"/>
        </w:rPr>
      </w:pPr>
      <w:r>
        <w:rPr>
          <w:lang w:bidi="ar-SA"/>
        </w:rPr>
        <w:t>In this case, it is saying that it is trying to put 576 pixels into 1 pixel (i.e. sqr(576) = 24 pixels by 24 pixels).</w:t>
      </w:r>
      <w:r w:rsidR="006C559F">
        <w:rPr>
          <w:lang w:bidi="ar-SA"/>
        </w:rPr>
        <w:t xml:space="preserve"> The solution is to create a higher pyramid version of t</w:t>
      </w:r>
      <w:r w:rsidR="00816F15">
        <w:rPr>
          <w:lang w:bidi="ar-SA"/>
        </w:rPr>
        <w:t>he dataset using Export.toAsset where a max of 8x8 input pixels will be used to create an output pixel.</w:t>
      </w:r>
    </w:p>
    <w:p w14:paraId="5731CA43" w14:textId="77777777" w:rsidR="00472767" w:rsidRDefault="00472767" w:rsidP="007D2F52">
      <w:pPr>
        <w:pStyle w:val="Heading4"/>
      </w:pPr>
      <w:r>
        <w:lastRenderedPageBreak/>
        <w:t>Issues</w:t>
      </w:r>
    </w:p>
    <w:p w14:paraId="2C295BE9" w14:textId="77777777" w:rsidR="00472767" w:rsidRPr="00113F2A" w:rsidRDefault="00472767" w:rsidP="008B550B">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6" w:name="_Ref396225608"/>
      <w:r>
        <w:t>Aggregation</w:t>
      </w:r>
    </w:p>
    <w:p w14:paraId="29229149" w14:textId="77777777" w:rsidR="00472767" w:rsidRDefault="00472767" w:rsidP="008B550B">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9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8B550B">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94" w:history="1">
        <w:r w:rsidRPr="0071114B">
          <w:rPr>
            <w:rStyle w:val="Hyperlink"/>
          </w:rPr>
          <w:t>this</w:t>
        </w:r>
      </w:hyperlink>
      <w:r>
        <w:t xml:space="preserve"> example.</w:t>
      </w:r>
    </w:p>
    <w:p w14:paraId="21713AD5" w14:textId="659A9196" w:rsidR="00614FAB" w:rsidRDefault="00266388" w:rsidP="008B550B">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695" w:history="1">
        <w:r w:rsidR="008B67DE" w:rsidRPr="008B67DE">
          <w:rPr>
            <w:rStyle w:val="Hyperlink"/>
          </w:rPr>
          <w:t>spec</w:t>
        </w:r>
      </w:hyperlink>
      <w:r w:rsidR="008B67DE">
        <w:t xml:space="preserve">:  </w:t>
      </w:r>
    </w:p>
    <w:p w14:paraId="2F0964AB" w14:textId="71CFCB54" w:rsidR="00614FAB" w:rsidRDefault="00614FAB" w:rsidP="008B550B">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8B550B">
      <w:pPr>
        <w:pStyle w:val="BodyText2"/>
      </w:pPr>
      <w:r>
        <w:t>How to solve?</w:t>
      </w:r>
      <w:r w:rsidR="004F1D68">
        <w:t xml:space="preserve"> The max resolution seems to be 31000 pixels.</w:t>
      </w:r>
    </w:p>
    <w:p w14:paraId="65568437" w14:textId="29D65DF0" w:rsidR="00FF6950" w:rsidRDefault="00FF6950" w:rsidP="008B550B">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8B550B">
      <w:pPr>
        <w:pStyle w:val="BodyText2"/>
      </w:pPr>
      <w:r>
        <w:rPr>
          <w:noProof/>
          <w:lang w:bidi="ar-SA"/>
        </w:rPr>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8B550B">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8B550B">
      <w:pPr>
        <w:pStyle w:val="BodyText2"/>
      </w:pPr>
      <w:r>
        <w:lastRenderedPageBreak/>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8B550B">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8B550B">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8B550B">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27" w:name="_Ref396812590"/>
      <w:r>
        <w:t>Changing TOA values</w:t>
      </w:r>
      <w:bookmarkEnd w:id="127"/>
    </w:p>
    <w:p w14:paraId="36DFF760" w14:textId="77777777" w:rsidR="00472767" w:rsidRDefault="00472767" w:rsidP="008B550B">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8B550B">
      <w:pPr>
        <w:pStyle w:val="BodyText2"/>
      </w:pPr>
      <w:r>
        <w:t xml:space="preserve">Running the </w:t>
      </w:r>
      <w:hyperlink r:id="rId69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8B550B">
      <w:pPr>
        <w:pStyle w:val="BodyText2"/>
      </w:pPr>
      <w:r>
        <w:t xml:space="preserve">That routine has been removed. Created </w:t>
      </w:r>
      <w:hyperlink r:id="rId70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8B550B">
      <w:pPr>
        <w:pStyle w:val="BodyText2"/>
        <w:rPr>
          <w:noProof/>
          <w:lang w:bidi="ar-SA"/>
        </w:rPr>
      </w:pPr>
      <w:r>
        <w:rPr>
          <w:noProof/>
          <w:lang w:bidi="ar-SA"/>
        </w:rPr>
        <w:t>Not sure about the next image – think it is wrong!</w:t>
      </w:r>
    </w:p>
    <w:p w14:paraId="775B2B49" w14:textId="77777777" w:rsidR="00472767" w:rsidRDefault="00472767" w:rsidP="008B550B">
      <w:pPr>
        <w:pStyle w:val="BodyText2"/>
      </w:pPr>
      <w:r>
        <w:rPr>
          <w:noProof/>
          <w:lang w:bidi="ar-SA"/>
        </w:rPr>
        <w:lastRenderedPageBreak/>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8" w:name="_Ref412031977"/>
      <w:r>
        <w:t>At the edges</w:t>
      </w:r>
      <w:bookmarkEnd w:id="128"/>
    </w:p>
    <w:p w14:paraId="6BBDF16F" w14:textId="77777777" w:rsidR="00472767" w:rsidRDefault="00472767" w:rsidP="008B550B">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8B550B">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8B550B">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8B550B">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8B550B">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9" w:name="_Ref461191124"/>
      <w:r>
        <w:t>Missing scenes</w:t>
      </w:r>
      <w:bookmarkEnd w:id="129"/>
    </w:p>
    <w:p w14:paraId="78AEFB5C" w14:textId="77777777" w:rsidR="00472767" w:rsidRDefault="00472767" w:rsidP="008B550B">
      <w:pPr>
        <w:pStyle w:val="BodyText2"/>
      </w:pPr>
      <w:r>
        <w:t xml:space="preserve">For Landsat 5 not all of the raw scenes have a corresponding TOA scene. See the GEE code </w:t>
      </w:r>
      <w:hyperlink r:id="rId70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8B550B">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61AD222F" w:rsidR="00472767" w:rsidRDefault="00472767" w:rsidP="00472767">
      <w:pPr>
        <w:pStyle w:val="Heading6"/>
      </w:pPr>
      <w:r>
        <w:t>Shifting images</w:t>
      </w:r>
      <w:bookmarkEnd w:id="126"/>
    </w:p>
    <w:p w14:paraId="503E625B" w14:textId="77777777" w:rsidR="00472767" w:rsidRDefault="00472767" w:rsidP="008B550B">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8B550B">
      <w:pPr>
        <w:pStyle w:val="BodyText2"/>
      </w:pPr>
      <w:r>
        <w:t>Extent from getImageUrl1:</w:t>
      </w:r>
    </w:p>
    <w:p w14:paraId="0FD8E3BD" w14:textId="77777777" w:rsidR="00472767" w:rsidRPr="005C78EF" w:rsidRDefault="00472767" w:rsidP="008B550B">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8B550B">
      <w:pPr>
        <w:pStyle w:val="BodyText2"/>
        <w:rPr>
          <w:lang w:bidi="ar-SA"/>
        </w:rPr>
      </w:pPr>
      <w:r w:rsidRPr="005C78EF">
        <w:rPr>
          <w:color w:val="881391"/>
          <w:lang w:bidi="ar-SA"/>
        </w:rPr>
        <w:t>xmin</w:t>
      </w:r>
      <w:r w:rsidRPr="005C78EF">
        <w:rPr>
          <w:lang w:bidi="ar-SA"/>
        </w:rPr>
        <w:t>: 435567.112885351</w:t>
      </w:r>
    </w:p>
    <w:p w14:paraId="7E3FD390" w14:textId="77777777" w:rsidR="00472767" w:rsidRPr="005C78EF" w:rsidRDefault="00472767" w:rsidP="008B550B">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8B550B">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8B550B">
      <w:pPr>
        <w:pStyle w:val="BodyText2"/>
      </w:pPr>
      <w:r>
        <w:t>Extent from the WMS_scene call (they are the same!):</w:t>
      </w:r>
    </w:p>
    <w:p w14:paraId="52F428B1" w14:textId="77777777" w:rsidR="00472767" w:rsidRDefault="00472767" w:rsidP="008B550B">
      <w:pPr>
        <w:pStyle w:val="BodyText2"/>
      </w:pPr>
      <w:r w:rsidRPr="005C78EF">
        <w:t>BBOX:</w:t>
      </w:r>
      <w:r w:rsidRPr="007968AC">
        <w:t xml:space="preserve"> 435242.25551513943,5384476.123581034,465033.58728924673,5404063.112079085</w:t>
      </w:r>
    </w:p>
    <w:p w14:paraId="7BC9F8D8" w14:textId="77777777" w:rsidR="00472767" w:rsidRDefault="00472767" w:rsidP="008B550B">
      <w:pPr>
        <w:pStyle w:val="BodyText2"/>
      </w:pPr>
      <w:r>
        <w:t>The width and height are 1559 and 1025.</w:t>
      </w:r>
    </w:p>
    <w:p w14:paraId="0E5C81EA" w14:textId="77777777" w:rsidR="00472767" w:rsidRDefault="00472767" w:rsidP="008B550B">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9C5102" w:rsidP="008B550B">
      <w:pPr>
        <w:pStyle w:val="BodyText2"/>
      </w:pPr>
      <w:hyperlink r:id="rId709" w:history="1">
        <w:r w:rsidR="00472767" w:rsidRPr="00985C4D">
          <w:rPr>
            <w:rStyle w:val="Hyperlink"/>
          </w:rPr>
          <w:t>Call</w:t>
        </w:r>
      </w:hyperlink>
      <w:r w:rsidR="00472767">
        <w:tab/>
      </w:r>
      <w:r w:rsidR="00472767">
        <w:tab/>
      </w:r>
      <w:r w:rsidR="00472767">
        <w:tab/>
      </w:r>
      <w:r w:rsidR="00472767">
        <w:tab/>
      </w:r>
      <w:hyperlink r:id="rId710" w:history="1">
        <w:r w:rsidR="00472767" w:rsidRPr="00985C4D">
          <w:rPr>
            <w:rStyle w:val="Hyperlink"/>
          </w:rPr>
          <w:t>Call</w:t>
        </w:r>
      </w:hyperlink>
      <w:r w:rsidR="00472767">
        <w:t xml:space="preserve"> </w:t>
      </w:r>
    </w:p>
    <w:p w14:paraId="63A3A164" w14:textId="77777777" w:rsidR="00472767" w:rsidRDefault="00472767" w:rsidP="008B550B">
      <w:pPr>
        <w:pStyle w:val="BodyText2"/>
      </w:pPr>
      <w:r>
        <w:t xml:space="preserve">The Web Mercator coordinates are converted to lat/long before sending to Google. E.g. </w:t>
      </w:r>
    </w:p>
    <w:p w14:paraId="17735545" w14:textId="77777777" w:rsidR="00472767" w:rsidRPr="007968AC" w:rsidRDefault="00472767" w:rsidP="008B550B">
      <w:pPr>
        <w:pStyle w:val="BodyText2"/>
      </w:pPr>
      <w:r w:rsidRPr="007968AC">
        <w:t>435242.25551513943,5384476.123581034,465033.58728924673,5404063.112079085</w:t>
      </w:r>
    </w:p>
    <w:p w14:paraId="3E9AE6AC" w14:textId="77777777" w:rsidR="00472767" w:rsidRDefault="00472767" w:rsidP="008B550B">
      <w:pPr>
        <w:pStyle w:val="BodyText2"/>
      </w:pPr>
      <w:r w:rsidRPr="007968AC">
        <w:t xml:space="preserve">Is converted to </w:t>
      </w:r>
    </w:p>
    <w:p w14:paraId="57902D93" w14:textId="77777777" w:rsidR="00472767" w:rsidRDefault="00472767" w:rsidP="008B550B">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8B550B">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8B550B">
      <w:pPr>
        <w:pStyle w:val="BodyText2"/>
      </w:pPr>
      <w:r>
        <w:t xml:space="preserve">The reason why was explained by Noel at the European Geosciences Conference – the difference is due to the geodesic world and the non-geodesic one. This Is described </w:t>
      </w:r>
      <w:hyperlink r:id="rId71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8B550B">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2348D9" w:rsidRDefault="002348D9" w:rsidP="008B550B">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2348D9" w:rsidRDefault="002348D9" w:rsidP="008B550B">
                      <w:pPr>
                        <w:pStyle w:val="BodyText2"/>
                      </w:pPr>
                      <w:r>
                        <w:t>122,5</w:t>
                      </w:r>
                    </w:p>
                  </w:txbxContent>
                </v:textbox>
              </v:shape>
            </w:pict>
          </mc:Fallback>
        </mc:AlternateContent>
      </w:r>
    </w:p>
    <w:p w14:paraId="19451BC6" w14:textId="77777777" w:rsidR="00472767" w:rsidRDefault="00472767" w:rsidP="008B550B">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2348D9" w:rsidRDefault="002348D9" w:rsidP="008B550B">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2348D9" w:rsidRDefault="002348D9" w:rsidP="008B550B">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2348D9" w:rsidRDefault="002348D9" w:rsidP="008B550B">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2348D9" w:rsidRDefault="002348D9" w:rsidP="008B550B">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2348D9" w:rsidRPr="002D55E3" w:rsidRDefault="002348D9" w:rsidP="008B550B">
                            <w:pPr>
                              <w:pStyle w:val="BodyText2"/>
                            </w:pPr>
                            <w:r>
                              <w:t>Image is shown in blue, but the map bounds are actually larger because of the shape of the world!</w:t>
                            </w:r>
                          </w:p>
                          <w:p w14:paraId="35EF9367" w14:textId="77777777" w:rsidR="002348D9" w:rsidRDefault="002348D9" w:rsidP="008B550B">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2348D9" w:rsidRPr="002D55E3" w:rsidRDefault="002348D9" w:rsidP="008B550B">
                      <w:pPr>
                        <w:pStyle w:val="BodyText2"/>
                      </w:pPr>
                      <w:r>
                        <w:t>Image is shown in blue, but the map bounds are actually larger because of the shape of the world!</w:t>
                      </w:r>
                    </w:p>
                    <w:p w14:paraId="35EF9367" w14:textId="77777777" w:rsidR="002348D9" w:rsidRDefault="002348D9" w:rsidP="008B550B">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8B550B">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8B550B">
      <w:pPr>
        <w:pStyle w:val="BodyText2"/>
      </w:pPr>
    </w:p>
    <w:p w14:paraId="0CF2D5FD" w14:textId="77777777" w:rsidR="00472767" w:rsidRDefault="00472767" w:rsidP="008B550B">
      <w:pPr>
        <w:pStyle w:val="BodyText2"/>
      </w:pPr>
    </w:p>
    <w:p w14:paraId="5B07F4A5" w14:textId="77777777" w:rsidR="00472767" w:rsidRDefault="00472767" w:rsidP="008B550B">
      <w:pPr>
        <w:pStyle w:val="BodyText2"/>
      </w:pPr>
    </w:p>
    <w:p w14:paraId="5B413E73" w14:textId="77777777" w:rsidR="00472767" w:rsidRDefault="00472767" w:rsidP="008B550B">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2348D9" w:rsidRDefault="002348D9" w:rsidP="008B550B">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2348D9" w:rsidRDefault="002348D9" w:rsidP="008B550B">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2348D9" w:rsidRDefault="002348D9" w:rsidP="008B550B">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2348D9" w:rsidRDefault="002348D9" w:rsidP="008B550B">
                      <w:pPr>
                        <w:pStyle w:val="BodyText2"/>
                      </w:pPr>
                      <w:r>
                        <w:t>120,2</w:t>
                      </w:r>
                    </w:p>
                  </w:txbxContent>
                </v:textbox>
              </v:shape>
            </w:pict>
          </mc:Fallback>
        </mc:AlternateContent>
      </w:r>
    </w:p>
    <w:p w14:paraId="710599D1" w14:textId="77777777" w:rsidR="00472767" w:rsidRDefault="00472767" w:rsidP="008B550B">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8B550B">
      <w:pPr>
        <w:pStyle w:val="BodyText2"/>
      </w:pPr>
    </w:p>
    <w:p w14:paraId="116774B5" w14:textId="77777777" w:rsidR="00472767" w:rsidRDefault="00472767" w:rsidP="008B550B">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8B550B">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8B550B">
      <w:pPr>
        <w:pStyle w:val="BodyText2"/>
      </w:pPr>
    </w:p>
    <w:p w14:paraId="2C81D2D2" w14:textId="77777777" w:rsidR="00472767" w:rsidRDefault="00472767" w:rsidP="008B550B">
      <w:pPr>
        <w:pStyle w:val="BodyText2"/>
      </w:pPr>
      <w:r>
        <w:t>The request for this scene included the following information:</w:t>
      </w:r>
    </w:p>
    <w:p w14:paraId="0B8195FD" w14:textId="77777777" w:rsidR="00472767" w:rsidRDefault="00472767" w:rsidP="008B550B">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8B550B">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8B550B">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8B550B">
      <w:pPr>
        <w:pStyle w:val="BodyText2"/>
      </w:pPr>
      <w:r>
        <w:t xml:space="preserve">Miny =     </w:t>
      </w:r>
      <w:r w:rsidRPr="00FE082C">
        <w:t>-1409020.3025</w:t>
      </w:r>
      <w:r>
        <w:tab/>
        <w:t xml:space="preserve">maxy = </w:t>
      </w:r>
      <w:r w:rsidRPr="00FE082C">
        <w:t>-1405020.3025</w:t>
      </w:r>
    </w:p>
    <w:p w14:paraId="38111062" w14:textId="77777777" w:rsidR="00472767" w:rsidRDefault="00472767" w:rsidP="008B550B">
      <w:pPr>
        <w:pStyle w:val="BodyText2"/>
        <w:rPr>
          <w:lang w:bidi="ar-SA"/>
        </w:rPr>
      </w:pPr>
      <w:r>
        <w:rPr>
          <w:lang w:bidi="ar-SA"/>
        </w:rPr>
        <w:t>u'{"x":-69.056288863782356,"y":-12.555729692922133,"spatialReference":{"wkid":4326}}'</w:t>
      </w:r>
    </w:p>
    <w:p w14:paraId="01AE4D4E" w14:textId="77777777" w:rsidR="00472767" w:rsidRDefault="00472767" w:rsidP="008B550B">
      <w:pPr>
        <w:pStyle w:val="BodyText2"/>
        <w:rPr>
          <w:lang w:bidi="ar-SA"/>
        </w:rPr>
      </w:pPr>
      <w:r>
        <w:rPr>
          <w:lang w:bidi="ar-SA"/>
        </w:rPr>
        <w:t>u'{"x":-69.020356252417571,"y":-12.555729692922133,"spatialReference":{"wkid":4326}}'</w:t>
      </w:r>
    </w:p>
    <w:p w14:paraId="16D86AAD" w14:textId="77777777" w:rsidR="00472767" w:rsidRDefault="00472767" w:rsidP="008B550B">
      <w:pPr>
        <w:pStyle w:val="BodyText2"/>
        <w:rPr>
          <w:lang w:bidi="ar-SA"/>
        </w:rPr>
      </w:pPr>
      <w:r>
        <w:rPr>
          <w:lang w:bidi="ar-SA"/>
        </w:rPr>
        <w:t>u'{"x":-69.020356252417571,"y":-12.520654020419975,"spatialReference":{"wkid":4326}}'</w:t>
      </w:r>
    </w:p>
    <w:p w14:paraId="07813151" w14:textId="77777777" w:rsidR="00472767" w:rsidRDefault="00472767" w:rsidP="008B550B">
      <w:pPr>
        <w:pStyle w:val="BodyText2"/>
      </w:pPr>
      <w:r>
        <w:rPr>
          <w:lang w:bidi="ar-SA"/>
        </w:rPr>
        <w:t>u'{"x":-69.056288863782356,"y":-12.520654020419975,"spatialReference":{"wkid":4326}}'</w:t>
      </w:r>
    </w:p>
    <w:p w14:paraId="024D98F7" w14:textId="77777777" w:rsidR="00472767" w:rsidRDefault="00472767" w:rsidP="008B550B">
      <w:pPr>
        <w:pStyle w:val="BodyText2"/>
      </w:pPr>
      <w:r>
        <w:t xml:space="preserve">Here is the link to get the image : </w:t>
      </w:r>
      <w:hyperlink r:id="rId714" w:history="1">
        <w:r w:rsidRPr="0099552E">
          <w:rPr>
            <w:rStyle w:val="Hyperlink"/>
          </w:rPr>
          <w:t>here</w:t>
        </w:r>
      </w:hyperlink>
      <w:r>
        <w:t xml:space="preserve"> and the parameters for the bbox are:</w:t>
      </w:r>
    </w:p>
    <w:p w14:paraId="75F1F978" w14:textId="77777777" w:rsidR="00472767" w:rsidRDefault="00472767" w:rsidP="008B550B">
      <w:pPr>
        <w:pStyle w:val="BodyText2"/>
      </w:pPr>
      <w:r w:rsidRPr="0099552E">
        <w:t>BBOX:-7687310.91238946,-1409020.3025013,-7683310.91238946,-1405020.3025013</w:t>
      </w:r>
      <w:r>
        <w:t xml:space="preserve"> </w:t>
      </w:r>
    </w:p>
    <w:p w14:paraId="5EFC6435" w14:textId="77777777" w:rsidR="00472767" w:rsidRDefault="00472767" w:rsidP="008B550B">
      <w:pPr>
        <w:pStyle w:val="BodyText2"/>
      </w:pPr>
      <w:r>
        <w:t>Looks OK in GEE – see above right.</w:t>
      </w:r>
    </w:p>
    <w:p w14:paraId="139D4084" w14:textId="77777777" w:rsidR="00472767" w:rsidRDefault="00472767" w:rsidP="008B550B">
      <w:pPr>
        <w:pStyle w:val="BodyText2"/>
      </w:pPr>
      <w:r>
        <w:t>There are some potential solutions described in the 2</w:t>
      </w:r>
      <w:r w:rsidRPr="00AB5191">
        <w:rPr>
          <w:vertAlign w:val="superscript"/>
        </w:rPr>
        <w:t>nd</w:t>
      </w:r>
      <w:r>
        <w:t xml:space="preserve"> post </w:t>
      </w:r>
      <w:hyperlink r:id="rId715" w:anchor="inbox/14696b2fb3fd2b09" w:history="1">
        <w:r w:rsidRPr="00AB5191">
          <w:rPr>
            <w:rStyle w:val="Hyperlink"/>
          </w:rPr>
          <w:t>here</w:t>
        </w:r>
      </w:hyperlink>
      <w:r>
        <w:t xml:space="preserve">. None work in our case. </w:t>
      </w:r>
    </w:p>
    <w:p w14:paraId="12C0B3B7" w14:textId="77777777" w:rsidR="00472767" w:rsidRDefault="00472767" w:rsidP="008B550B">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8B550B">
      <w:pPr>
        <w:pStyle w:val="BodyText2"/>
      </w:pPr>
      <w:r>
        <w:t>The following image is of water detection over 30 years and there are a couple of detections where the registration seems to be an issue:</w:t>
      </w:r>
    </w:p>
    <w:p w14:paraId="16548FDE" w14:textId="77777777" w:rsidR="00472767" w:rsidRDefault="00472767" w:rsidP="008B550B">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8B550B">
      <w:pPr>
        <w:pStyle w:val="BodyText2"/>
      </w:pPr>
      <w:r>
        <w:t xml:space="preserve">This is where the Landsat scene was misregistered. This can also be seen in the roadless validation tool with 3 images with totally different registrations. See </w:t>
      </w:r>
      <w:hyperlink r:id="rId717" w:history="1">
        <w:r w:rsidRPr="002703D9">
          <w:rPr>
            <w:rStyle w:val="Hyperlink"/>
          </w:rPr>
          <w:t>here</w:t>
        </w:r>
      </w:hyperlink>
      <w:r>
        <w:t>.</w:t>
      </w:r>
    </w:p>
    <w:p w14:paraId="75103658" w14:textId="7E41B224" w:rsidR="00472767" w:rsidRDefault="00472767" w:rsidP="00472767">
      <w:pPr>
        <w:pStyle w:val="Heading6"/>
      </w:pPr>
      <w:bookmarkStart w:id="130" w:name="_Ref396310427"/>
      <w:r>
        <w:t>Weird changes to water detection</w:t>
      </w:r>
      <w:bookmarkEnd w:id="130"/>
    </w:p>
    <w:p w14:paraId="0A01CFF9" w14:textId="77777777" w:rsidR="00472767" w:rsidRDefault="00472767" w:rsidP="008B550B">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8B550B">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8B550B">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8B550B">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9C5102">
        <w:fldChar w:fldCharType="begin"/>
      </w:r>
      <w:r w:rsidR="009C5102">
        <w:instrText xml:space="preserve"> SEQ Figure \* ARABIC </w:instrText>
      </w:r>
      <w:r w:rsidR="009C5102">
        <w:fldChar w:fldCharType="separate"/>
      </w:r>
      <w:r>
        <w:rPr>
          <w:noProof/>
        </w:rPr>
        <w:t>7</w:t>
      </w:r>
      <w:r w:rsidR="009C5102">
        <w:rPr>
          <w:noProof/>
        </w:rPr>
        <w:fldChar w:fldCharType="end"/>
      </w:r>
      <w:r>
        <w:t xml:space="preserve"> Top is polygon in GEE. Middle is exported to KMZ. Bottom is exported to GeoJSON.</w:t>
      </w:r>
    </w:p>
    <w:p w14:paraId="65F7D62F" w14:textId="01BF711B" w:rsidR="00212A4E" w:rsidRPr="00212A4E" w:rsidRDefault="00212A4E" w:rsidP="008B550B">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8B550B">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8B550B">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8B550B">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8B550B">
      <w:pPr>
        <w:pStyle w:val="BodyText2"/>
      </w:pPr>
      <w:r>
        <w:lastRenderedPageBreak/>
        <w:t xml:space="preserve">I created a </w:t>
      </w:r>
      <w:hyperlink r:id="rId72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8B550B">
      <w:pPr>
        <w:pStyle w:val="BodyText2"/>
      </w:pPr>
      <w:r w:rsidRPr="002046BA">
        <w:t>-57.87812, -30.24461</w:t>
      </w:r>
    </w:p>
    <w:p w14:paraId="09321B51" w14:textId="5AF24998" w:rsidR="002046BA" w:rsidRDefault="002046BA" w:rsidP="008B550B">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8B550B">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8B550B">
      <w:pPr>
        <w:pStyle w:val="BodyText2"/>
      </w:pPr>
      <w:r>
        <w:t xml:space="preserve">Granted access on 27/6/2013 to the Javascript API which is available </w:t>
      </w:r>
      <w:hyperlink r:id="rId72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8B550B">
      <w:pPr>
        <w:pStyle w:val="BodyText2"/>
      </w:pPr>
      <w:r>
        <w:t xml:space="preserve">You can clip raster data using data from Google Fusion Tables – I created a MalaysiaWDPA Fusion table to test this. You can view your Fusion Tables using </w:t>
      </w:r>
      <w:hyperlink r:id="rId72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8B550B">
      <w:pPr>
        <w:pStyle w:val="BodyText2"/>
      </w:pPr>
      <w:r>
        <w:t xml:space="preserve">But it looks like you can use </w:t>
      </w:r>
      <w:hyperlink r:id="rId72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8B550B">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8B550B">
      <w:pPr>
        <w:pStyle w:val="BodyText2"/>
      </w:pPr>
      <w:r>
        <w:t>Hooray! Heres how to use a Fusion table in GEE:</w:t>
      </w:r>
    </w:p>
    <w:p w14:paraId="477A554D" w14:textId="77777777" w:rsidR="00472767" w:rsidRDefault="00472767" w:rsidP="00472767">
      <w:pPr>
        <w:pStyle w:val="ListBullet3"/>
      </w:pPr>
      <w:r>
        <w:t xml:space="preserve">Go </w:t>
      </w:r>
      <w:hyperlink r:id="rId72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lastRenderedPageBreak/>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8B550B">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2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8B550B">
      <w:pPr>
        <w:pStyle w:val="BodyText2"/>
      </w:pPr>
      <w:r>
        <w:t xml:space="preserve">Aha! Looks like there are </w:t>
      </w:r>
      <w:hyperlink r:id="rId72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8B550B">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8B550B">
      <w:pPr>
        <w:pStyle w:val="BodyText2"/>
      </w:pPr>
      <w:r>
        <w:t>Did it with the global urban layers too.</w:t>
      </w:r>
    </w:p>
    <w:p w14:paraId="38467506" w14:textId="77777777" w:rsidR="00472767" w:rsidRDefault="00472767" w:rsidP="008B550B">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8B550B">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8B550B">
      <w:pPr>
        <w:pStyle w:val="BodyText2"/>
      </w:pPr>
      <w:r>
        <w:t>But actually only Russia wasn’t rendering properly on GFT so there must be some other size limits in GFT.</w:t>
      </w:r>
    </w:p>
    <w:p w14:paraId="3A9ADFBE" w14:textId="77777777" w:rsidR="00472767" w:rsidRDefault="00472767" w:rsidP="008B550B">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8B550B">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8B550B">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8B550B">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8B550B">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8B550B">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8B550B">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8B550B">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30" w:history="1">
        <w:r>
          <w:rPr>
            <w:rStyle w:val="Hyperlink"/>
          </w:rPr>
          <w:t>https://ee-api.appspot.com/api/algorithms</w:t>
        </w:r>
      </w:hyperlink>
      <w:r>
        <w:t>)</w:t>
      </w:r>
    </w:p>
    <w:p w14:paraId="05804BC5" w14:textId="77777777" w:rsidR="00472767" w:rsidRDefault="00472767" w:rsidP="008B550B">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8B550B">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8B550B">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8B550B">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8B550B">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8B550B">
      <w:pPr>
        <w:pStyle w:val="BodyText2"/>
      </w:pPr>
      <w:r>
        <w:t>Started the following export to Google Cloud Storage at 16:20 on 19/10/16:</w:t>
      </w:r>
    </w:p>
    <w:p w14:paraId="19D27CEC" w14:textId="77777777" w:rsidR="00472767" w:rsidRDefault="00472767" w:rsidP="008B550B">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8B550B">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8B550B">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8B550B">
      <w:pPr>
        <w:pStyle w:val="BodyText2"/>
      </w:pPr>
      <w:r>
        <w:t xml:space="preserve">To use the Python API follow the instructions </w:t>
      </w:r>
      <w:hyperlink r:id="rId73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8B550B">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8B550B">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8B550B">
      <w:pPr>
        <w:pStyle w:val="BodyText2"/>
      </w:pPr>
      <w:r>
        <w:t xml:space="preserve">Manage the various API and Service information using the Google APIs Dashboard </w:t>
      </w:r>
      <w:hyperlink r:id="rId73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3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8B550B">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8B550B">
      <w:pPr>
        <w:pStyle w:val="BodyText2"/>
      </w:pPr>
      <w:r>
        <w:t xml:space="preserve">On 6/3/15 following instructions </w:t>
      </w:r>
      <w:hyperlink r:id="rId73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8B550B">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8B550B">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8B550B">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3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8B550B">
      <w:pPr>
        <w:pStyle w:val="BodyText2"/>
      </w:pPr>
      <w:r>
        <w:lastRenderedPageBreak/>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8B550B">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8B550B">
      <w:pPr>
        <w:pStyle w:val="BodyText2"/>
      </w:pPr>
      <w:r>
        <w:t xml:space="preserve">Source files are available </w:t>
      </w:r>
      <w:hyperlink r:id="rId73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8B550B">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8B550B">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8B550B">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8B550B">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37"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38"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lastRenderedPageBreak/>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8B550B">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8B550B">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B550B">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8B550B">
      <w:pPr>
        <w:pStyle w:val="BodyText2"/>
      </w:pPr>
      <w:r>
        <w:t xml:space="preserve">Now </w:t>
      </w:r>
      <w:hyperlink r:id="rId739"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8B550B">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8B550B">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8B550B">
      <w:pPr>
        <w:pStyle w:val="BodyText2"/>
      </w:pPr>
      <w:r>
        <w:t xml:space="preserve">17/2/17. Following instructions </w:t>
      </w:r>
      <w:hyperlink r:id="rId740"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2FB2CA44" w:rsidR="00847805" w:rsidRDefault="00847805" w:rsidP="008B550B">
      <w:pPr>
        <w:pStyle w:val="Unix"/>
      </w:pPr>
      <w:r w:rsidRPr="00847805">
        <w:t>ImportError: No module named packaging.version</w:t>
      </w:r>
    </w:p>
    <w:p w14:paraId="79067202" w14:textId="67B4A05B" w:rsidR="00905722" w:rsidRDefault="00905722" w:rsidP="008B550B">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741"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8B550B">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8B550B">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8B550B">
      <w:pPr>
        <w:pStyle w:val="BodyText2"/>
      </w:pPr>
      <w:r>
        <w:t>Works:</w:t>
      </w:r>
    </w:p>
    <w:p w14:paraId="79C7C886" w14:textId="77777777" w:rsidR="006B4F81" w:rsidRDefault="006B4F81" w:rsidP="008B550B">
      <w:pPr>
        <w:pStyle w:val="Unix"/>
      </w:pPr>
      <w:r w:rsidRPr="00C238BF">
        <w:lastRenderedPageBreak/>
        <w:t>EE_CREDENTIALS = ee.ServiceAccountCredentials(EE_ACCOUNT, EE_PRIVATE_KEY_FILE)</w:t>
      </w:r>
    </w:p>
    <w:p w14:paraId="58200584" w14:textId="77777777" w:rsidR="00A648FF" w:rsidRDefault="00A648FF" w:rsidP="008B550B">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8B550B">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8B550B">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t>print sys.version</w:t>
      </w:r>
    </w:p>
    <w:p w14:paraId="63FB89BB" w14:textId="77777777" w:rsidR="00472767" w:rsidRDefault="00472767" w:rsidP="008B550B">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8B550B">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8B550B">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8B550B">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8B550B">
      <w:pPr>
        <w:pStyle w:val="BodyText2"/>
      </w:pPr>
      <w:r>
        <w:t xml:space="preserve">After upgrading to the newest version of GEE I now have this error on both dev and prod. </w:t>
      </w:r>
      <w:hyperlink r:id="rId742"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8B550B">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8B550B">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lastRenderedPageBreak/>
        <w:t>Windows</w:t>
      </w:r>
    </w:p>
    <w:p w14:paraId="1CAD4C70" w14:textId="77777777" w:rsidR="00472767" w:rsidRDefault="00472767" w:rsidP="008B550B">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8B550B">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8B550B">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8B550B">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8B550B">
      <w:pPr>
        <w:pStyle w:val="BodyText2"/>
      </w:pPr>
      <w:r>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8B550B">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8B550B">
      <w:pPr>
        <w:pStyle w:val="BodyText2"/>
      </w:pPr>
      <w:r>
        <w:t xml:space="preserve">There is no proper documentation for the Python API, but you can use the example code from Google Code </w:t>
      </w:r>
      <w:hyperlink r:id="rId743"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8B550B">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8B550B">
      <w:pPr>
        <w:pStyle w:val="BodyText2"/>
      </w:pPr>
      <w:r>
        <w:t xml:space="preserve">The list of signatures for 28/8/2013 is </w:t>
      </w:r>
      <w:hyperlink r:id="rId744"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45" w:history="1">
        <w:r w:rsidRPr="00CD5A1A">
          <w:rPr>
            <w:rStyle w:val="Hyperlink"/>
          </w:rPr>
          <w:t>here</w:t>
        </w:r>
      </w:hyperlink>
      <w:r>
        <w:t xml:space="preserve">. Support was added for calling unbound algorithms in the Python API in </w:t>
      </w:r>
      <w:hyperlink r:id="rId746"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8B550B">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8B550B">
      <w:pPr>
        <w:pStyle w:val="BodyText2"/>
      </w:pPr>
      <w:r>
        <w:lastRenderedPageBreak/>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8B550B">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8B550B">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8B550B">
      <w:pPr>
        <w:pStyle w:val="BodyText2"/>
      </w:pPr>
    </w:p>
    <w:p w14:paraId="718E331D" w14:textId="77777777" w:rsidR="00472767" w:rsidRDefault="00472767" w:rsidP="00472767">
      <w:pPr>
        <w:pStyle w:val="Heading6"/>
      </w:pPr>
      <w:r>
        <w:t>Documentation</w:t>
      </w:r>
    </w:p>
    <w:p w14:paraId="774BDE3C" w14:textId="77777777" w:rsidR="00472767" w:rsidRDefault="00472767" w:rsidP="008B550B">
      <w:pPr>
        <w:pStyle w:val="BodyText2"/>
      </w:pPr>
      <w:r>
        <w:t xml:space="preserve">There is documentation of all of the functions in the API </w:t>
      </w:r>
      <w:hyperlink r:id="rId747"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8B550B">
      <w:pPr>
        <w:pStyle w:val="BodyText2"/>
      </w:pPr>
      <w:r>
        <w:t>But using the docs it suggests that this is the method:</w:t>
      </w:r>
    </w:p>
    <w:p w14:paraId="628E47FF" w14:textId="77777777" w:rsidR="00472767" w:rsidRDefault="00472767" w:rsidP="008B550B">
      <w:pPr>
        <w:pStyle w:val="Code"/>
      </w:pPr>
      <w:r>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8B550B">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8B550B">
      <w:pPr>
        <w:pStyle w:val="BodyText2"/>
      </w:pPr>
      <w:r>
        <w:t xml:space="preserve">See Accessing image metadata on </w:t>
      </w:r>
      <w:hyperlink r:id="rId748"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7777777" w:rsidR="00472767" w:rsidRDefault="00472767" w:rsidP="00472767">
      <w:pPr>
        <w:pStyle w:val="Heading6"/>
      </w:pPr>
      <w:bookmarkStart w:id="131" w:name="_Ref384391606"/>
      <w:r>
        <w:t>Getting pixel values</w:t>
      </w:r>
      <w:bookmarkEnd w:id="131"/>
      <w:r>
        <w:t xml:space="preserve"> using getRegion</w:t>
      </w:r>
    </w:p>
    <w:p w14:paraId="56A14972" w14:textId="77777777" w:rsidR="00472767" w:rsidRDefault="00472767" w:rsidP="008B550B">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8B550B">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0">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1">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8</w:t>
      </w:r>
      <w:r w:rsidR="009C5102">
        <w:rPr>
          <w:noProof/>
        </w:rPr>
        <w:fldChar w:fldCharType="end"/>
      </w:r>
      <w:r>
        <w:t xml:space="preserve"> getRegion scale 30m,10m and 0.01m - ArcGIS point in pink, GEE point in blue</w:t>
      </w:r>
    </w:p>
    <w:p w14:paraId="692E4666" w14:textId="77777777" w:rsidR="00472767" w:rsidRDefault="00472767" w:rsidP="008B550B">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8B550B">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lastRenderedPageBreak/>
        <w:t>[u'LC81790592013332LGN00', 21.656180627675571, 2.0329324037266834, 1385628719131, 9423.0, 8451.0, 7649.0, 6628.0, 15303.0, 9561.0, 6573.0, 7260.0, 5022.0, 27649.0, 25428.0, 20512.0]</w:t>
      </w:r>
    </w:p>
    <w:p w14:paraId="3555C80E" w14:textId="77777777" w:rsidR="00472767" w:rsidRDefault="00472767" w:rsidP="008B550B">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8B550B">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8B550B">
      <w:pPr>
        <w:pStyle w:val="BodyText2"/>
      </w:pPr>
      <w:r w:rsidRPr="001951E5">
        <w:t>(-4.1131611071622594, '-4.11316110716')</w:t>
      </w:r>
    </w:p>
    <w:p w14:paraId="026D4C35" w14:textId="77777777" w:rsidR="00472767" w:rsidRDefault="00472767" w:rsidP="008B550B">
      <w:pPr>
        <w:pStyle w:val="BodyText2"/>
      </w:pPr>
      <w:r>
        <w:t>But this is very accurate anyway – the 6</w:t>
      </w:r>
      <w:r w:rsidRPr="00224F19">
        <w:rPr>
          <w:vertAlign w:val="superscript"/>
        </w:rPr>
        <w:t>th</w:t>
      </w:r>
      <w:r>
        <w:t xml:space="preserve"> decimal place has about 4 inches of precision! From </w:t>
      </w:r>
      <w:hyperlink r:id="rId752" w:history="1">
        <w:r w:rsidRPr="003E4B4F">
          <w:rPr>
            <w:rStyle w:val="Hyperlink"/>
          </w:rPr>
          <w:t>here</w:t>
        </w:r>
      </w:hyperlink>
      <w:r>
        <w:t xml:space="preserve">. </w:t>
      </w:r>
    </w:p>
    <w:p w14:paraId="36112C6D" w14:textId="77777777" w:rsidR="00472767" w:rsidRDefault="00472767" w:rsidP="008B550B">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8B550B">
      <w:pPr>
        <w:pStyle w:val="BodyText2"/>
      </w:pPr>
      <w:r>
        <w:t>The solution is to cast the value in the query, e.g. gee_lng::double precision.</w:t>
      </w:r>
    </w:p>
    <w:p w14:paraId="02E0289B" w14:textId="77777777" w:rsidR="00472767" w:rsidRDefault="00472767" w:rsidP="008B550B">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8B550B">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8B550B">
      <w:pPr>
        <w:pStyle w:val="BodyText2"/>
      </w:pPr>
      <w:r>
        <w:t xml:space="preserve">I have updated the code to get pixel values for any lng/lat/sceneid combinations and have created a new python module called </w:t>
      </w:r>
      <w:hyperlink r:id="rId753"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54" w:history="1">
        <w:r w:rsidRPr="00A93EB1">
          <w:rPr>
            <w:rStyle w:val="Hyperlink"/>
          </w:rPr>
          <w:t>alignPointsToGeeGrid</w:t>
        </w:r>
      </w:hyperlink>
      <w:r>
        <w:t xml:space="preserve"> and </w:t>
      </w:r>
      <w:hyperlink r:id="rId755"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8B550B">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8B550B">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8B550B">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8B550B">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9</w:t>
      </w:r>
      <w:r w:rsidR="009C5102">
        <w:rPr>
          <w:noProof/>
        </w:rPr>
        <w:fldChar w:fldCharType="end"/>
      </w:r>
      <w:r>
        <w:t xml:space="preserve"> Vectorised water at 2000m – random sample points miss rivers</w:t>
      </w:r>
    </w:p>
    <w:p w14:paraId="48317571" w14:textId="77777777" w:rsidR="00472767" w:rsidRDefault="00472767" w:rsidP="008B550B">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0</w:t>
      </w:r>
      <w:r w:rsidR="009C5102">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8B550B">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8B550B">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8B550B">
      <w:pPr>
        <w:pStyle w:val="BodyText2"/>
      </w:pPr>
      <w:r>
        <w:t xml:space="preserve">The value that is returned is scale dependent – see the Forum </w:t>
      </w:r>
      <w:hyperlink r:id="rId758"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8B550B">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8B550B">
      <w:pPr>
        <w:pStyle w:val="BodyText2"/>
      </w:pPr>
      <w:r>
        <w:t>The following show the same area with mosaic, mean, mode, median, min and max reductions.</w:t>
      </w:r>
    </w:p>
    <w:p w14:paraId="548BADD3" w14:textId="77777777" w:rsidR="00472767" w:rsidRPr="006751D1" w:rsidRDefault="00472767" w:rsidP="008B550B">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8B550B">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8B550B">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8B550B">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8B550B">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8B550B">
      <w:pPr>
        <w:pStyle w:val="BodyText2"/>
      </w:pPr>
      <w:r>
        <w:t xml:space="preserve">But you need to create a username and password first using </w:t>
      </w:r>
      <w:hyperlink r:id="rId760" w:history="1">
        <w:r w:rsidRPr="00233E02">
          <w:rPr>
            <w:rStyle w:val="Hyperlink"/>
          </w:rPr>
          <w:t>this</w:t>
        </w:r>
      </w:hyperlink>
      <w:r>
        <w:t xml:space="preserve"> link.</w:t>
      </w:r>
    </w:p>
    <w:p w14:paraId="13042A3E" w14:textId="77777777" w:rsidR="00472767" w:rsidRPr="00233E02" w:rsidRDefault="00472767" w:rsidP="008B550B">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8B550B">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8B550B">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8B550B">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lastRenderedPageBreak/>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8B550B">
      <w:pPr>
        <w:pStyle w:val="BodyText2"/>
      </w:pPr>
      <w:r>
        <w:t xml:space="preserve">Noel mentions it in his slides available </w:t>
      </w:r>
      <w:hyperlink r:id="rId761"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8B550B">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8B550B">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2">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1</w:t>
      </w:r>
      <w:r w:rsidR="009C5102">
        <w:rPr>
          <w:noProof/>
        </w:rPr>
        <w:fldChar w:fldCharType="end"/>
      </w:r>
      <w:r>
        <w:t xml:space="preserve"> Split when in web mercator</w:t>
      </w:r>
    </w:p>
    <w:p w14:paraId="772D12EB" w14:textId="77777777" w:rsidR="00472767" w:rsidRDefault="00472767" w:rsidP="008B550B">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2</w:t>
      </w:r>
      <w:r w:rsidR="009C5102">
        <w:rPr>
          <w:noProof/>
        </w:rPr>
        <w:fldChar w:fldCharType="end"/>
      </w:r>
      <w:r>
        <w:t xml:space="preserve"> Split in WGS 84 but generalised where there are &gt; 30000 points</w:t>
      </w:r>
    </w:p>
    <w:p w14:paraId="68087265" w14:textId="77777777" w:rsidR="00472767" w:rsidRDefault="00472767" w:rsidP="008B550B">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lastRenderedPageBreak/>
        <w:t xml:space="preserve">Figure </w:t>
      </w:r>
      <w:r w:rsidR="009C5102">
        <w:fldChar w:fldCharType="begin"/>
      </w:r>
      <w:r w:rsidR="009C5102">
        <w:instrText xml:space="preserve"> SEQ Figure \* ARABIC </w:instrText>
      </w:r>
      <w:r w:rsidR="009C5102">
        <w:fldChar w:fldCharType="separate"/>
      </w:r>
      <w:r w:rsidR="00B3168E">
        <w:rPr>
          <w:noProof/>
        </w:rPr>
        <w:t>13</w:t>
      </w:r>
      <w:r w:rsidR="009C5102">
        <w:rPr>
          <w:noProof/>
        </w:rPr>
        <w:fldChar w:fldCharType="end"/>
      </w:r>
      <w:r>
        <w:t xml:space="preserve"> Split in WGS 84 all &lt; 30000 points - geometry issue</w:t>
      </w:r>
    </w:p>
    <w:p w14:paraId="17733F11" w14:textId="77777777" w:rsidR="00472767" w:rsidRDefault="00472767" w:rsidP="008B550B">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5">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4</w:t>
      </w:r>
      <w:r w:rsidR="009C5102">
        <w:rPr>
          <w:noProof/>
        </w:rPr>
        <w:fldChar w:fldCharType="end"/>
      </w:r>
      <w:r>
        <w:t xml:space="preserve"> Split using the split tool with 6 degree graticule</w:t>
      </w:r>
    </w:p>
    <w:p w14:paraId="4A328C38" w14:textId="5CD82997" w:rsidR="00E13D42" w:rsidRDefault="00E13D42" w:rsidP="00472767">
      <w:pPr>
        <w:pStyle w:val="Heading6"/>
      </w:pPr>
      <w:bookmarkStart w:id="132" w:name="_Skipping_large_features"/>
      <w:bookmarkEnd w:id="132"/>
      <w:r>
        <w:t>Skipping large features</w:t>
      </w:r>
    </w:p>
    <w:p w14:paraId="60740AF6" w14:textId="68019F1E" w:rsidR="00E13D42" w:rsidRDefault="00E13D42" w:rsidP="008B550B">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8B550B">
      <w:pPr>
        <w:pStyle w:val="BodyText2"/>
      </w:pPr>
      <w:r>
        <w:t>Looking at the generated KML, there is a single feature which has &gt;1 million characters (</w:t>
      </w:r>
      <w:r w:rsidRPr="00EB101B">
        <w:t>+458643+391891</w:t>
      </w:r>
      <w:r>
        <w:t xml:space="preserve">) and this is not allowed in Fusion tables (see the limits </w:t>
      </w:r>
      <w:hyperlink r:id="rId766"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8B550B">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8B550B">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8B550B">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8B550B">
      <w:pPr>
        <w:pStyle w:val="BodyText2"/>
      </w:pPr>
      <w:r>
        <w:t xml:space="preserve">There are two APIs available from Elsevier: Scopus and ScienceDirect. There is a </w:t>
      </w:r>
      <w:hyperlink r:id="rId767" w:history="1">
        <w:r w:rsidRPr="00716AC1">
          <w:rPr>
            <w:rStyle w:val="Hyperlink"/>
          </w:rPr>
          <w:t>Python SDK</w:t>
        </w:r>
      </w:hyperlink>
      <w:r>
        <w:t xml:space="preserve"> but it needs Python 3.0.</w:t>
      </w:r>
    </w:p>
    <w:p w14:paraId="64E1A9EF" w14:textId="701C0ECB" w:rsidR="00716AC1" w:rsidRDefault="00716AC1" w:rsidP="008B550B">
      <w:pPr>
        <w:pStyle w:val="BodyText2"/>
      </w:pPr>
      <w:r>
        <w:t xml:space="preserve">Example call for Scopus Search: </w:t>
      </w:r>
      <w:hyperlink r:id="rId768"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8B550B">
      <w:pPr>
        <w:pStyle w:val="BodyText2"/>
      </w:pPr>
      <w:r>
        <w:t>Example call for ScienceDirect Search:</w:t>
      </w:r>
    </w:p>
    <w:p w14:paraId="1084D063" w14:textId="0043642E" w:rsidR="00716AC1" w:rsidRDefault="009C5102" w:rsidP="008B550B">
      <w:pPr>
        <w:pStyle w:val="BodyText2"/>
      </w:pPr>
      <w:hyperlink r:id="rId769"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8B550B">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8B550B">
      <w:pPr>
        <w:pStyle w:val="BodyText2"/>
      </w:pPr>
      <w:r>
        <w:t>However, trying to get our Nature paper on 23/1/17 using the following call failed (it’s not there yet!):</w:t>
      </w:r>
    </w:p>
    <w:p w14:paraId="38DBFAEA" w14:textId="6F2FDF45" w:rsidR="00091073" w:rsidRDefault="009C5102" w:rsidP="008B550B">
      <w:pPr>
        <w:pStyle w:val="BodyText2"/>
      </w:pPr>
      <w:hyperlink r:id="rId770"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8B550B">
      <w:pPr>
        <w:pStyle w:val="BodyText2"/>
      </w:pPr>
      <w:r>
        <w:lastRenderedPageBreak/>
        <w:t>However, an older Nature paper did work:</w:t>
      </w:r>
    </w:p>
    <w:p w14:paraId="7F02A024" w14:textId="289A2E75" w:rsidR="00091073" w:rsidRPr="00716AC1" w:rsidRDefault="009C5102" w:rsidP="008B550B">
      <w:pPr>
        <w:pStyle w:val="BodyText2"/>
      </w:pPr>
      <w:hyperlink r:id="rId771"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8B550B">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749B21BD" w:rsidR="004C2346" w:rsidRPr="004C2346" w:rsidRDefault="004C2346" w:rsidP="008B550B">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72"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73" w:history="1">
        <w:r w:rsidR="00AF4E17" w:rsidRPr="00AF4E17">
          <w:rPr>
            <w:rStyle w:val="Hyperlink"/>
          </w:rPr>
          <w:t>here</w:t>
        </w:r>
      </w:hyperlink>
      <w:r w:rsidR="00AF4E17">
        <w:t>.</w:t>
      </w:r>
    </w:p>
    <w:p w14:paraId="107E723F" w14:textId="058AEB62" w:rsidR="00A426D6" w:rsidRDefault="00A426D6" w:rsidP="00A426D6">
      <w:pPr>
        <w:pStyle w:val="Heading5"/>
      </w:pPr>
      <w:r>
        <w:t>Scopus</w:t>
      </w:r>
    </w:p>
    <w:p w14:paraId="7D405ABC" w14:textId="381CA407" w:rsidR="00A426D6" w:rsidRDefault="00A426D6" w:rsidP="008B550B">
      <w:pPr>
        <w:pStyle w:val="BodyText2"/>
      </w:pPr>
      <w:r>
        <w:t xml:space="preserve">These are the fields that are supposed to be returned using the Scopus search API (from </w:t>
      </w:r>
      <w:hyperlink r:id="rId774" w:history="1">
        <w:r w:rsidRPr="00A426D6">
          <w:rPr>
            <w:rStyle w:val="Hyperlink"/>
          </w:rPr>
          <w:t>here</w:t>
        </w:r>
      </w:hyperlink>
      <w:r w:rsidR="00E31967">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A426D6" w:rsidRPr="00A426D6" w14:paraId="717BFCE9" w14:textId="1C4C1853"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6CF12BE" w14:textId="5D8321B3" w:rsidR="00A426D6" w:rsidRPr="00A426D6" w:rsidRDefault="00A426D6" w:rsidP="00A426D6">
            <w:pPr>
              <w:pStyle w:val="TableTextHeader"/>
            </w:pPr>
            <w:bookmarkStart w:id="133" w:name="RANGE!A1:D53"/>
            <w:r w:rsidRPr="00A426D6">
              <w:rPr>
                <w:lang w:val="en-GB"/>
              </w:rPr>
              <w:t>Field</w:t>
            </w:r>
            <w:bookmarkEnd w:id="133"/>
          </w:p>
        </w:tc>
        <w:tc>
          <w:tcPr>
            <w:tcW w:w="2586" w:type="dxa"/>
            <w:noWrap/>
            <w:hideMark/>
          </w:tcPr>
          <w:p w14:paraId="310EF7D6"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2646AD67"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0770809"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2E4DE140" w14:textId="24B21254"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A426D6" w:rsidRPr="00A426D6" w14:paraId="206ADA23" w14:textId="7CC71775"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A266F7" w14:textId="77777777" w:rsidR="00A426D6" w:rsidRPr="00A426D6" w:rsidRDefault="00A426D6" w:rsidP="00A426D6">
            <w:pPr>
              <w:pStyle w:val="TableText"/>
              <w:rPr>
                <w:bCs/>
              </w:rPr>
            </w:pPr>
            <w:r w:rsidRPr="00A426D6">
              <w:rPr>
                <w:bCs/>
                <w:lang w:val="en-GB"/>
              </w:rPr>
              <w:t>link ref=self</w:t>
            </w:r>
          </w:p>
        </w:tc>
        <w:tc>
          <w:tcPr>
            <w:tcW w:w="2586" w:type="dxa"/>
            <w:noWrap/>
            <w:hideMark/>
          </w:tcPr>
          <w:p w14:paraId="3D54DB8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7B76ED6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C7DC7E8"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DBE115" w14:textId="4C73556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5B6456C" w14:textId="1A56CCF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E3F35CD" w14:textId="77777777" w:rsidR="00A426D6" w:rsidRPr="00A426D6" w:rsidRDefault="00A426D6" w:rsidP="00A426D6">
            <w:pPr>
              <w:pStyle w:val="TableText"/>
              <w:rPr>
                <w:bCs/>
              </w:rPr>
            </w:pPr>
            <w:r w:rsidRPr="00A426D6">
              <w:rPr>
                <w:bCs/>
              </w:rPr>
              <w:t>link ref=scopus</w:t>
            </w:r>
          </w:p>
        </w:tc>
        <w:tc>
          <w:tcPr>
            <w:tcW w:w="2586" w:type="dxa"/>
            <w:noWrap/>
            <w:hideMark/>
          </w:tcPr>
          <w:p w14:paraId="19FFBF1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035258A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91FD83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017CE4" w14:textId="016F1C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2644CD7" w14:textId="4720FEE9"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C91F460" w14:textId="77777777" w:rsidR="00A426D6" w:rsidRPr="00A426D6" w:rsidRDefault="00A426D6" w:rsidP="00A426D6">
            <w:pPr>
              <w:pStyle w:val="TableText"/>
              <w:rPr>
                <w:bCs/>
              </w:rPr>
            </w:pPr>
            <w:r w:rsidRPr="00A426D6">
              <w:rPr>
                <w:bCs/>
              </w:rPr>
              <w:t>link ref=scopus-citedby</w:t>
            </w:r>
          </w:p>
        </w:tc>
        <w:tc>
          <w:tcPr>
            <w:tcW w:w="2586" w:type="dxa"/>
            <w:noWrap/>
            <w:hideMark/>
          </w:tcPr>
          <w:p w14:paraId="6658E1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7AD58C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7BD34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E00071" w14:textId="16433BA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C31FBCD" w14:textId="477DDA0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CE4A10F" w14:textId="77777777" w:rsidR="00A426D6" w:rsidRPr="00A426D6" w:rsidRDefault="00A426D6" w:rsidP="00A426D6">
            <w:pPr>
              <w:pStyle w:val="TableText"/>
              <w:rPr>
                <w:bCs/>
              </w:rPr>
            </w:pPr>
            <w:r w:rsidRPr="00A426D6">
              <w:rPr>
                <w:bCs/>
                <w:lang w:val="en-GB"/>
              </w:rPr>
              <w:t>prism:url</w:t>
            </w:r>
          </w:p>
        </w:tc>
        <w:tc>
          <w:tcPr>
            <w:tcW w:w="2586" w:type="dxa"/>
            <w:noWrap/>
            <w:hideMark/>
          </w:tcPr>
          <w:p w14:paraId="0A0384D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440BA4B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DB9CE7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222E6E2" w14:textId="3A71E60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A479212" w14:textId="500054D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495C224" w14:textId="77777777" w:rsidR="00A426D6" w:rsidRPr="00A426D6" w:rsidRDefault="00A426D6" w:rsidP="00A426D6">
            <w:pPr>
              <w:pStyle w:val="TableText"/>
              <w:rPr>
                <w:bCs/>
              </w:rPr>
            </w:pPr>
            <w:r w:rsidRPr="00A426D6">
              <w:rPr>
                <w:bCs/>
              </w:rPr>
              <w:t>dc:identifier</w:t>
            </w:r>
          </w:p>
        </w:tc>
        <w:tc>
          <w:tcPr>
            <w:tcW w:w="2586" w:type="dxa"/>
            <w:noWrap/>
            <w:hideMark/>
          </w:tcPr>
          <w:p w14:paraId="50458A5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16D7F17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557F46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7C4067D" w14:textId="628EE39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5828B0B4" w14:textId="7639B45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BB8C30" w14:textId="77777777" w:rsidR="00A426D6" w:rsidRPr="00A426D6" w:rsidRDefault="00A426D6" w:rsidP="00A426D6">
            <w:pPr>
              <w:pStyle w:val="TableText"/>
              <w:rPr>
                <w:bCs/>
              </w:rPr>
            </w:pPr>
            <w:r w:rsidRPr="00A426D6">
              <w:rPr>
                <w:bCs/>
              </w:rPr>
              <w:t>eid</w:t>
            </w:r>
          </w:p>
        </w:tc>
        <w:tc>
          <w:tcPr>
            <w:tcW w:w="2586" w:type="dxa"/>
            <w:noWrap/>
            <w:hideMark/>
          </w:tcPr>
          <w:p w14:paraId="53FDEA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4F19FA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2BB57E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EC839A9" w14:textId="67FC297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426B963" w14:textId="0258C9F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C0FDD88" w14:textId="77777777" w:rsidR="00A426D6" w:rsidRPr="00A426D6" w:rsidRDefault="00A426D6" w:rsidP="00A426D6">
            <w:pPr>
              <w:pStyle w:val="TableText"/>
              <w:rPr>
                <w:bCs/>
              </w:rPr>
            </w:pPr>
            <w:r w:rsidRPr="00A426D6">
              <w:rPr>
                <w:bCs/>
              </w:rPr>
              <w:t>dc:title</w:t>
            </w:r>
          </w:p>
        </w:tc>
        <w:tc>
          <w:tcPr>
            <w:tcW w:w="2586" w:type="dxa"/>
            <w:noWrap/>
            <w:hideMark/>
          </w:tcPr>
          <w:p w14:paraId="77B272B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13E794D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6451AE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348935F" w14:textId="5AD17620"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AE4EB3A" w14:textId="324A7569"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A2C2CA" w14:textId="77777777" w:rsidR="00A426D6" w:rsidRPr="00A426D6" w:rsidRDefault="00A426D6" w:rsidP="00A426D6">
            <w:pPr>
              <w:pStyle w:val="TableText"/>
              <w:rPr>
                <w:bCs/>
              </w:rPr>
            </w:pPr>
            <w:r w:rsidRPr="00A426D6">
              <w:rPr>
                <w:bCs/>
              </w:rPr>
              <w:t>prism:aggregationType</w:t>
            </w:r>
          </w:p>
        </w:tc>
        <w:tc>
          <w:tcPr>
            <w:tcW w:w="2586" w:type="dxa"/>
            <w:noWrap/>
            <w:hideMark/>
          </w:tcPr>
          <w:p w14:paraId="7B177F3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F787E4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C9067A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71C14" w14:textId="3B592A5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2247D94" w14:textId="734D0A6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B20D215" w14:textId="77777777" w:rsidR="00A426D6" w:rsidRPr="00A426D6" w:rsidRDefault="00A426D6" w:rsidP="00A426D6">
            <w:pPr>
              <w:pStyle w:val="TableText"/>
              <w:rPr>
                <w:bCs/>
              </w:rPr>
            </w:pPr>
            <w:r w:rsidRPr="00A426D6">
              <w:rPr>
                <w:bCs/>
              </w:rPr>
              <w:t>citedby-count</w:t>
            </w:r>
          </w:p>
        </w:tc>
        <w:tc>
          <w:tcPr>
            <w:tcW w:w="2586" w:type="dxa"/>
            <w:noWrap/>
            <w:hideMark/>
          </w:tcPr>
          <w:p w14:paraId="25284A7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5BCB09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2CF34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D95C572" w14:textId="6735A3C9"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E54F263" w14:textId="25C49C2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F28178" w14:textId="77777777" w:rsidR="00A426D6" w:rsidRPr="00A426D6" w:rsidRDefault="00A426D6" w:rsidP="00A426D6">
            <w:pPr>
              <w:pStyle w:val="TableText"/>
              <w:rPr>
                <w:bCs/>
              </w:rPr>
            </w:pPr>
            <w:r w:rsidRPr="00A426D6">
              <w:rPr>
                <w:bCs/>
              </w:rPr>
              <w:t>prism:publicationName</w:t>
            </w:r>
          </w:p>
        </w:tc>
        <w:tc>
          <w:tcPr>
            <w:tcW w:w="2586" w:type="dxa"/>
            <w:noWrap/>
            <w:hideMark/>
          </w:tcPr>
          <w:p w14:paraId="6E5D95E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174BEF4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2700C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2A65F41" w14:textId="78D7E38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747C3731" w14:textId="43A0FC1B"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E3869F" w14:textId="77777777" w:rsidR="00A426D6" w:rsidRPr="00A426D6" w:rsidRDefault="00A426D6" w:rsidP="00A426D6">
            <w:pPr>
              <w:pStyle w:val="TableText"/>
              <w:rPr>
                <w:bCs/>
              </w:rPr>
            </w:pPr>
            <w:r w:rsidRPr="00A426D6">
              <w:rPr>
                <w:bCs/>
              </w:rPr>
              <w:t>prism:isbn</w:t>
            </w:r>
          </w:p>
        </w:tc>
        <w:tc>
          <w:tcPr>
            <w:tcW w:w="2586" w:type="dxa"/>
            <w:noWrap/>
            <w:hideMark/>
          </w:tcPr>
          <w:p w14:paraId="12B0669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145D81C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247B87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1F47A3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A426D6" w:rsidRPr="00A426D6" w14:paraId="0E3F9E68" w14:textId="6B00873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C5E5912" w14:textId="77777777" w:rsidR="00A426D6" w:rsidRPr="00A426D6" w:rsidRDefault="00A426D6" w:rsidP="00A426D6">
            <w:pPr>
              <w:pStyle w:val="TableText"/>
              <w:rPr>
                <w:bCs/>
              </w:rPr>
            </w:pPr>
            <w:r w:rsidRPr="00A426D6">
              <w:rPr>
                <w:bCs/>
              </w:rPr>
              <w:t>prism:issn</w:t>
            </w:r>
          </w:p>
        </w:tc>
        <w:tc>
          <w:tcPr>
            <w:tcW w:w="2586" w:type="dxa"/>
            <w:noWrap/>
            <w:hideMark/>
          </w:tcPr>
          <w:p w14:paraId="2A8BF49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5631F6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5D6030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50F60C" w14:textId="0631693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2CCC26AD" w14:textId="52FBD78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CB45A" w14:textId="77777777" w:rsidR="00A426D6" w:rsidRPr="00A426D6" w:rsidRDefault="00A426D6" w:rsidP="00A426D6">
            <w:pPr>
              <w:pStyle w:val="TableText"/>
              <w:rPr>
                <w:bCs/>
              </w:rPr>
            </w:pPr>
            <w:r w:rsidRPr="00A426D6">
              <w:rPr>
                <w:bCs/>
              </w:rPr>
              <w:t>prism:volume</w:t>
            </w:r>
          </w:p>
        </w:tc>
        <w:tc>
          <w:tcPr>
            <w:tcW w:w="2586" w:type="dxa"/>
            <w:noWrap/>
            <w:hideMark/>
          </w:tcPr>
          <w:p w14:paraId="318FBFD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72C0024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B2385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288B748" w14:textId="5AC64206"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137683C" w14:textId="71EBF91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EF472BF" w14:textId="77777777" w:rsidR="00A426D6" w:rsidRPr="00A426D6" w:rsidRDefault="00A426D6" w:rsidP="00A426D6">
            <w:pPr>
              <w:pStyle w:val="TableText"/>
              <w:rPr>
                <w:bCs/>
              </w:rPr>
            </w:pPr>
            <w:r w:rsidRPr="00A426D6">
              <w:rPr>
                <w:bCs/>
              </w:rPr>
              <w:t>prism:issueIdentifier</w:t>
            </w:r>
          </w:p>
        </w:tc>
        <w:tc>
          <w:tcPr>
            <w:tcW w:w="2586" w:type="dxa"/>
            <w:noWrap/>
            <w:hideMark/>
          </w:tcPr>
          <w:p w14:paraId="72E2D03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259DA9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C23B72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4BF6FC0" w14:textId="796E08B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A54E188" w14:textId="3F2ED96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A68E55" w14:textId="77777777" w:rsidR="00A426D6" w:rsidRPr="00A426D6" w:rsidRDefault="00A426D6" w:rsidP="00A426D6">
            <w:pPr>
              <w:pStyle w:val="TableText"/>
              <w:rPr>
                <w:bCs/>
              </w:rPr>
            </w:pPr>
            <w:r w:rsidRPr="00A426D6">
              <w:rPr>
                <w:bCs/>
              </w:rPr>
              <w:t>prism:pageRange</w:t>
            </w:r>
          </w:p>
        </w:tc>
        <w:tc>
          <w:tcPr>
            <w:tcW w:w="2586" w:type="dxa"/>
            <w:noWrap/>
            <w:hideMark/>
          </w:tcPr>
          <w:p w14:paraId="31AEFFC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2196AE1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CA252F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5787FC" w14:textId="6EBFA0C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5316D51" w14:textId="5008852B"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55D1385" w14:textId="77777777" w:rsidR="00A426D6" w:rsidRPr="00A426D6" w:rsidRDefault="00A426D6" w:rsidP="00A426D6">
            <w:pPr>
              <w:pStyle w:val="TableText"/>
              <w:rPr>
                <w:bCs/>
              </w:rPr>
            </w:pPr>
            <w:r w:rsidRPr="00A426D6">
              <w:rPr>
                <w:bCs/>
              </w:rPr>
              <w:t>prism:coverDate</w:t>
            </w:r>
          </w:p>
        </w:tc>
        <w:tc>
          <w:tcPr>
            <w:tcW w:w="2586" w:type="dxa"/>
            <w:noWrap/>
            <w:hideMark/>
          </w:tcPr>
          <w:p w14:paraId="6EC2AB7B" w14:textId="079FC3F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D39898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35E56B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1E9AC6B" w14:textId="2970295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D8AEFDD" w14:textId="4DBD14F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E33BD7" w14:textId="77777777" w:rsidR="00A426D6" w:rsidRPr="00A426D6" w:rsidRDefault="00A426D6" w:rsidP="00A426D6">
            <w:pPr>
              <w:pStyle w:val="TableText"/>
              <w:rPr>
                <w:bCs/>
              </w:rPr>
            </w:pPr>
            <w:r w:rsidRPr="00A426D6">
              <w:rPr>
                <w:bCs/>
              </w:rPr>
              <w:t>prism:coverDisplayDate</w:t>
            </w:r>
          </w:p>
        </w:tc>
        <w:tc>
          <w:tcPr>
            <w:tcW w:w="2586" w:type="dxa"/>
            <w:noWrap/>
            <w:hideMark/>
          </w:tcPr>
          <w:p w14:paraId="497B6F09" w14:textId="10DCD6B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1F5F94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D0990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DA2085" w14:textId="6B825EC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41AD8A99" w14:textId="26D390B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AE1538" w14:textId="77777777" w:rsidR="00A426D6" w:rsidRPr="00A426D6" w:rsidRDefault="00A426D6" w:rsidP="00A426D6">
            <w:pPr>
              <w:pStyle w:val="TableText"/>
              <w:rPr>
                <w:bCs/>
              </w:rPr>
            </w:pPr>
            <w:r w:rsidRPr="00A426D6">
              <w:rPr>
                <w:bCs/>
              </w:rPr>
              <w:t>prism:doi</w:t>
            </w:r>
          </w:p>
        </w:tc>
        <w:tc>
          <w:tcPr>
            <w:tcW w:w="2586" w:type="dxa"/>
            <w:noWrap/>
            <w:hideMark/>
          </w:tcPr>
          <w:p w14:paraId="3070CB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7240A1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480865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628D9A" w14:textId="273323AF"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F77FC1" w14:textId="68DF025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AD9C3" w14:textId="77777777" w:rsidR="00A426D6" w:rsidRPr="00A426D6" w:rsidRDefault="00A426D6" w:rsidP="00A426D6">
            <w:pPr>
              <w:pStyle w:val="TableText"/>
              <w:rPr>
                <w:bCs/>
              </w:rPr>
            </w:pPr>
            <w:r w:rsidRPr="00A426D6">
              <w:rPr>
                <w:bCs/>
              </w:rPr>
              <w:t>pii</w:t>
            </w:r>
          </w:p>
        </w:tc>
        <w:tc>
          <w:tcPr>
            <w:tcW w:w="2586" w:type="dxa"/>
            <w:noWrap/>
            <w:hideMark/>
          </w:tcPr>
          <w:p w14:paraId="6A70E0E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07721B8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F96B05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E6ABD8B" w14:textId="07D4932B"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2F5C7F0D" w14:textId="6FF65ED3"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BECBE8B" w14:textId="77777777" w:rsidR="00A426D6" w:rsidRPr="00A426D6" w:rsidRDefault="00A426D6" w:rsidP="00A426D6">
            <w:pPr>
              <w:pStyle w:val="TableText"/>
              <w:rPr>
                <w:bCs/>
              </w:rPr>
            </w:pPr>
            <w:r w:rsidRPr="00A426D6">
              <w:rPr>
                <w:bCs/>
              </w:rPr>
              <w:t>pubmed-id</w:t>
            </w:r>
          </w:p>
        </w:tc>
        <w:tc>
          <w:tcPr>
            <w:tcW w:w="2586" w:type="dxa"/>
            <w:noWrap/>
            <w:hideMark/>
          </w:tcPr>
          <w:p w14:paraId="0456B38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0D317A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E2F159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A0C2FB" w14:textId="7903A25D"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0A2DECF" w14:textId="0764FA9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82E1DA" w14:textId="77777777" w:rsidR="00A426D6" w:rsidRPr="00A426D6" w:rsidRDefault="00A426D6" w:rsidP="00A426D6">
            <w:pPr>
              <w:pStyle w:val="TableText"/>
              <w:rPr>
                <w:bCs/>
              </w:rPr>
            </w:pPr>
            <w:r w:rsidRPr="00A426D6">
              <w:rPr>
                <w:bCs/>
              </w:rPr>
              <w:t>orcid</w:t>
            </w:r>
          </w:p>
        </w:tc>
        <w:tc>
          <w:tcPr>
            <w:tcW w:w="2586" w:type="dxa"/>
            <w:noWrap/>
            <w:hideMark/>
          </w:tcPr>
          <w:p w14:paraId="5A1F30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799A42F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E07144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7EF344C" w14:textId="3B99E507"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3BC1E5E5" w14:textId="3EB62A9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4A894F" w14:textId="77777777" w:rsidR="00A426D6" w:rsidRPr="00A426D6" w:rsidRDefault="00A426D6" w:rsidP="00A426D6">
            <w:pPr>
              <w:pStyle w:val="TableText"/>
              <w:rPr>
                <w:bCs/>
              </w:rPr>
            </w:pPr>
            <w:r w:rsidRPr="00A426D6">
              <w:rPr>
                <w:bCs/>
              </w:rPr>
              <w:t>dc:creator</w:t>
            </w:r>
          </w:p>
        </w:tc>
        <w:tc>
          <w:tcPr>
            <w:tcW w:w="2586" w:type="dxa"/>
            <w:noWrap/>
            <w:hideMark/>
          </w:tcPr>
          <w:p w14:paraId="3D827AEF" w14:textId="33D24AD5"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51B2F77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9CD805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CBAAB" w14:textId="3E672B12"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3E9A4A" w14:textId="73046578"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DB2B4A" w14:textId="33507637" w:rsidR="00A426D6" w:rsidRPr="00A426D6" w:rsidRDefault="00A426D6" w:rsidP="00A426D6">
            <w:pPr>
              <w:pStyle w:val="TableText"/>
              <w:rPr>
                <w:bCs/>
              </w:rPr>
            </w:pPr>
            <w:r w:rsidRPr="00A426D6">
              <w:rPr>
                <w:bCs/>
              </w:rPr>
              <w:t>affiliation</w:t>
            </w:r>
            <w:r>
              <w:rPr>
                <w:bCs/>
              </w:rPr>
              <w:t xml:space="preserve"> </w:t>
            </w:r>
            <w:r w:rsidRPr="00A426D6">
              <w:rPr>
                <w:bCs/>
              </w:rPr>
              <w:t>affilname</w:t>
            </w:r>
          </w:p>
        </w:tc>
        <w:tc>
          <w:tcPr>
            <w:tcW w:w="2586" w:type="dxa"/>
            <w:noWrap/>
            <w:hideMark/>
          </w:tcPr>
          <w:p w14:paraId="631886E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EFB4D2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9CB2B0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AB5ACF3" w14:textId="7C439E9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26075A4" w14:textId="6BBC05E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1B83F3" w14:textId="6F6CDAED" w:rsidR="00A426D6" w:rsidRPr="00A426D6" w:rsidRDefault="00A426D6" w:rsidP="00A426D6">
            <w:pPr>
              <w:pStyle w:val="TableText"/>
              <w:rPr>
                <w:bCs/>
              </w:rPr>
            </w:pPr>
            <w:r w:rsidRPr="00A426D6">
              <w:rPr>
                <w:bCs/>
              </w:rPr>
              <w:t>affiliation</w:t>
            </w:r>
            <w:r>
              <w:rPr>
                <w:bCs/>
              </w:rPr>
              <w:t xml:space="preserve"> </w:t>
            </w:r>
            <w:r w:rsidRPr="00A426D6">
              <w:rPr>
                <w:bCs/>
              </w:rPr>
              <w:t>affiliation-city</w:t>
            </w:r>
          </w:p>
        </w:tc>
        <w:tc>
          <w:tcPr>
            <w:tcW w:w="2586" w:type="dxa"/>
            <w:noWrap/>
            <w:hideMark/>
          </w:tcPr>
          <w:p w14:paraId="58A1E1E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556573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18617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73A7430" w14:textId="186A70C3"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0028B7F" w14:textId="4AEB3BE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D2BD196" w14:textId="0E79F090" w:rsidR="00A426D6" w:rsidRPr="00A426D6" w:rsidRDefault="00A426D6" w:rsidP="00A426D6">
            <w:pPr>
              <w:pStyle w:val="TableText"/>
              <w:rPr>
                <w:bCs/>
              </w:rPr>
            </w:pPr>
            <w:r w:rsidRPr="00A426D6">
              <w:rPr>
                <w:bCs/>
              </w:rPr>
              <w:t>affiliation</w:t>
            </w:r>
            <w:r>
              <w:rPr>
                <w:bCs/>
              </w:rPr>
              <w:t xml:space="preserve"> </w:t>
            </w:r>
            <w:r w:rsidRPr="00A426D6">
              <w:rPr>
                <w:bCs/>
              </w:rPr>
              <w:t>affiliation-country</w:t>
            </w:r>
          </w:p>
        </w:tc>
        <w:tc>
          <w:tcPr>
            <w:tcW w:w="2586" w:type="dxa"/>
            <w:noWrap/>
            <w:hideMark/>
          </w:tcPr>
          <w:p w14:paraId="551447B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60F809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BC3C25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6A9A5" w14:textId="1E0141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1CFA40A" w14:textId="71B32CC8"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317775" w14:textId="745A7EBF" w:rsidR="00A426D6" w:rsidRPr="00A426D6" w:rsidRDefault="00A426D6" w:rsidP="00A426D6">
            <w:pPr>
              <w:pStyle w:val="TableText"/>
              <w:rPr>
                <w:bCs/>
              </w:rPr>
            </w:pPr>
            <w:r w:rsidRPr="00A426D6">
              <w:rPr>
                <w:bCs/>
              </w:rPr>
              <w:t>affiliation</w:t>
            </w:r>
            <w:r>
              <w:rPr>
                <w:bCs/>
              </w:rPr>
              <w:t xml:space="preserve"> </w:t>
            </w:r>
            <w:r w:rsidRPr="00A426D6">
              <w:rPr>
                <w:bCs/>
              </w:rPr>
              <w:t>afid</w:t>
            </w:r>
          </w:p>
        </w:tc>
        <w:tc>
          <w:tcPr>
            <w:tcW w:w="2586" w:type="dxa"/>
            <w:noWrap/>
            <w:hideMark/>
          </w:tcPr>
          <w:p w14:paraId="7BC0BD1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C23D3C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8170C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1C9EFD8" w14:textId="160564D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0C7A699C" w14:textId="381F95C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DE38E4F" w14:textId="4D8A6E91" w:rsidR="00A426D6" w:rsidRPr="00A426D6" w:rsidRDefault="00A426D6" w:rsidP="00A426D6">
            <w:pPr>
              <w:pStyle w:val="TableText"/>
              <w:rPr>
                <w:bCs/>
              </w:rPr>
            </w:pPr>
            <w:r w:rsidRPr="00A426D6">
              <w:rPr>
                <w:bCs/>
              </w:rPr>
              <w:t>affiliation</w:t>
            </w:r>
            <w:r>
              <w:rPr>
                <w:bCs/>
              </w:rPr>
              <w:t xml:space="preserve"> </w:t>
            </w:r>
            <w:r w:rsidRPr="00A426D6">
              <w:rPr>
                <w:bCs/>
              </w:rPr>
              <w:t>name-variant</w:t>
            </w:r>
          </w:p>
        </w:tc>
        <w:tc>
          <w:tcPr>
            <w:tcW w:w="2586" w:type="dxa"/>
            <w:noWrap/>
            <w:hideMark/>
          </w:tcPr>
          <w:p w14:paraId="6DD72DF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730B183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BAD253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EC1CAD0" w14:textId="7995C5D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3C6C966" w14:textId="6D0116F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B21D41F" w14:textId="77777777" w:rsidR="00A426D6" w:rsidRPr="00A426D6" w:rsidRDefault="00A426D6" w:rsidP="00A426D6">
            <w:pPr>
              <w:pStyle w:val="TableText"/>
              <w:rPr>
                <w:bCs/>
              </w:rPr>
            </w:pPr>
            <w:r w:rsidRPr="00A426D6">
              <w:rPr>
                <w:bCs/>
              </w:rPr>
              <w:t>author</w:t>
            </w:r>
          </w:p>
        </w:tc>
        <w:tc>
          <w:tcPr>
            <w:tcW w:w="2586" w:type="dxa"/>
            <w:noWrap/>
            <w:hideMark/>
          </w:tcPr>
          <w:p w14:paraId="0BD3A5F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5191F1F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6FD057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DDB6117" w14:textId="12A42F8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F758FC4" w14:textId="44289B54"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28FF82" w14:textId="77777777" w:rsidR="00A426D6" w:rsidRPr="00A426D6" w:rsidRDefault="00A426D6" w:rsidP="00A426D6">
            <w:pPr>
              <w:pStyle w:val="TableText"/>
              <w:rPr>
                <w:bCs/>
              </w:rPr>
            </w:pPr>
            <w:r w:rsidRPr="00A426D6">
              <w:rPr>
                <w:bCs/>
              </w:rPr>
              <w:t>author-url</w:t>
            </w:r>
          </w:p>
        </w:tc>
        <w:tc>
          <w:tcPr>
            <w:tcW w:w="2586" w:type="dxa"/>
            <w:noWrap/>
            <w:hideMark/>
          </w:tcPr>
          <w:p w14:paraId="5BDEF39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1332FD9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6380DC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4DBB58A" w14:textId="506FEF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4A431707" w14:textId="5BD048A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19316F" w14:textId="77777777" w:rsidR="00A426D6" w:rsidRPr="00A426D6" w:rsidRDefault="00A426D6" w:rsidP="00A426D6">
            <w:pPr>
              <w:pStyle w:val="TableText"/>
              <w:rPr>
                <w:bCs/>
              </w:rPr>
            </w:pPr>
            <w:r w:rsidRPr="00A426D6">
              <w:rPr>
                <w:bCs/>
              </w:rPr>
              <w:t>authid</w:t>
            </w:r>
          </w:p>
        </w:tc>
        <w:tc>
          <w:tcPr>
            <w:tcW w:w="2586" w:type="dxa"/>
            <w:noWrap/>
            <w:hideMark/>
          </w:tcPr>
          <w:p w14:paraId="1D8A6A5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21F08C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BA0FE2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080CAA5" w14:textId="625DB3C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0EBCCAB" w14:textId="3BD8B38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C25E13F" w14:textId="77777777" w:rsidR="00A426D6" w:rsidRPr="00A426D6" w:rsidRDefault="00A426D6" w:rsidP="00A426D6">
            <w:pPr>
              <w:pStyle w:val="TableText"/>
              <w:rPr>
                <w:bCs/>
              </w:rPr>
            </w:pPr>
            <w:r w:rsidRPr="00A426D6">
              <w:rPr>
                <w:bCs/>
              </w:rPr>
              <w:t>authname</w:t>
            </w:r>
          </w:p>
        </w:tc>
        <w:tc>
          <w:tcPr>
            <w:tcW w:w="2586" w:type="dxa"/>
            <w:noWrap/>
            <w:hideMark/>
          </w:tcPr>
          <w:p w14:paraId="743EF9F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2F07540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72FD42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36B53E7" w14:textId="1BBA98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141E5E8" w14:textId="477E77F2"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1177B70" w14:textId="77777777" w:rsidR="00A426D6" w:rsidRPr="00A426D6" w:rsidRDefault="00A426D6" w:rsidP="00A426D6">
            <w:pPr>
              <w:pStyle w:val="TableText"/>
              <w:rPr>
                <w:bCs/>
              </w:rPr>
            </w:pPr>
            <w:r w:rsidRPr="00A426D6">
              <w:rPr>
                <w:bCs/>
              </w:rPr>
              <w:t>given-name</w:t>
            </w:r>
          </w:p>
        </w:tc>
        <w:tc>
          <w:tcPr>
            <w:tcW w:w="2586" w:type="dxa"/>
            <w:noWrap/>
            <w:hideMark/>
          </w:tcPr>
          <w:p w14:paraId="3CE73DD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0E3B7BB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B0671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9CC4D23" w14:textId="7B7D137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1D39D3E" w14:textId="0DB829D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81DECDE" w14:textId="77777777" w:rsidR="00A426D6" w:rsidRPr="00A426D6" w:rsidRDefault="00A426D6" w:rsidP="00A426D6">
            <w:pPr>
              <w:pStyle w:val="TableText"/>
              <w:rPr>
                <w:bCs/>
              </w:rPr>
            </w:pPr>
            <w:r w:rsidRPr="00A426D6">
              <w:rPr>
                <w:bCs/>
              </w:rPr>
              <w:t>surname</w:t>
            </w:r>
          </w:p>
        </w:tc>
        <w:tc>
          <w:tcPr>
            <w:tcW w:w="2586" w:type="dxa"/>
            <w:noWrap/>
            <w:hideMark/>
          </w:tcPr>
          <w:p w14:paraId="6F14D69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D7945C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077DFD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D299C5B" w14:textId="60F8B598"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FA6C3ED" w14:textId="70602FF0"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440E57" w14:textId="77777777" w:rsidR="00A426D6" w:rsidRPr="00A426D6" w:rsidRDefault="00A426D6" w:rsidP="00A426D6">
            <w:pPr>
              <w:pStyle w:val="TableText"/>
              <w:rPr>
                <w:bCs/>
              </w:rPr>
            </w:pPr>
            <w:r w:rsidRPr="00A426D6">
              <w:rPr>
                <w:bCs/>
              </w:rPr>
              <w:t>initials</w:t>
            </w:r>
          </w:p>
        </w:tc>
        <w:tc>
          <w:tcPr>
            <w:tcW w:w="2586" w:type="dxa"/>
            <w:noWrap/>
            <w:hideMark/>
          </w:tcPr>
          <w:p w14:paraId="13E71B8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416D15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6A00A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51C0525" w14:textId="2993B43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7026F074" w14:textId="0EFE392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B75813" w14:textId="77777777" w:rsidR="00A426D6" w:rsidRPr="00A426D6" w:rsidRDefault="00A426D6" w:rsidP="00A426D6">
            <w:pPr>
              <w:pStyle w:val="TableText"/>
              <w:rPr>
                <w:bCs/>
              </w:rPr>
            </w:pPr>
            <w:r w:rsidRPr="00A426D6">
              <w:rPr>
                <w:bCs/>
              </w:rPr>
              <w:t>afid</w:t>
            </w:r>
          </w:p>
        </w:tc>
        <w:tc>
          <w:tcPr>
            <w:tcW w:w="2586" w:type="dxa"/>
            <w:noWrap/>
            <w:hideMark/>
          </w:tcPr>
          <w:p w14:paraId="73BAD03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0D24C1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EBE93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49E274EA" w14:textId="2DB9B3A4"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00B1B4DA" w14:textId="0FAC0B4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E3848F" w14:textId="77777777" w:rsidR="00A426D6" w:rsidRPr="00A426D6" w:rsidRDefault="00A426D6" w:rsidP="00A426D6">
            <w:pPr>
              <w:pStyle w:val="TableText"/>
              <w:rPr>
                <w:bCs/>
              </w:rPr>
            </w:pPr>
            <w:r w:rsidRPr="00A426D6">
              <w:rPr>
                <w:bCs/>
              </w:rPr>
              <w:t>dc:description</w:t>
            </w:r>
          </w:p>
        </w:tc>
        <w:tc>
          <w:tcPr>
            <w:tcW w:w="2586" w:type="dxa"/>
            <w:noWrap/>
            <w:hideMark/>
          </w:tcPr>
          <w:p w14:paraId="53612383"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509C2FF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E89B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63872B6" w14:textId="7329CA74"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3A60413D" w14:textId="4E958F80"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73D10F" w14:textId="77777777" w:rsidR="00A426D6" w:rsidRPr="00A426D6" w:rsidRDefault="00A426D6" w:rsidP="00A426D6">
            <w:pPr>
              <w:pStyle w:val="TableText"/>
              <w:rPr>
                <w:bCs/>
              </w:rPr>
            </w:pPr>
            <w:r w:rsidRPr="00A426D6">
              <w:rPr>
                <w:bCs/>
              </w:rPr>
              <w:t>authkeywords</w:t>
            </w:r>
          </w:p>
        </w:tc>
        <w:tc>
          <w:tcPr>
            <w:tcW w:w="2586" w:type="dxa"/>
            <w:noWrap/>
            <w:hideMark/>
          </w:tcPr>
          <w:p w14:paraId="4227F9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1294D86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33E5C1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AAF041B" w14:textId="71FD34F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A426D6" w:rsidRPr="00A426D6" w14:paraId="59D6372C" w14:textId="073D5B2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B39B4D" w14:textId="77777777" w:rsidR="00A426D6" w:rsidRPr="00A426D6" w:rsidRDefault="00A426D6" w:rsidP="00A426D6">
            <w:pPr>
              <w:pStyle w:val="TableText"/>
              <w:rPr>
                <w:bCs/>
              </w:rPr>
            </w:pPr>
            <w:r w:rsidRPr="00A426D6">
              <w:rPr>
                <w:bCs/>
              </w:rPr>
              <w:t>article-number</w:t>
            </w:r>
          </w:p>
        </w:tc>
        <w:tc>
          <w:tcPr>
            <w:tcW w:w="2586" w:type="dxa"/>
            <w:noWrap/>
            <w:hideMark/>
          </w:tcPr>
          <w:p w14:paraId="1A59A02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7B61E76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8836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DE8464" w14:textId="4498F1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5DE90CF2" w14:textId="0E89C40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0F7FB5" w14:textId="77777777" w:rsidR="00A426D6" w:rsidRPr="00A426D6" w:rsidRDefault="00A426D6" w:rsidP="00A426D6">
            <w:pPr>
              <w:pStyle w:val="TableText"/>
              <w:rPr>
                <w:bCs/>
              </w:rPr>
            </w:pPr>
            <w:r w:rsidRPr="00A426D6">
              <w:rPr>
                <w:bCs/>
              </w:rPr>
              <w:t>fund-acr</w:t>
            </w:r>
          </w:p>
        </w:tc>
        <w:tc>
          <w:tcPr>
            <w:tcW w:w="2586" w:type="dxa"/>
            <w:noWrap/>
            <w:hideMark/>
          </w:tcPr>
          <w:p w14:paraId="0FA30BB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7D0601F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A8726D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631EFE6" w14:textId="1AE708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52F20781" w14:textId="54CD1C9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0A284C4" w14:textId="77777777" w:rsidR="00A426D6" w:rsidRPr="00A426D6" w:rsidRDefault="00A426D6" w:rsidP="00A426D6">
            <w:pPr>
              <w:pStyle w:val="TableText"/>
              <w:rPr>
                <w:bCs/>
              </w:rPr>
            </w:pPr>
            <w:r w:rsidRPr="00A426D6">
              <w:rPr>
                <w:bCs/>
              </w:rPr>
              <w:t>fund-no</w:t>
            </w:r>
          </w:p>
        </w:tc>
        <w:tc>
          <w:tcPr>
            <w:tcW w:w="2586" w:type="dxa"/>
            <w:noWrap/>
            <w:hideMark/>
          </w:tcPr>
          <w:p w14:paraId="05CC3FC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7B770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35D722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BCF15D0" w14:textId="2F6DFE06"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21FFC9F4" w14:textId="3284AC8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A16D3EE" w14:textId="77777777" w:rsidR="00A426D6" w:rsidRPr="00A426D6" w:rsidRDefault="00A426D6" w:rsidP="00A426D6">
            <w:pPr>
              <w:pStyle w:val="TableText"/>
              <w:rPr>
                <w:bCs/>
              </w:rPr>
            </w:pPr>
            <w:r w:rsidRPr="00A426D6">
              <w:rPr>
                <w:bCs/>
              </w:rPr>
              <w:t>fund-sponsor</w:t>
            </w:r>
          </w:p>
        </w:tc>
        <w:tc>
          <w:tcPr>
            <w:tcW w:w="2586" w:type="dxa"/>
            <w:noWrap/>
            <w:hideMark/>
          </w:tcPr>
          <w:p w14:paraId="48CD12C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7E5704E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B65231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6DC447D" w14:textId="4E4B0631"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52B0292F" w14:textId="77777777" w:rsidR="00A426D6" w:rsidRPr="00A426D6" w:rsidRDefault="00A426D6" w:rsidP="008B550B">
      <w:pPr>
        <w:pStyle w:val="BodyText2"/>
      </w:pPr>
    </w:p>
    <w:p w14:paraId="57A6576F" w14:textId="5061B439" w:rsidR="00F66F55" w:rsidRDefault="00F66F55" w:rsidP="00F66F55">
      <w:pPr>
        <w:pStyle w:val="Heading5"/>
      </w:pPr>
      <w:r>
        <w:lastRenderedPageBreak/>
        <w:t>Quotas</w:t>
      </w:r>
    </w:p>
    <w:p w14:paraId="4F4BBF8E" w14:textId="3AE28FD0" w:rsidR="00F66F55" w:rsidRPr="00F66F55" w:rsidRDefault="00F66F55" w:rsidP="008B550B">
      <w:pPr>
        <w:pStyle w:val="BodyText2"/>
      </w:pPr>
      <w:r>
        <w:t xml:space="preserve">There are limits on the number of queries that you can make every week and the number of results that can be returned. See this page: </w:t>
      </w:r>
      <w:hyperlink r:id="rId775" w:history="1">
        <w:r w:rsidRPr="00F93921">
          <w:rPr>
            <w:rStyle w:val="Hyperlink"/>
          </w:rPr>
          <w:t>https://dev.elsevier.com/api_key_settings.html</w:t>
        </w:r>
      </w:hyperlink>
      <w:r>
        <w:t xml:space="preserve"> </w:t>
      </w:r>
    </w:p>
    <w:p w14:paraId="18372588" w14:textId="77777777" w:rsidR="00742B70" w:rsidRDefault="00742B70" w:rsidP="0034374E">
      <w:pPr>
        <w:pStyle w:val="Heading3"/>
      </w:pPr>
      <w:r>
        <w:t>JRC eStation</w:t>
      </w:r>
    </w:p>
    <w:p w14:paraId="16A77EEB" w14:textId="77777777" w:rsidR="00742B70" w:rsidRDefault="00742B70" w:rsidP="008B550B">
      <w:pPr>
        <w:pStyle w:val="BodyText2"/>
      </w:pPr>
      <w:r>
        <w:t>Describe process:</w:t>
      </w:r>
    </w:p>
    <w:p w14:paraId="32BCACCD" w14:textId="77777777" w:rsidR="00742B70" w:rsidRDefault="009C5102" w:rsidP="008B550B">
      <w:pPr>
        <w:pStyle w:val="BodyText2"/>
      </w:pPr>
      <w:hyperlink r:id="rId776"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8B550B">
      <w:pPr>
        <w:pStyle w:val="BodyText2"/>
      </w:pPr>
      <w:r>
        <w:t>Example call:</w:t>
      </w:r>
    </w:p>
    <w:p w14:paraId="66984628" w14:textId="77777777" w:rsidR="00742B70" w:rsidRDefault="00742B70" w:rsidP="008B550B">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8B550B">
      <w:pPr>
        <w:pStyle w:val="Code"/>
      </w:pPr>
      <w:r>
        <w:t>jsonp : "callBack"</w:t>
      </w:r>
    </w:p>
    <w:p w14:paraId="713A90EE" w14:textId="77777777" w:rsidR="00742B70" w:rsidRDefault="00742B70" w:rsidP="008B550B">
      <w:pPr>
        <w:pStyle w:val="Code"/>
      </w:pPr>
      <w:r>
        <w:t>}).then(function(response) {</w:t>
      </w:r>
    </w:p>
    <w:p w14:paraId="6ED6ED06" w14:textId="77777777" w:rsidR="00742B70" w:rsidRDefault="00742B70" w:rsidP="008B550B">
      <w:pPr>
        <w:pStyle w:val="Code"/>
      </w:pPr>
      <w:r>
        <w:t>dom.byId("fires").innerHTML = firedata;</w:t>
      </w:r>
    </w:p>
    <w:p w14:paraId="464FF50B" w14:textId="77777777" w:rsidR="00742B70" w:rsidRPr="009F66C3" w:rsidRDefault="00742B70" w:rsidP="008B550B">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8B550B">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8B550B">
      <w:pPr>
        <w:pStyle w:val="BodyText2"/>
      </w:pPr>
      <w:r>
        <w:t>I have my own account: blishten/thargal88 and I am a member of the European Commission ArcGIS Online (</w:t>
      </w:r>
      <w:hyperlink r:id="rId777"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7C26CBF0" w14:textId="77777777" w:rsidR="00C24856" w:rsidRDefault="00C24856" w:rsidP="007D2F52">
      <w:pPr>
        <w:pStyle w:val="Heading4"/>
      </w:pPr>
      <w:r>
        <w:t>CartoDB</w:t>
      </w:r>
    </w:p>
    <w:p w14:paraId="776AB989" w14:textId="77777777" w:rsidR="00C24856" w:rsidRDefault="00C24856" w:rsidP="008B550B">
      <w:pPr>
        <w:pStyle w:val="BodyText2"/>
      </w:pPr>
      <w:r>
        <w:t>Excellent! Example queries:</w:t>
      </w:r>
    </w:p>
    <w:p w14:paraId="545CA6A4" w14:textId="77777777" w:rsidR="00C24856" w:rsidRDefault="009C5102" w:rsidP="008B550B">
      <w:pPr>
        <w:pStyle w:val="sql"/>
      </w:pPr>
      <w:hyperlink r:id="rId778" w:history="1">
        <w:r w:rsidR="00C24856">
          <w:rPr>
            <w:rStyle w:val="Hyperlink"/>
          </w:rPr>
          <w:t>https://andrewcottam.cartodb.com/api/v2/sql?q=select%20*%20from%20countries%20where%20iso3='MYS'</w:t>
        </w:r>
      </w:hyperlink>
    </w:p>
    <w:p w14:paraId="0171D4BF" w14:textId="77777777" w:rsidR="00C24856" w:rsidRDefault="009C5102" w:rsidP="008B550B">
      <w:pPr>
        <w:pStyle w:val="sql"/>
      </w:pPr>
      <w:hyperlink r:id="rId779" w:history="1">
        <w:r w:rsidR="00C24856">
          <w:rPr>
            <w:rStyle w:val="Hyperlink"/>
          </w:rPr>
          <w:t>https://andrewcottam.cartodb.com/api/v2/sql?q=select%20*%20from%20countries%20where%20iso3='MYS'&amp;format=GeoJSON</w:t>
        </w:r>
      </w:hyperlink>
    </w:p>
    <w:p w14:paraId="06FB5DD6" w14:textId="77777777" w:rsidR="00C24856" w:rsidRDefault="009C5102" w:rsidP="008B550B">
      <w:pPr>
        <w:pStyle w:val="sql"/>
      </w:pPr>
      <w:hyperlink r:id="rId780" w:history="1">
        <w:r w:rsidR="00C24856">
          <w:rPr>
            <w:rStyle w:val="Hyperlink"/>
          </w:rPr>
          <w:t>https://andrewcottam.cartodb.com/api/v2/sql?q=select%20name,ST_AsGeoJSON(the_geom)%20as%20the_geom%20from%20countries%20where%20iso3='MYS'</w:t>
        </w:r>
      </w:hyperlink>
    </w:p>
    <w:p w14:paraId="744B81EE" w14:textId="77777777" w:rsidR="00C24856" w:rsidRDefault="009C5102" w:rsidP="008B550B">
      <w:pPr>
        <w:pStyle w:val="sql"/>
      </w:pPr>
      <w:hyperlink r:id="rId781" w:history="1">
        <w:r w:rsidR="00C24856">
          <w:rPr>
            <w:rStyle w:val="Hyperlink"/>
          </w:rPr>
          <w:t>https://andrewcottam.cartodb.com/api/v2/sql?q=select%20name,ST_AsText(the_geom)%20as%20the_geom%20from%20countries%20where%20iso3='MYS'</w:t>
        </w:r>
      </w:hyperlink>
    </w:p>
    <w:p w14:paraId="0FC46CBB" w14:textId="77777777" w:rsidR="00C24856" w:rsidRDefault="009C5102" w:rsidP="008B550B">
      <w:pPr>
        <w:pStyle w:val="sql"/>
      </w:pPr>
      <w:hyperlink r:id="rId782"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8B550B">
      <w:pPr>
        <w:pStyle w:val="BodyText2"/>
      </w:pPr>
      <w:r>
        <w:t xml:space="preserve">This is a scalable cloud system that uses PostgreSQL and Hadoop. See </w:t>
      </w:r>
      <w:hyperlink r:id="rId783"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9C5102" w:rsidP="008B550B">
      <w:pPr>
        <w:pStyle w:val="BodyText2"/>
      </w:pPr>
      <w:hyperlink r:id="rId784"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8B550B">
      <w:pPr>
        <w:pStyle w:val="BodyText2"/>
      </w:pPr>
      <w:r>
        <w:t xml:space="preserve">I am using their Maps API for imagery in the Roadless Areas Validation tool. They also have a metadata API to retrieve information about the imagery including start and end dates. Example </w:t>
      </w:r>
      <w:hyperlink r:id="rId785"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8B550B">
      <w:pPr>
        <w:pStyle w:val="BodyText2"/>
      </w:pPr>
      <w:r>
        <w:t xml:space="preserve">Review of the 7 free geocoding services on the web: </w:t>
      </w:r>
    </w:p>
    <w:p w14:paraId="12809ADE" w14:textId="77777777" w:rsidR="00742B70" w:rsidRPr="00D57185" w:rsidRDefault="009C5102" w:rsidP="000E5536">
      <w:pPr>
        <w:pStyle w:val="BodyText"/>
      </w:pPr>
      <w:hyperlink r:id="rId786"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8B550B">
      <w:pPr>
        <w:pStyle w:val="BodyText2"/>
      </w:pPr>
      <w:r>
        <w:t xml:space="preserve">This one is good for converting </w:t>
      </w:r>
      <w:r w:rsidRPr="00F127A1">
        <w:t>degrees, minutes, seconds to decimal degrees</w:t>
      </w:r>
      <w:r>
        <w:t xml:space="preserve">: </w:t>
      </w:r>
      <w:hyperlink r:id="rId787"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9C5102" w:rsidP="008B550B">
      <w:pPr>
        <w:pStyle w:val="BodyText2"/>
      </w:pPr>
      <w:hyperlink r:id="rId788"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lastRenderedPageBreak/>
        <w:t>DigitalGlobe</w:t>
      </w:r>
    </w:p>
    <w:p w14:paraId="7F325152" w14:textId="77777777" w:rsidR="00672090" w:rsidRDefault="00AD4355" w:rsidP="008B550B">
      <w:pPr>
        <w:pStyle w:val="BodyText2"/>
      </w:pPr>
      <w:r>
        <w:t xml:space="preserve">There are no dates for the imagery (See </w:t>
      </w:r>
      <w:hyperlink r:id="rId789"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8B550B">
      <w:pPr>
        <w:pStyle w:val="BodyText2"/>
      </w:pPr>
      <w:r>
        <w:t xml:space="preserve">On 13/10/16 I got an error while trying to load a DigitalGlobe layer: </w:t>
      </w:r>
    </w:p>
    <w:p w14:paraId="3A83F8D9" w14:textId="77777777" w:rsidR="00672090" w:rsidRDefault="009C5102" w:rsidP="008B550B">
      <w:pPr>
        <w:pStyle w:val="BodyText2"/>
      </w:pPr>
      <w:hyperlink r:id="rId790"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8B550B">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91" w:history="1">
        <w:r w:rsidR="002F4CD4" w:rsidRPr="002F4CD4">
          <w:rPr>
            <w:rStyle w:val="Hyperlink"/>
          </w:rPr>
          <w:t>here</w:t>
        </w:r>
      </w:hyperlink>
      <w:r w:rsidR="002F4CD4">
        <w:t xml:space="preserve">) to </w:t>
      </w:r>
      <w:r w:rsidR="002F4CD4" w:rsidRPr="002F4CD4">
        <w:t>digitalglobe.nal0g75k</w:t>
      </w:r>
      <w:r w:rsidR="002F4CD4">
        <w:t>.</w:t>
      </w:r>
    </w:p>
    <w:p w14:paraId="740020D7" w14:textId="01479102" w:rsidR="00A61949" w:rsidRDefault="00A61949" w:rsidP="00A61949">
      <w:pPr>
        <w:pStyle w:val="Heading5"/>
      </w:pPr>
      <w:r>
        <w:t>Subscriptions</w:t>
      </w:r>
    </w:p>
    <w:p w14:paraId="3192B97E" w14:textId="1BC58892" w:rsidR="00A61949" w:rsidRPr="00A61949" w:rsidRDefault="00A61949" w:rsidP="00A61949">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w:t>
      </w:r>
      <w:r w:rsidR="00EF2222">
        <w:t>7 and it is valid until 22/6/17.</w:t>
      </w:r>
    </w:p>
    <w:p w14:paraId="047B402C" w14:textId="77777777" w:rsidR="00E0003B" w:rsidRDefault="00E0003B" w:rsidP="0034374E">
      <w:pPr>
        <w:pStyle w:val="Heading3"/>
      </w:pPr>
      <w:r>
        <w:t>Photo services</w:t>
      </w:r>
    </w:p>
    <w:p w14:paraId="075977FC" w14:textId="77777777" w:rsidR="00E0003B" w:rsidRDefault="00E0003B" w:rsidP="008B550B">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8B550B">
      <w:pPr>
        <w:pStyle w:val="BodyText2"/>
      </w:pPr>
      <w:r>
        <w:t xml:space="preserve">5° 7' 37.17" N  116° 55' 46.25" E (which is </w:t>
      </w:r>
      <w:r w:rsidRPr="008621E0">
        <w:t>5.1269</w:t>
      </w:r>
      <w:r>
        <w:t xml:space="preserve">, </w:t>
      </w:r>
      <w:r w:rsidRPr="008621E0">
        <w:t>116.9295</w:t>
      </w:r>
      <w:r>
        <w:t xml:space="preserve"> using </w:t>
      </w:r>
      <w:hyperlink r:id="rId792"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8B550B">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8B550B">
      <w:pPr>
        <w:pStyle w:val="BodyText2"/>
      </w:pPr>
      <w:r>
        <w:t xml:space="preserve">Yahoo account: </w:t>
      </w:r>
      <w:r w:rsidRPr="00D92F0D">
        <w:t>andrewcottam36</w:t>
      </w:r>
    </w:p>
    <w:p w14:paraId="7B666813" w14:textId="77777777" w:rsidR="00E0003B" w:rsidRPr="00D92F0D" w:rsidRDefault="00E0003B" w:rsidP="008B550B">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8B550B">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8B550B">
      <w:pPr>
        <w:pStyle w:val="BodyText2"/>
      </w:pPr>
      <w:r>
        <w:t>Example:</w:t>
      </w:r>
    </w:p>
    <w:p w14:paraId="39B23809" w14:textId="77777777" w:rsidR="00E0003B" w:rsidRDefault="009C5102" w:rsidP="008B550B">
      <w:pPr>
        <w:pStyle w:val="BodyText2"/>
        <w:rPr>
          <w:rStyle w:val="Hyperlink"/>
        </w:rPr>
      </w:pPr>
      <w:hyperlink r:id="rId793"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8B550B">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8B550B">
      <w:pPr>
        <w:pStyle w:val="BodyText2"/>
      </w:pPr>
      <w:r>
        <w:t xml:space="preserve">3600 queries per hour from </w:t>
      </w:r>
      <w:hyperlink r:id="rId794"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8B550B">
      <w:pPr>
        <w:pStyle w:val="BodyText2"/>
      </w:pPr>
      <w:r>
        <w:lastRenderedPageBreak/>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8B550B">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8B550B">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8B550B">
      <w:pPr>
        <w:pStyle w:val="BodyText2"/>
      </w:pPr>
      <w:r>
        <w:t>Written Python wrappers to access the Panoramio imagery in IPython Notebook. Written Javascript one in the web services mash up. Here is a call for a bounding box:</w:t>
      </w:r>
    </w:p>
    <w:p w14:paraId="66223EEA" w14:textId="77777777" w:rsidR="00E0003B" w:rsidRDefault="009C5102" w:rsidP="008B550B">
      <w:pPr>
        <w:pStyle w:val="BodyText2"/>
      </w:pPr>
      <w:hyperlink r:id="rId795"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8B550B">
      <w:pPr>
        <w:pStyle w:val="BodyText2"/>
      </w:pPr>
      <w:r>
        <w:t>Here is an example response:</w:t>
      </w:r>
    </w:p>
    <w:p w14:paraId="54D1714B" w14:textId="77777777" w:rsidR="00E0003B" w:rsidRDefault="00E0003B" w:rsidP="008B550B">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8B550B">
      <w:pPr>
        <w:pStyle w:val="BodyText2"/>
      </w:pPr>
      <w:r>
        <w:t xml:space="preserve">I am writing a service to harvest all Panoramio points. It is </w:t>
      </w:r>
      <w:hyperlink r:id="rId796"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8B550B">
      <w:pPr>
        <w:pStyle w:val="BodyText2"/>
      </w:pPr>
      <w:r>
        <w:t>After 3 hours I get:</w:t>
      </w:r>
    </w:p>
    <w:p w14:paraId="54E8BD8F" w14:textId="77777777" w:rsidR="00E0003B" w:rsidRDefault="00E0003B" w:rsidP="008B550B">
      <w:pPr>
        <w:pStyle w:val="Unix"/>
      </w:pPr>
      <w:r>
        <w:t>raise ConnectionError(err, request=request)</w:t>
      </w:r>
    </w:p>
    <w:p w14:paraId="7FBCEF10" w14:textId="77777777" w:rsidR="00E0003B" w:rsidRDefault="00E0003B" w:rsidP="008B550B">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8B550B">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8B550B">
      <w:pPr>
        <w:pStyle w:val="BodyText2"/>
      </w:pPr>
      <w:r>
        <w:t xml:space="preserve">API is now part of Google Photos – docs </w:t>
      </w:r>
      <w:hyperlink r:id="rId797"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8B550B">
      <w:pPr>
        <w:pStyle w:val="BodyText2"/>
      </w:pPr>
      <w:r>
        <w:t xml:space="preserve">GEM IT installed the PyCloud client using the instructions </w:t>
      </w:r>
      <w:hyperlink r:id="rId798"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8B550B">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lastRenderedPageBreak/>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99"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8B550B">
      <w:pPr>
        <w:pStyle w:val="BodyText2"/>
      </w:pPr>
      <w:r>
        <w:t xml:space="preserve">Following the instructions </w:t>
      </w:r>
      <w:hyperlink r:id="rId800"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8B550B">
      <w:pPr>
        <w:pStyle w:val="BodyText2"/>
      </w:pPr>
      <w:r>
        <w:t>Caused an error first time until I granted my machine access to PiCloud (API key not set error).</w:t>
      </w:r>
    </w:p>
    <w:p w14:paraId="6CCDC664" w14:textId="77777777" w:rsidR="00E0003B" w:rsidRDefault="00E0003B" w:rsidP="008B550B">
      <w:pPr>
        <w:pStyle w:val="BodyText2"/>
      </w:pPr>
      <w:r>
        <w:t xml:space="preserve">When I run this I can look at my jobs </w:t>
      </w:r>
      <w:hyperlink r:id="rId801" w:history="1">
        <w:r w:rsidRPr="00602A20">
          <w:rPr>
            <w:rStyle w:val="Hyperlink"/>
          </w:rPr>
          <w:t>here</w:t>
        </w:r>
      </w:hyperlink>
      <w:r>
        <w:t>.</w:t>
      </w:r>
    </w:p>
    <w:p w14:paraId="2D40E4C3" w14:textId="77777777" w:rsidR="00E0003B" w:rsidRDefault="00E0003B" w:rsidP="008B550B">
      <w:pPr>
        <w:pStyle w:val="BodyText2"/>
      </w:pPr>
      <w:r>
        <w:t xml:space="preserve">The default list of installed packages is shown </w:t>
      </w:r>
      <w:hyperlink r:id="rId802" w:history="1">
        <w:r w:rsidRPr="008842C4">
          <w:rPr>
            <w:rStyle w:val="Hyperlink"/>
          </w:rPr>
          <w:t>here</w:t>
        </w:r>
      </w:hyperlink>
      <w:r>
        <w:t xml:space="preserve"> and it includes numpy, psycopg2 and GDAL! Hoorah!</w:t>
      </w:r>
    </w:p>
    <w:p w14:paraId="2D94DF30" w14:textId="77777777" w:rsidR="00E0003B" w:rsidRDefault="00E0003B" w:rsidP="008B550B">
      <w:pPr>
        <w:pStyle w:val="BodyText2"/>
      </w:pPr>
      <w:r>
        <w:t xml:space="preserve">Now, how do we connect to PostGIS to get data – see </w:t>
      </w:r>
      <w:hyperlink r:id="rId803"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8B550B">
      <w:pPr>
        <w:pStyle w:val="BodyText2"/>
      </w:pPr>
      <w:r>
        <w:t xml:space="preserve">Trying GDAL to access a WFS service published on the IUCN machine using sample code from </w:t>
      </w:r>
      <w:hyperlink r:id="rId804"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8B550B">
      <w:pPr>
        <w:pStyle w:val="Tiny"/>
      </w:pPr>
      <w:r>
        <w:t>ERROR 6: EPSG PCS/GCS code 102113 not found in EPSG support files.  Is this a valid</w:t>
      </w:r>
    </w:p>
    <w:p w14:paraId="67D07F8D" w14:textId="77777777" w:rsidR="00E0003B" w:rsidRDefault="00E0003B" w:rsidP="008B550B">
      <w:pPr>
        <w:pStyle w:val="Tiny"/>
      </w:pPr>
      <w:r>
        <w:t>EPSG coordinate system?</w:t>
      </w:r>
    </w:p>
    <w:p w14:paraId="44BA239B" w14:textId="77777777" w:rsidR="00E0003B" w:rsidRDefault="00E0003B" w:rsidP="008B550B">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805" w:history="1">
        <w:r w:rsidRPr="00AC08D2">
          <w:rPr>
            <w:rStyle w:val="Hyperlink"/>
          </w:rPr>
          <w:t>this</w:t>
        </w:r>
      </w:hyperlink>
      <w:r>
        <w:t xml:space="preserve"> page there is a link to a pdf containing all of the codes for the ESRI in-built projection systems. Direct link </w:t>
      </w:r>
      <w:hyperlink r:id="rId806" w:history="1">
        <w:r w:rsidRPr="006531F5">
          <w:rPr>
            <w:rStyle w:val="Hyperlink"/>
          </w:rPr>
          <w:t>here</w:t>
        </w:r>
      </w:hyperlink>
      <w:r>
        <w:t>.</w:t>
      </w:r>
    </w:p>
    <w:p w14:paraId="33F4D3EA" w14:textId="77777777" w:rsidR="00E0003B" w:rsidRDefault="00E0003B" w:rsidP="008B550B">
      <w:pPr>
        <w:pStyle w:val="BodyText2"/>
      </w:pPr>
      <w:r>
        <w:t>So we need to change this to a valid EPSG code – lets try EPSG:3857. These are the 2 from the ESRI docs:</w:t>
      </w:r>
    </w:p>
    <w:p w14:paraId="52729358" w14:textId="77777777" w:rsidR="00E0003B" w:rsidRDefault="00E0003B" w:rsidP="008B550B">
      <w:pPr>
        <w:pStyle w:val="Tiny"/>
        <w:numPr>
          <w:ilvl w:val="0"/>
          <w:numId w:val="11"/>
        </w:numPr>
      </w:pPr>
      <w:r>
        <w:t>WGS_1984_Web_Mercator 102113 World</w:t>
      </w:r>
    </w:p>
    <w:p w14:paraId="108B80EC" w14:textId="77777777" w:rsidR="00E0003B" w:rsidRDefault="00E0003B" w:rsidP="008B550B">
      <w:pPr>
        <w:pStyle w:val="Tiny"/>
        <w:numPr>
          <w:ilvl w:val="0"/>
          <w:numId w:val="11"/>
        </w:numPr>
      </w:pPr>
      <w:r>
        <w:t>WGS_1984_Web_Mercator_Auxiliary_Sphere 102100 World</w:t>
      </w:r>
    </w:p>
    <w:p w14:paraId="52DD8B11" w14:textId="77777777" w:rsidR="00E0003B" w:rsidRDefault="00E0003B" w:rsidP="008B550B">
      <w:pPr>
        <w:pStyle w:val="BodyText2"/>
      </w:pPr>
      <w:r>
        <w:t xml:space="preserve">1 does not correspond to an EPSG code and 2 is mathematicaly equivalent to EPSG:3857 (from </w:t>
      </w:r>
      <w:hyperlink r:id="rId807" w:history="1">
        <w:r w:rsidRPr="004204EF">
          <w:rPr>
            <w:rStyle w:val="Hyperlink"/>
          </w:rPr>
          <w:t>here</w:t>
        </w:r>
      </w:hyperlink>
      <w:r>
        <w:t xml:space="preserve">). It is on spatialreference.org </w:t>
      </w:r>
      <w:hyperlink r:id="rId808" w:history="1">
        <w:r w:rsidRPr="004204EF">
          <w:rPr>
            <w:rStyle w:val="Hyperlink"/>
          </w:rPr>
          <w:t>here</w:t>
        </w:r>
      </w:hyperlink>
      <w:r>
        <w:t xml:space="preserve">. </w:t>
      </w:r>
    </w:p>
    <w:p w14:paraId="182CE0E6" w14:textId="77777777" w:rsidR="00E0003B" w:rsidRDefault="00E0003B" w:rsidP="008B550B">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8B550B">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8B550B">
      <w:pPr>
        <w:pStyle w:val="BodyText2"/>
      </w:pPr>
      <w:r>
        <w:t>Here is the output json for feature 192 (abbreviated):</w:t>
      </w:r>
    </w:p>
    <w:p w14:paraId="35ED22F8" w14:textId="77777777" w:rsidR="00E0003B" w:rsidRDefault="00E0003B" w:rsidP="008B550B">
      <w:pPr>
        <w:pStyle w:val="BodyText2"/>
      </w:pPr>
      <w:r>
        <w:lastRenderedPageBreak/>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8B550B">
      <w:pPr>
        <w:pStyle w:val="BodyText2"/>
      </w:pPr>
      <w:r>
        <w:t>Updated the rasterise code to run from PiCloud.</w:t>
      </w:r>
    </w:p>
    <w:p w14:paraId="2C6895EB" w14:textId="071C4736" w:rsidR="00E0003B" w:rsidRDefault="00E0003B" w:rsidP="000E5536">
      <w:pPr>
        <w:pStyle w:val="Heading5"/>
      </w:pPr>
      <w:bookmarkStart w:id="134" w:name="_Ref324774499"/>
      <w:r>
        <w:t>Accessing WFS using Python (filtered)</w:t>
      </w:r>
      <w:bookmarkEnd w:id="134"/>
    </w:p>
    <w:p w14:paraId="434C1464" w14:textId="77777777" w:rsidR="00E0003B" w:rsidRDefault="00E0003B" w:rsidP="008B550B">
      <w:pPr>
        <w:pStyle w:val="BodyText2"/>
      </w:pPr>
      <w:r>
        <w:t>Updating the WFS call to be dynamic (e.g. like the one below which has a url encoded with an ogc:filter for ID_NO=17975.</w:t>
      </w:r>
    </w:p>
    <w:p w14:paraId="58B706C2" w14:textId="77777777" w:rsidR="00E0003B" w:rsidRDefault="009C5102" w:rsidP="008B550B">
      <w:pPr>
        <w:pStyle w:val="BodyText2"/>
        <w:rPr>
          <w:rStyle w:val="Hyperlink"/>
        </w:rPr>
      </w:pPr>
      <w:hyperlink r:id="rId809"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8B550B">
      <w:pPr>
        <w:pStyle w:val="BodyText2"/>
        <w:rPr>
          <w:rStyle w:val="Hyperlink"/>
        </w:rPr>
      </w:pPr>
      <w:r>
        <w:t>Or decoded:</w:t>
      </w:r>
    </w:p>
    <w:p w14:paraId="77C1B5F3" w14:textId="77777777" w:rsidR="00E0003B" w:rsidRDefault="009C5102" w:rsidP="008B550B">
      <w:pPr>
        <w:pStyle w:val="BodyText2"/>
      </w:pPr>
      <w:hyperlink r:id="rId810"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8B550B">
      <w:pPr>
        <w:pStyle w:val="BodyText2"/>
      </w:pPr>
      <w:r>
        <w:t xml:space="preserve">But how do I filter the data from Python? Seems like I have to use SetAttributeFilter (some example code </w:t>
      </w:r>
      <w:hyperlink r:id="rId811"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8B550B">
      <w:pPr>
        <w:pStyle w:val="BodyText2"/>
      </w:pPr>
      <w:r>
        <w:t xml:space="preserve">The docs are </w:t>
      </w:r>
      <w:hyperlink r:id="rId812"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8B550B">
      <w:pPr>
        <w:pStyle w:val="BodyText2"/>
      </w:pPr>
      <w:r>
        <w:t>Example using WFS:</w:t>
      </w:r>
    </w:p>
    <w:p w14:paraId="2FB58075" w14:textId="77777777" w:rsidR="00742B70" w:rsidRDefault="009C5102" w:rsidP="008B550B">
      <w:pPr>
        <w:pStyle w:val="BodyText2"/>
      </w:pPr>
      <w:hyperlink r:id="rId813"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9C5102" w:rsidP="008B550B">
      <w:pPr>
        <w:pStyle w:val="BodyText2"/>
      </w:pPr>
      <w:hyperlink r:id="rId814"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8B550B">
      <w:pPr>
        <w:pStyle w:val="BodyText2"/>
      </w:pPr>
      <w:r>
        <w:t>Or using REST:</w:t>
      </w:r>
    </w:p>
    <w:p w14:paraId="4C3517F2" w14:textId="77777777" w:rsidR="00742B70" w:rsidRDefault="009C5102" w:rsidP="008B550B">
      <w:pPr>
        <w:pStyle w:val="BodyText2"/>
      </w:pPr>
      <w:hyperlink r:id="rId815"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8B550B">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8B550B">
      <w:pPr>
        <w:pStyle w:val="Code"/>
      </w:pPr>
      <w:r>
        <w:t>jsonp : "callback"</w:t>
      </w:r>
    </w:p>
    <w:p w14:paraId="40F49847" w14:textId="77777777" w:rsidR="00742B70" w:rsidRDefault="00742B70" w:rsidP="008B550B">
      <w:pPr>
        <w:pStyle w:val="Code"/>
      </w:pPr>
      <w:r>
        <w:t>}).then(function(response) {</w:t>
      </w:r>
    </w:p>
    <w:p w14:paraId="0282C3DF" w14:textId="77777777" w:rsidR="00742B70" w:rsidRDefault="00742B70" w:rsidP="008B550B">
      <w:pPr>
        <w:pStyle w:val="Code"/>
      </w:pPr>
      <w:r>
        <w:t>alert(response.features[0].attributes['Local_Name'])</w:t>
      </w:r>
    </w:p>
    <w:p w14:paraId="6DA100F3" w14:textId="77777777" w:rsidR="00742B70" w:rsidRPr="000B1C36" w:rsidRDefault="00742B70" w:rsidP="008B550B">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8B550B">
      <w:pPr>
        <w:pStyle w:val="BodyText2"/>
      </w:pPr>
      <w:r>
        <w:t xml:space="preserve">Documentation </w:t>
      </w:r>
      <w:hyperlink r:id="rId816" w:history="1">
        <w:r w:rsidRPr="002E6967">
          <w:rPr>
            <w:rStyle w:val="Hyperlink"/>
          </w:rPr>
          <w:t>here</w:t>
        </w:r>
      </w:hyperlink>
      <w:r>
        <w:t>.</w:t>
      </w:r>
    </w:p>
    <w:p w14:paraId="54AE5A4C" w14:textId="77777777" w:rsidR="00742B70" w:rsidRDefault="00742B70" w:rsidP="0034374E">
      <w:pPr>
        <w:pStyle w:val="Heading3"/>
      </w:pPr>
      <w:r>
        <w:t>Search</w:t>
      </w:r>
    </w:p>
    <w:p w14:paraId="3FCAF54B" w14:textId="77777777" w:rsidR="00742B70" w:rsidRDefault="00742B70" w:rsidP="007D2F52">
      <w:pPr>
        <w:pStyle w:val="Heading4"/>
      </w:pPr>
      <w:bookmarkStart w:id="135" w:name="_Ref364152256"/>
      <w:r>
        <w:lastRenderedPageBreak/>
        <w:t>Bing search API</w:t>
      </w:r>
      <w:bookmarkEnd w:id="135"/>
    </w:p>
    <w:p w14:paraId="6831165C" w14:textId="77777777" w:rsidR="00742B70" w:rsidRDefault="00742B70" w:rsidP="008B550B">
      <w:pPr>
        <w:pStyle w:val="BodyText2"/>
      </w:pPr>
      <w:r>
        <w:t>You can use the Bing Search API to do a search for web, images etc. and there is a limit of 5000 queries a day. Details here:</w:t>
      </w:r>
    </w:p>
    <w:p w14:paraId="3E33B8A4" w14:textId="77777777" w:rsidR="00742B70" w:rsidRDefault="009C5102" w:rsidP="008B550B">
      <w:pPr>
        <w:pStyle w:val="BodyText2"/>
      </w:pPr>
      <w:hyperlink r:id="rId817"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818"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8B550B">
      <w:pPr>
        <w:pStyle w:val="BodyText2"/>
      </w:pPr>
      <w:r>
        <w:t>Once you have this then you can use the search API.</w:t>
      </w:r>
    </w:p>
    <w:p w14:paraId="54436686" w14:textId="1201A1F7" w:rsidR="00742B70" w:rsidRDefault="00742B70" w:rsidP="0034374E">
      <w:pPr>
        <w:pStyle w:val="Heading3"/>
      </w:pPr>
      <w:bookmarkStart w:id="136" w:name="_Ref377374102"/>
      <w:r>
        <w:t>Species services</w:t>
      </w:r>
      <w:bookmarkEnd w:id="136"/>
    </w:p>
    <w:p w14:paraId="38C0FEEB" w14:textId="77777777" w:rsidR="005F6628" w:rsidRDefault="005F6628" w:rsidP="007D2F52">
      <w:pPr>
        <w:pStyle w:val="Heading4"/>
      </w:pPr>
      <w:bookmarkStart w:id="137"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8B550B">
      <w:pPr>
        <w:pStyle w:val="Code"/>
      </w:pPr>
      <w:r w:rsidRPr="00930157">
        <w:t>http://data.gbif.org/species/nameSearch?</w:t>
      </w:r>
    </w:p>
    <w:p w14:paraId="3AB6E617" w14:textId="77777777" w:rsidR="005F6628" w:rsidRDefault="005F6628" w:rsidP="008B550B">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8B550B">
      <w:pPr>
        <w:pStyle w:val="BodyText2"/>
      </w:pPr>
      <w:r>
        <w:t>The new API seems better. For example, the following call returns the taxonID of a taxon using the GBIF nub:</w:t>
      </w:r>
    </w:p>
    <w:p w14:paraId="6F6DF6BE" w14:textId="77777777" w:rsidR="005F6628" w:rsidRDefault="009C5102" w:rsidP="008B550B">
      <w:pPr>
        <w:pStyle w:val="BodyText2"/>
      </w:pPr>
      <w:hyperlink r:id="rId819" w:history="1">
        <w:r w:rsidR="005F6628" w:rsidRPr="008A55F1">
          <w:rPr>
            <w:rStyle w:val="Hyperlink"/>
          </w:rPr>
          <w:t>http://ecat-dev.gbif.org/ws/usage/?q=Panthera%20leo&amp;rkey=1</w:t>
        </w:r>
      </w:hyperlink>
    </w:p>
    <w:p w14:paraId="689FD5CD" w14:textId="77777777" w:rsidR="005F6628" w:rsidRDefault="005F6628" w:rsidP="008B550B">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9C5102" w:rsidP="008B550B">
      <w:pPr>
        <w:pStyle w:val="BodyText2"/>
      </w:pPr>
      <w:hyperlink r:id="rId820" w:history="1">
        <w:r w:rsidR="005F6628" w:rsidRPr="00F02C5D">
          <w:rPr>
            <w:rStyle w:val="Hyperlink"/>
          </w:rPr>
          <w:t>http://ecat-dev.gbif.org/ws/usage/?id=116596410&amp;showVernaculars=en</w:t>
        </w:r>
      </w:hyperlink>
    </w:p>
    <w:p w14:paraId="04467F7F" w14:textId="77777777" w:rsidR="005F6628" w:rsidRDefault="005F6628" w:rsidP="008B550B">
      <w:pPr>
        <w:pStyle w:val="BodyText2"/>
      </w:pPr>
      <w:r>
        <w:t xml:space="preserve">Wrote some Python to do this: </w:t>
      </w:r>
    </w:p>
    <w:p w14:paraId="1F95CBE2" w14:textId="77777777" w:rsidR="005F6628" w:rsidRDefault="005F6628" w:rsidP="008B550B">
      <w:pPr>
        <w:pStyle w:val="Code"/>
      </w:pPr>
      <w:r>
        <w:t>def getTaxonIDUsingEcat(species):</w:t>
      </w:r>
    </w:p>
    <w:p w14:paraId="50BB5F0A" w14:textId="77777777" w:rsidR="005F6628" w:rsidRDefault="005F6628" w:rsidP="008B550B">
      <w:pPr>
        <w:pStyle w:val="Code"/>
      </w:pPr>
      <w:r>
        <w:t xml:space="preserve">    params = urllib.urlencode({'q':species})</w:t>
      </w:r>
    </w:p>
    <w:p w14:paraId="3F39D67A" w14:textId="77777777" w:rsidR="005F6628" w:rsidRDefault="005F6628" w:rsidP="008B550B">
      <w:pPr>
        <w:pStyle w:val="Code"/>
      </w:pPr>
      <w:r>
        <w:t xml:space="preserve">    url = "http://ecat-dev.gbif.org/ws/usage/?" + params</w:t>
      </w:r>
    </w:p>
    <w:p w14:paraId="28E5E9FA" w14:textId="77777777" w:rsidR="005F6628" w:rsidRDefault="005F6628" w:rsidP="008B550B">
      <w:pPr>
        <w:pStyle w:val="Code"/>
      </w:pPr>
      <w:r>
        <w:t xml:space="preserve">    search_response = urllib.urlopen(url)</w:t>
      </w:r>
    </w:p>
    <w:p w14:paraId="174DE5A1" w14:textId="77777777" w:rsidR="005F6628" w:rsidRDefault="005F6628" w:rsidP="008B550B">
      <w:pPr>
        <w:pStyle w:val="Code"/>
      </w:pPr>
      <w:r>
        <w:t xml:space="preserve">    results = json.loads(search_response.read(), 'iso-8859-15')</w:t>
      </w:r>
    </w:p>
    <w:p w14:paraId="226F01BF" w14:textId="77777777" w:rsidR="005F6628" w:rsidRDefault="005F6628" w:rsidP="008B550B">
      <w:pPr>
        <w:pStyle w:val="Code"/>
      </w:pPr>
      <w:r>
        <w:t xml:space="preserve">    return results['data'][0]['taxonID']</w:t>
      </w:r>
    </w:p>
    <w:p w14:paraId="17A2AEF7" w14:textId="77777777" w:rsidR="005F6628" w:rsidRDefault="005F6628" w:rsidP="008B550B">
      <w:pPr>
        <w:pStyle w:val="Code"/>
      </w:pPr>
    </w:p>
    <w:p w14:paraId="571F0482" w14:textId="77777777" w:rsidR="005F6628" w:rsidRDefault="005F6628" w:rsidP="008B550B">
      <w:pPr>
        <w:pStyle w:val="Code"/>
      </w:pPr>
      <w:r>
        <w:t>def getVernacularNameUsingEcat(taxonID, language):</w:t>
      </w:r>
    </w:p>
    <w:p w14:paraId="5BFCD3B4" w14:textId="77777777" w:rsidR="005F6628" w:rsidRDefault="005F6628" w:rsidP="008B550B">
      <w:pPr>
        <w:pStyle w:val="Code"/>
      </w:pPr>
      <w:r>
        <w:t xml:space="preserve">    params = urllib.urlencode({'showVernaculars':language, 'id':taxonID})</w:t>
      </w:r>
    </w:p>
    <w:p w14:paraId="0D52907D" w14:textId="77777777" w:rsidR="005F6628" w:rsidRDefault="005F6628" w:rsidP="008B550B">
      <w:pPr>
        <w:pStyle w:val="Code"/>
      </w:pPr>
      <w:r>
        <w:t xml:space="preserve">    url = "http://ecat-dev.gbif.org/ws/usage/?" + params</w:t>
      </w:r>
    </w:p>
    <w:p w14:paraId="337DB4B2" w14:textId="77777777" w:rsidR="005F6628" w:rsidRDefault="005F6628" w:rsidP="008B550B">
      <w:pPr>
        <w:pStyle w:val="Code"/>
      </w:pPr>
      <w:r>
        <w:t xml:space="preserve">    search_response = urllib.urlopen(url)</w:t>
      </w:r>
    </w:p>
    <w:p w14:paraId="7889EDB9" w14:textId="77777777" w:rsidR="005F6628" w:rsidRDefault="005F6628" w:rsidP="008B550B">
      <w:pPr>
        <w:pStyle w:val="Code"/>
      </w:pPr>
      <w:r>
        <w:t xml:space="preserve">    return json.loads(search_response.read(), 'iso-8859-15')</w:t>
      </w:r>
    </w:p>
    <w:p w14:paraId="5E71C2F9" w14:textId="77777777" w:rsidR="005F6628" w:rsidRDefault="005F6628" w:rsidP="008B550B">
      <w:pPr>
        <w:pStyle w:val="BodyText2"/>
      </w:pPr>
      <w:r>
        <w:t>And some VBA:</w:t>
      </w:r>
    </w:p>
    <w:p w14:paraId="4D51B288" w14:textId="77777777" w:rsidR="005F6628" w:rsidRDefault="005F6628" w:rsidP="008B550B">
      <w:pPr>
        <w:pStyle w:val="Code"/>
      </w:pPr>
      <w:r>
        <w:t>Public Function GBIFGetTaxonID(species As String) As Long</w:t>
      </w:r>
    </w:p>
    <w:p w14:paraId="523AF0B5" w14:textId="77777777" w:rsidR="005F6628" w:rsidRDefault="005F6628" w:rsidP="008B550B">
      <w:pPr>
        <w:pStyle w:val="Code"/>
      </w:pPr>
      <w:r>
        <w:t>Set objWeb = CreateObject("Microsoft.XMLHTTP")</w:t>
      </w:r>
    </w:p>
    <w:p w14:paraId="3A313FC6" w14:textId="77777777" w:rsidR="005F6628" w:rsidRDefault="005F6628" w:rsidP="008B550B">
      <w:pPr>
        <w:pStyle w:val="Code"/>
      </w:pPr>
      <w:r>
        <w:t>objWeb.Open "GET", "http://ecat-dev.gbif.org/ws/usage/?q=" + species, False</w:t>
      </w:r>
    </w:p>
    <w:p w14:paraId="0E68579D" w14:textId="77777777" w:rsidR="005F6628" w:rsidRDefault="005F6628" w:rsidP="008B550B">
      <w:pPr>
        <w:pStyle w:val="Code"/>
      </w:pPr>
      <w:r>
        <w:t>objWeb.send</w:t>
      </w:r>
    </w:p>
    <w:p w14:paraId="53F5DCDA" w14:textId="77777777" w:rsidR="005F6628" w:rsidRDefault="005F6628" w:rsidP="008B550B">
      <w:pPr>
        <w:pStyle w:val="Code"/>
      </w:pPr>
      <w:r>
        <w:t>response = objWeb.responsetext</w:t>
      </w:r>
    </w:p>
    <w:p w14:paraId="1A268797" w14:textId="77777777" w:rsidR="005F6628" w:rsidRDefault="005F6628" w:rsidP="008B550B">
      <w:pPr>
        <w:pStyle w:val="Code"/>
      </w:pPr>
      <w:r>
        <w:t>searchtag = Chr(34) + "taxonID" + Chr(34)</w:t>
      </w:r>
    </w:p>
    <w:p w14:paraId="532C7103" w14:textId="77777777" w:rsidR="005F6628" w:rsidRDefault="005F6628" w:rsidP="008B550B">
      <w:pPr>
        <w:pStyle w:val="Code"/>
      </w:pPr>
      <w:r>
        <w:t>pos = InStr(response, searchtag)</w:t>
      </w:r>
    </w:p>
    <w:p w14:paraId="6AF87307" w14:textId="77777777" w:rsidR="005F6628" w:rsidRDefault="005F6628" w:rsidP="008B550B">
      <w:pPr>
        <w:pStyle w:val="Code"/>
      </w:pPr>
      <w:r>
        <w:t>pos2 = InStr(pos, response, ",")</w:t>
      </w:r>
    </w:p>
    <w:p w14:paraId="5861C5CF" w14:textId="77777777" w:rsidR="005F6628" w:rsidRDefault="005F6628" w:rsidP="008B550B">
      <w:pPr>
        <w:pStyle w:val="Code"/>
      </w:pPr>
      <w:r>
        <w:t>GBIFGetTaxonID = Int(Mid(response, pos + 10, pos2 - pos - 10))</w:t>
      </w:r>
    </w:p>
    <w:p w14:paraId="39EE7030" w14:textId="77777777" w:rsidR="005F6628" w:rsidRDefault="005F6628" w:rsidP="008B550B">
      <w:pPr>
        <w:pStyle w:val="Code"/>
      </w:pPr>
      <w:r>
        <w:t>End Function</w:t>
      </w:r>
    </w:p>
    <w:p w14:paraId="0B52C10D" w14:textId="77777777" w:rsidR="005F6628" w:rsidRDefault="005F6628" w:rsidP="008B550B">
      <w:pPr>
        <w:pStyle w:val="Code"/>
      </w:pPr>
    </w:p>
    <w:p w14:paraId="00C4BA83" w14:textId="77777777" w:rsidR="005F6628" w:rsidRDefault="005F6628" w:rsidP="008B550B">
      <w:pPr>
        <w:pStyle w:val="Code"/>
      </w:pPr>
      <w:r>
        <w:t>Public Function GBIFGetCommonName(species As String, language As String) As String</w:t>
      </w:r>
    </w:p>
    <w:p w14:paraId="1633DC34" w14:textId="77777777" w:rsidR="005F6628" w:rsidRDefault="005F6628" w:rsidP="008B550B">
      <w:pPr>
        <w:pStyle w:val="Code"/>
      </w:pPr>
      <w:r>
        <w:t>taxonID = GBIFGetTaxonID(</w:t>
      </w:r>
      <w:r w:rsidRPr="00C77474">
        <w:t xml:space="preserve">species </w:t>
      </w:r>
      <w:r>
        <w:t>)</w:t>
      </w:r>
    </w:p>
    <w:p w14:paraId="5E937B99" w14:textId="77777777" w:rsidR="005F6628" w:rsidRDefault="005F6628" w:rsidP="008B550B">
      <w:pPr>
        <w:pStyle w:val="Code"/>
      </w:pPr>
      <w:r>
        <w:t>Set objWeb = CreateObject("Microsoft.XMLHTTP")</w:t>
      </w:r>
    </w:p>
    <w:p w14:paraId="5AF99793" w14:textId="77777777" w:rsidR="005F6628" w:rsidRDefault="005F6628" w:rsidP="008B550B">
      <w:pPr>
        <w:pStyle w:val="Code"/>
      </w:pPr>
      <w:r>
        <w:t>If taxonID = 0 Then Exit Function</w:t>
      </w:r>
    </w:p>
    <w:p w14:paraId="3438D5A5" w14:textId="77777777" w:rsidR="005F6628" w:rsidRDefault="005F6628" w:rsidP="008B550B">
      <w:pPr>
        <w:pStyle w:val="Code"/>
      </w:pPr>
      <w:r>
        <w:t>objWeb.Open "GET", "http://ecat-dev.gbif.org/ws/usage/?id=" + Trim(str(taxonID)) + "&amp;showVernaculars=" + language, False</w:t>
      </w:r>
    </w:p>
    <w:p w14:paraId="0368DC5C" w14:textId="77777777" w:rsidR="005F6628" w:rsidRDefault="005F6628" w:rsidP="008B550B">
      <w:pPr>
        <w:pStyle w:val="Code"/>
      </w:pPr>
      <w:r>
        <w:t>objWeb.send</w:t>
      </w:r>
    </w:p>
    <w:p w14:paraId="68DA587C" w14:textId="77777777" w:rsidR="005F6628" w:rsidRDefault="005F6628" w:rsidP="008B550B">
      <w:pPr>
        <w:pStyle w:val="Code"/>
      </w:pPr>
      <w:r>
        <w:t>response = objWeb.responsetext</w:t>
      </w:r>
    </w:p>
    <w:p w14:paraId="1B818D8D" w14:textId="77777777" w:rsidR="005F6628" w:rsidRDefault="005F6628" w:rsidP="008B550B">
      <w:pPr>
        <w:pStyle w:val="Code"/>
      </w:pPr>
      <w:r>
        <w:t>pos = InStr(response, "vernacularNames")</w:t>
      </w:r>
    </w:p>
    <w:p w14:paraId="54202167" w14:textId="77777777" w:rsidR="005F6628" w:rsidRDefault="005F6628" w:rsidP="008B550B">
      <w:pPr>
        <w:pStyle w:val="Code"/>
      </w:pPr>
      <w:r>
        <w:lastRenderedPageBreak/>
        <w:t>If pos = 0 Then Exit Function</w:t>
      </w:r>
    </w:p>
    <w:p w14:paraId="6FAE5BAF" w14:textId="77777777" w:rsidR="005F6628" w:rsidRDefault="005F6628" w:rsidP="008B550B">
      <w:pPr>
        <w:pStyle w:val="Code"/>
      </w:pPr>
      <w:r>
        <w:t>searchtag = Chr(34) + language + Chr(34) + Chr(58) + Chr(34)</w:t>
      </w:r>
    </w:p>
    <w:p w14:paraId="0F003EAA" w14:textId="77777777" w:rsidR="005F6628" w:rsidRDefault="005F6628" w:rsidP="008B550B">
      <w:pPr>
        <w:pStyle w:val="Code"/>
      </w:pPr>
      <w:r>
        <w:t>pos2 = InStr(pos, response, searchtag)</w:t>
      </w:r>
    </w:p>
    <w:p w14:paraId="1770BD6D" w14:textId="77777777" w:rsidR="005F6628" w:rsidRDefault="005F6628" w:rsidP="008B550B">
      <w:pPr>
        <w:pStyle w:val="Code"/>
      </w:pPr>
      <w:r>
        <w:t>If pos2 = 0 Then Exit Function</w:t>
      </w:r>
    </w:p>
    <w:p w14:paraId="5B1FC4E1" w14:textId="77777777" w:rsidR="005F6628" w:rsidRDefault="005F6628" w:rsidP="008B550B">
      <w:pPr>
        <w:pStyle w:val="Code"/>
      </w:pPr>
      <w:r>
        <w:t>pos3 = InStr(pos2 + Len(searchtag), response, Chr(34))</w:t>
      </w:r>
    </w:p>
    <w:p w14:paraId="6CD0D41C" w14:textId="77777777" w:rsidR="005F6628" w:rsidRDefault="005F6628" w:rsidP="008B550B">
      <w:pPr>
        <w:pStyle w:val="Code"/>
      </w:pPr>
      <w:r>
        <w:t>If pos3 = 0 Then Exit Function</w:t>
      </w:r>
    </w:p>
    <w:p w14:paraId="2266375A" w14:textId="77777777" w:rsidR="005F6628" w:rsidRDefault="005F6628" w:rsidP="008B550B">
      <w:pPr>
        <w:pStyle w:val="Code"/>
      </w:pPr>
      <w:r>
        <w:t>GBIFGetCommonName = Mid(response, pos2 + Len(searchtag), pos3 - (pos2 + Len(searchtag)))</w:t>
      </w:r>
    </w:p>
    <w:p w14:paraId="466630DE" w14:textId="77777777" w:rsidR="005F6628" w:rsidRDefault="005F6628" w:rsidP="008B550B">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8B550B">
      <w:pPr>
        <w:pStyle w:val="BodyText2"/>
      </w:pPr>
      <w:r>
        <w:t xml:space="preserve">There is an R wrapper for the GBIF API available here </w:t>
      </w:r>
      <w:hyperlink r:id="rId821" w:anchor="rgbif" w:history="1">
        <w:r>
          <w:rPr>
            <w:rStyle w:val="Hyperlink"/>
          </w:rPr>
          <w:t>https://github.com/ropensci/rgbif/tree/newapi#rgbif</w:t>
        </w:r>
      </w:hyperlink>
      <w:r>
        <w:t>.</w:t>
      </w:r>
    </w:p>
    <w:p w14:paraId="27D242DF" w14:textId="77777777" w:rsidR="005F6628" w:rsidRDefault="005F6628" w:rsidP="000E5536">
      <w:pPr>
        <w:pStyle w:val="Heading5"/>
      </w:pPr>
      <w:bookmarkStart w:id="138" w:name="_Ref377472793"/>
      <w:r>
        <w:t>API v0.9</w:t>
      </w:r>
      <w:bookmarkEnd w:id="138"/>
    </w:p>
    <w:p w14:paraId="485C31AA" w14:textId="77777777" w:rsidR="005F6628" w:rsidRDefault="005F6628" w:rsidP="008B550B">
      <w:pPr>
        <w:pStyle w:val="BodyText2"/>
      </w:pPr>
      <w:r>
        <w:t xml:space="preserve">The GBIF API is available here: </w:t>
      </w:r>
      <w:hyperlink r:id="rId822" w:history="1">
        <w:r>
          <w:rPr>
            <w:rStyle w:val="Hyperlink"/>
          </w:rPr>
          <w:t>http://www.gbif.org/developer/summary</w:t>
        </w:r>
      </w:hyperlink>
    </w:p>
    <w:p w14:paraId="13EA19A2" w14:textId="77777777" w:rsidR="005F6628" w:rsidRDefault="005F6628" w:rsidP="008B550B">
      <w:pPr>
        <w:pStyle w:val="BodyText2"/>
      </w:pPr>
      <w:r>
        <w:t xml:space="preserve">Here is the url for all observations in Kinabalu area from the GBIF website: </w:t>
      </w:r>
    </w:p>
    <w:p w14:paraId="16E60B49" w14:textId="77777777" w:rsidR="005F6628" w:rsidRDefault="009C5102" w:rsidP="008B550B">
      <w:pPr>
        <w:pStyle w:val="BodyText2"/>
      </w:pPr>
      <w:hyperlink r:id="rId823"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8B550B">
      <w:pPr>
        <w:pStyle w:val="BodyText2"/>
      </w:pPr>
      <w:r>
        <w:t>There is a record for Argusianus argus from the GBIF website:</w:t>
      </w:r>
    </w:p>
    <w:p w14:paraId="7A9943BA" w14:textId="77777777" w:rsidR="005F6628" w:rsidRDefault="009C5102" w:rsidP="008B550B">
      <w:pPr>
        <w:pStyle w:val="BodyText2"/>
      </w:pPr>
      <w:hyperlink r:id="rId824"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8B550B">
      <w:pPr>
        <w:pStyle w:val="BodyText2"/>
      </w:pPr>
      <w:r>
        <w:t>You can retrieve the data from the API using:</w:t>
      </w:r>
    </w:p>
    <w:p w14:paraId="70E4307F" w14:textId="77777777" w:rsidR="005F6628" w:rsidRDefault="009C5102" w:rsidP="008B550B">
      <w:pPr>
        <w:pStyle w:val="BodyText2"/>
      </w:pPr>
      <w:hyperlink r:id="rId825"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8B550B">
      <w:pPr>
        <w:pStyle w:val="BodyText2"/>
      </w:pPr>
      <w:r>
        <w:t>To get the taxon key the following gets all instances of Argusianus argus:</w:t>
      </w:r>
    </w:p>
    <w:p w14:paraId="218F130B" w14:textId="77777777" w:rsidR="005F6628" w:rsidRDefault="009C5102" w:rsidP="008B550B">
      <w:pPr>
        <w:pStyle w:val="BodyText2"/>
      </w:pPr>
      <w:hyperlink r:id="rId826" w:history="1">
        <w:r w:rsidR="005F6628">
          <w:rPr>
            <w:rStyle w:val="Hyperlink"/>
          </w:rPr>
          <w:t>http://api.gbif.org/v0.9/species/match?name=Argusianus%20argus</w:t>
        </w:r>
      </w:hyperlink>
    </w:p>
    <w:p w14:paraId="08DA41AD" w14:textId="77777777" w:rsidR="005F6628" w:rsidRDefault="005F6628" w:rsidP="008B550B">
      <w:pPr>
        <w:pStyle w:val="BodyText2"/>
      </w:pPr>
      <w:r>
        <w:t>And the following gets the instance of Argusianus argus on the GBIF backbone:</w:t>
      </w:r>
    </w:p>
    <w:p w14:paraId="3816318F" w14:textId="77777777" w:rsidR="005F6628" w:rsidRDefault="009C5102" w:rsidP="008B550B">
      <w:pPr>
        <w:pStyle w:val="BodyText2"/>
      </w:pPr>
      <w:hyperlink r:id="rId827"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8B550B">
      <w:pPr>
        <w:pStyle w:val="BodyText2"/>
      </w:pPr>
      <w:r>
        <w:t>Get the nub key for a species:</w:t>
      </w:r>
    </w:p>
    <w:p w14:paraId="094F0936" w14:textId="77777777" w:rsidR="005F6628" w:rsidRDefault="009C5102" w:rsidP="008B550B">
      <w:pPr>
        <w:pStyle w:val="BodyText2"/>
      </w:pPr>
      <w:hyperlink r:id="rId828" w:history="1">
        <w:r w:rsidR="005F6628">
          <w:rPr>
            <w:rStyle w:val="Hyperlink"/>
          </w:rPr>
          <w:t>http://api.gbif.org/v0.9/species?name=Pongo%20pygmaeus&amp;datasetKey=d7dddbf4-2cf0-4f39-9b2a-bb099caae36c</w:t>
        </w:r>
      </w:hyperlink>
    </w:p>
    <w:p w14:paraId="38211663" w14:textId="77777777" w:rsidR="005F6628" w:rsidRDefault="005F6628" w:rsidP="008B550B">
      <w:pPr>
        <w:pStyle w:val="BodyText2"/>
      </w:pPr>
      <w:r>
        <w:t>This gets all vernacular names for a species using the nub key (here for orang utan):</w:t>
      </w:r>
    </w:p>
    <w:p w14:paraId="6864AF86" w14:textId="77777777" w:rsidR="005F6628" w:rsidRDefault="009C5102" w:rsidP="008B550B">
      <w:pPr>
        <w:pStyle w:val="BodyText2"/>
      </w:pPr>
      <w:hyperlink r:id="rId829" w:history="1">
        <w:r w:rsidR="005F6628">
          <w:rPr>
            <w:rStyle w:val="Hyperlink"/>
          </w:rPr>
          <w:t>http://api.gbif.org/v0.9/species/5219532/vernacular_names</w:t>
        </w:r>
      </w:hyperlink>
    </w:p>
    <w:p w14:paraId="79AEA688" w14:textId="77777777" w:rsidR="005F6628" w:rsidRDefault="005F6628" w:rsidP="008B550B">
      <w:pPr>
        <w:pStyle w:val="BodyText2"/>
      </w:pPr>
      <w:r>
        <w:t>But the jsonp parameter does not seem to be support on all calls. e.g. the following call works:</w:t>
      </w:r>
    </w:p>
    <w:p w14:paraId="3C379D1A" w14:textId="77777777" w:rsidR="005F6628" w:rsidRDefault="009C5102" w:rsidP="008B550B">
      <w:pPr>
        <w:pStyle w:val="BodyText2"/>
      </w:pPr>
      <w:hyperlink r:id="rId830"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8B550B">
      <w:pPr>
        <w:pStyle w:val="BodyText2"/>
      </w:pPr>
      <w:r>
        <w:t>but the following doesn’t:</w:t>
      </w:r>
    </w:p>
    <w:p w14:paraId="65A76F5D" w14:textId="77777777" w:rsidR="005F6628" w:rsidRDefault="009C5102" w:rsidP="008B550B">
      <w:pPr>
        <w:pStyle w:val="BodyText2"/>
      </w:pPr>
      <w:hyperlink r:id="rId831"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8B550B">
      <w:pPr>
        <w:pStyle w:val="BodyText2"/>
        <w:rPr>
          <w:rStyle w:val="Hyperlink"/>
        </w:rPr>
      </w:pPr>
      <w:r>
        <w:t xml:space="preserve">This issue is logged with their atlassian system </w:t>
      </w:r>
      <w:hyperlink r:id="rId832"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8B550B">
      <w:pPr>
        <w:pStyle w:val="BodyText2"/>
      </w:pPr>
      <w:r>
        <w:t xml:space="preserve">Dates are provided in </w:t>
      </w:r>
      <w:r w:rsidRPr="005557FD">
        <w:t>ISO 8601</w:t>
      </w:r>
      <w:r>
        <w:t xml:space="preserve"> (from </w:t>
      </w:r>
      <w:hyperlink r:id="rId833"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8B550B">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8B550B">
      <w:pPr>
        <w:pStyle w:val="BodyText2"/>
      </w:pPr>
      <w:r>
        <w:t>First attempt was not unique iucn_species_ids so there were duplicates. Trying again with distinct. Now 114429.</w:t>
      </w:r>
    </w:p>
    <w:bookmarkEnd w:id="137"/>
    <w:p w14:paraId="65FB6A78" w14:textId="50577AD2" w:rsidR="00285707" w:rsidRDefault="00285707" w:rsidP="000E5536">
      <w:pPr>
        <w:pStyle w:val="Heading5"/>
      </w:pPr>
      <w:r>
        <w:lastRenderedPageBreak/>
        <w:t>API v1</w:t>
      </w:r>
    </w:p>
    <w:p w14:paraId="7930631E" w14:textId="77777777" w:rsidR="00285707" w:rsidRPr="00285707" w:rsidRDefault="00285707" w:rsidP="008B550B">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8B550B">
      <w:pPr>
        <w:pStyle w:val="BodyText2"/>
      </w:pPr>
      <w:r>
        <w:t xml:space="preserve">The IUCN Red List is available as a separate checklist from GBIF using </w:t>
      </w:r>
      <w:hyperlink r:id="rId834"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8B550B">
      <w:pPr>
        <w:pStyle w:val="BodyText2"/>
      </w:pPr>
      <w:r>
        <w:t>IUCN publish their species data through an API which allows you to retrieve the common name. This is the Documentation Start page:</w:t>
      </w:r>
    </w:p>
    <w:p w14:paraId="4F2DEC36" w14:textId="77777777" w:rsidR="001A0AD7" w:rsidRDefault="009C5102" w:rsidP="008B550B">
      <w:pPr>
        <w:pStyle w:val="BodyText2"/>
        <w:rPr>
          <w:rStyle w:val="Hyperlink"/>
        </w:rPr>
      </w:pPr>
      <w:hyperlink r:id="rId835" w:history="1">
        <w:r w:rsidR="001A0AD7" w:rsidRPr="005A63FB">
          <w:rPr>
            <w:rStyle w:val="Hyperlink"/>
          </w:rPr>
          <w:t>https://www.assembla.com/spaces/sis/wiki/Red_List_API</w:t>
        </w:r>
      </w:hyperlink>
    </w:p>
    <w:p w14:paraId="2FCBAB5D" w14:textId="77777777" w:rsidR="001A0AD7" w:rsidRDefault="001A0AD7" w:rsidP="008B550B">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36" w:history="1">
        <w:r w:rsidRPr="0036755F">
          <w:rPr>
            <w:rStyle w:val="Hyperlink"/>
          </w:rPr>
          <w:t>Orang Utan</w:t>
        </w:r>
      </w:hyperlink>
      <w:r>
        <w:t xml:space="preserve"> does.</w:t>
      </w:r>
    </w:p>
    <w:p w14:paraId="3379CDCD" w14:textId="0BBBD64E" w:rsidR="001A0AD7" w:rsidRDefault="001A0AD7" w:rsidP="008B550B">
      <w:pPr>
        <w:pStyle w:val="BodyText2"/>
      </w:pPr>
      <w:r>
        <w:t xml:space="preserve">Wrote a Python </w:t>
      </w:r>
      <w:hyperlink r:id="rId837" w:history="1">
        <w:r w:rsidRPr="00141BF7">
          <w:rPr>
            <w:rStyle w:val="Hyperlink"/>
          </w:rPr>
          <w:t>script</w:t>
        </w:r>
      </w:hyperlink>
      <w:r>
        <w:t xml:space="preserve"> to use this to get common names and </w:t>
      </w:r>
      <w:hyperlink r:id="rId838" w:history="1">
        <w:r w:rsidRPr="00141BF7">
          <w:rPr>
            <w:rStyle w:val="Hyperlink"/>
          </w:rPr>
          <w:t>populate</w:t>
        </w:r>
      </w:hyperlink>
      <w:r>
        <w:t xml:space="preserve"> an Access 97 database.</w:t>
      </w:r>
    </w:p>
    <w:p w14:paraId="62D90218" w14:textId="77777777" w:rsidR="001A0AD7" w:rsidRDefault="001A0AD7" w:rsidP="008B550B">
      <w:pPr>
        <w:pStyle w:val="BodyText2"/>
      </w:pPr>
      <w:r>
        <w:t>Also you can use it from VBA in Access – the full access vba is in ‘</w:t>
      </w:r>
      <w:r w:rsidRPr="00D37E60">
        <w:t>E:\cottaan\My Documents\</w:t>
      </w:r>
      <w:r>
        <w:t>General.accdb’:</w:t>
      </w:r>
    </w:p>
    <w:p w14:paraId="3A323DA4" w14:textId="77777777" w:rsidR="001A0AD7" w:rsidRDefault="001A0AD7" w:rsidP="008B550B">
      <w:pPr>
        <w:pStyle w:val="Code"/>
      </w:pPr>
      <w:r>
        <w:t>Set objWeb = CreateObject("Microsoft.XMLHTTP")</w:t>
      </w:r>
    </w:p>
    <w:p w14:paraId="34739E23" w14:textId="77777777" w:rsidR="001A0AD7" w:rsidRDefault="001A0AD7" w:rsidP="008B550B">
      <w:pPr>
        <w:pStyle w:val="Code"/>
      </w:pPr>
      <w:r>
        <w:t>objWeb.Open "GET", "http://api.iucnredlist.org/common_names/turdus-merula.json", False</w:t>
      </w:r>
    </w:p>
    <w:p w14:paraId="52866B39" w14:textId="77777777" w:rsidR="001A0AD7" w:rsidRDefault="001A0AD7" w:rsidP="008B550B">
      <w:pPr>
        <w:pStyle w:val="Code"/>
      </w:pPr>
      <w:r>
        <w:t>objWeb.send</w:t>
      </w:r>
    </w:p>
    <w:p w14:paraId="09CC40A1" w14:textId="77777777" w:rsidR="001A0AD7" w:rsidRDefault="001A0AD7" w:rsidP="008B550B">
      <w:pPr>
        <w:pStyle w:val="Code"/>
      </w:pPr>
      <w:r>
        <w:t>strXML = objWeb.responsetext</w:t>
      </w:r>
    </w:p>
    <w:p w14:paraId="7BD80892" w14:textId="77777777" w:rsidR="001A0AD7" w:rsidRDefault="001A0AD7" w:rsidP="008B550B">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8B550B">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8B550B">
      <w:pPr>
        <w:pStyle w:val="BodyText2"/>
      </w:pPr>
      <w:r>
        <w:t xml:space="preserve">There is no API for retrieving a list of countries for a PA from the Species Information System (SIS). I had to write a Python </w:t>
      </w:r>
      <w:hyperlink r:id="rId839"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8B550B">
      <w:pPr>
        <w:pStyle w:val="BodyText2"/>
      </w:pPr>
      <w:r>
        <w:t xml:space="preserve">v2 API described </w:t>
      </w:r>
      <w:hyperlink r:id="rId840"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8B550B">
      <w:pPr>
        <w:pStyle w:val="BodyText2"/>
      </w:pPr>
      <w:r>
        <w:t xml:space="preserve">Account: </w:t>
      </w:r>
      <w:r>
        <w:tab/>
      </w:r>
      <w:r w:rsidR="00742B70">
        <w:t>andrewcottam</w:t>
      </w:r>
    </w:p>
    <w:p w14:paraId="006842A2" w14:textId="77777777" w:rsidR="00742B70" w:rsidRPr="00D120CD" w:rsidRDefault="00742B70" w:rsidP="008B550B">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8B550B">
      <w:pPr>
        <w:pStyle w:val="BodyText2"/>
      </w:pPr>
      <w:r>
        <w:t xml:space="preserve">The RIS is developed in Drupal and is accessible </w:t>
      </w:r>
      <w:hyperlink r:id="rId841" w:history="1">
        <w:r w:rsidRPr="00BF45E3">
          <w:rPr>
            <w:rStyle w:val="Hyperlink"/>
          </w:rPr>
          <w:t>here</w:t>
        </w:r>
      </w:hyperlink>
      <w:r>
        <w:t xml:space="preserve">. My user/pass: </w:t>
      </w:r>
      <w:hyperlink r:id="rId842"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8B550B">
      <w:pPr>
        <w:pStyle w:val="BodyText2"/>
      </w:pPr>
      <w:r>
        <w:t>I have created a folder at the root level in the RIS website to hold the widgets:</w:t>
      </w:r>
    </w:p>
    <w:p w14:paraId="3869406D" w14:textId="4D83BA9F" w:rsidR="007D2F52" w:rsidRDefault="007D2F52" w:rsidP="008B550B">
      <w:pPr>
        <w:pStyle w:val="BodyText2"/>
      </w:pPr>
      <w:r>
        <w:t>/srv/www/biopama/widgets</w:t>
      </w:r>
    </w:p>
    <w:p w14:paraId="519B424C" w14:textId="64999390" w:rsidR="007D2F52" w:rsidRDefault="007D2F52" w:rsidP="008B550B">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8B550B">
      <w:pPr>
        <w:pStyle w:val="BodyText2"/>
      </w:pPr>
      <w:r>
        <w:lastRenderedPageBreak/>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t>widgets/css/claro.css</w:t>
      </w:r>
    </w:p>
    <w:p w14:paraId="725079B3" w14:textId="318712ED" w:rsidR="007D2F52" w:rsidRDefault="009C5102" w:rsidP="008B550B">
      <w:pPr>
        <w:pStyle w:val="Code"/>
      </w:pPr>
      <w:hyperlink r:id="rId843"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8B550B">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8B550B">
      <w:pPr>
        <w:pStyle w:val="BodyText2"/>
      </w:pPr>
      <w:r>
        <w:t>In the widget Javascript:</w:t>
      </w:r>
    </w:p>
    <w:p w14:paraId="46530AE4" w14:textId="259A1E91" w:rsidR="00B80284" w:rsidRDefault="00B80284" w:rsidP="008B550B">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8B550B">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8B550B">
      <w:pPr>
        <w:pStyle w:val="BodyText2"/>
      </w:pPr>
      <w:r>
        <w:t>In the widgets template HTML:</w:t>
      </w:r>
    </w:p>
    <w:p w14:paraId="4F35F4C6" w14:textId="70A59312" w:rsidR="00D063F0" w:rsidRDefault="00D063F0" w:rsidP="008B550B">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8B550B">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8B550B">
      <w:pPr>
        <w:pStyle w:val="BodyText2"/>
      </w:pPr>
      <w:r>
        <w:t>These have to go into the Drupal page and you will need to replace as follows:</w:t>
      </w:r>
    </w:p>
    <w:p w14:paraId="766DBB52" w14:textId="0D7E9257" w:rsidR="00395F05" w:rsidRDefault="00395F05" w:rsidP="008B550B">
      <w:pPr>
        <w:pStyle w:val="BodyText2"/>
      </w:pPr>
      <w:r>
        <w:t>Replace:</w:t>
      </w:r>
      <w:r>
        <w:tab/>
      </w:r>
      <w:r>
        <w:tab/>
      </w:r>
      <w:r w:rsidRPr="00395F05">
        <w:t>&lt;link rel="stylesheet" type="text/css" href="widgets/css/ImageryController.css" /&gt;</w:t>
      </w:r>
    </w:p>
    <w:p w14:paraId="4BC0BD0A" w14:textId="0A39287E" w:rsidR="00395F05" w:rsidRDefault="00395F05" w:rsidP="008B550B">
      <w:pPr>
        <w:pStyle w:val="BodyText2"/>
      </w:pPr>
      <w:r>
        <w:t>With:</w:t>
      </w:r>
      <w:r>
        <w:tab/>
      </w:r>
      <w:r>
        <w:tab/>
        <w:t>javascript</w:t>
      </w:r>
      <w:r w:rsidRPr="00395F05">
        <w:t>/themes/</w:t>
      </w:r>
      <w:r>
        <w:t>widgets/css/</w:t>
      </w:r>
      <w:r w:rsidRPr="00395F05">
        <w:t>ImageryController.css</w:t>
      </w:r>
    </w:p>
    <w:p w14:paraId="07A302B4" w14:textId="11BC2615" w:rsidR="00E811D7" w:rsidRDefault="00E811D7" w:rsidP="008B550B">
      <w:pPr>
        <w:pStyle w:val="BodyText2"/>
      </w:pPr>
      <w:r>
        <w:t xml:space="preserve">You </w:t>
      </w:r>
      <w:r w:rsidR="008B754E">
        <w:t>will</w:t>
      </w:r>
      <w:r>
        <w:t xml:space="preserve"> also need to add the claro css files:</w:t>
      </w:r>
    </w:p>
    <w:p w14:paraId="13AB704F" w14:textId="20FFBF15" w:rsidR="00E811D7" w:rsidRPr="009D013C" w:rsidRDefault="00E811D7" w:rsidP="008B550B">
      <w:pPr>
        <w:pStyle w:val="BodyText2"/>
      </w:pPr>
      <w:r w:rsidRPr="00E811D7">
        <w:t>&lt;link rel="stylesheet" type="text/css" href="http://ajax.googleapis.com/ajax/libs/dojo/1.10.4/dijit/themes/claro/claro.css" /&gt;</w:t>
      </w:r>
    </w:p>
    <w:p w14:paraId="279CC1CE" w14:textId="43C3C8CA" w:rsidR="00D063F0" w:rsidRPr="00D063F0" w:rsidRDefault="00D063F0" w:rsidP="008B550B">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lastRenderedPageBreak/>
        <w:t>Hadoop</w:t>
      </w:r>
    </w:p>
    <w:p w14:paraId="11F5BC41" w14:textId="77777777" w:rsidR="00352E10" w:rsidRDefault="00352E10" w:rsidP="007D2F52">
      <w:pPr>
        <w:pStyle w:val="Heading4"/>
      </w:pPr>
      <w:r>
        <w:t>Background</w:t>
      </w:r>
    </w:p>
    <w:p w14:paraId="1B43C9FB" w14:textId="77777777" w:rsidR="00F92100" w:rsidRDefault="009C5102" w:rsidP="008B550B">
      <w:pPr>
        <w:pStyle w:val="BodyText2"/>
      </w:pPr>
      <w:hyperlink r:id="rId844"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9C5102" w:rsidP="000E5536">
      <w:pPr>
        <w:pStyle w:val="BodyText"/>
      </w:pPr>
      <w:hyperlink r:id="rId845"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9C5102" w:rsidP="000E5536">
      <w:pPr>
        <w:pStyle w:val="BodyText"/>
      </w:pPr>
      <w:hyperlink r:id="rId846"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9C5102" w:rsidP="000E5536">
      <w:pPr>
        <w:pStyle w:val="BodyText"/>
      </w:pPr>
      <w:hyperlink r:id="rId847"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9C5102" w:rsidP="000E5536">
      <w:pPr>
        <w:pStyle w:val="BodyText"/>
      </w:pPr>
      <w:hyperlink r:id="rId848"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9C5102" w:rsidP="000E5536">
      <w:pPr>
        <w:pStyle w:val="BodyText"/>
      </w:pPr>
      <w:hyperlink r:id="rId849"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9C5102" w:rsidP="000E5536">
      <w:pPr>
        <w:pStyle w:val="BodyText"/>
      </w:pPr>
      <w:hyperlink r:id="rId850"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lastRenderedPageBreak/>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9C5102" w:rsidP="000E5536">
      <w:pPr>
        <w:pStyle w:val="BodyText"/>
      </w:pPr>
      <w:hyperlink r:id="rId851"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9C5102" w:rsidP="000E5536">
      <w:pPr>
        <w:pStyle w:val="BodyText"/>
      </w:pPr>
      <w:hyperlink r:id="rId852"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9C5102" w:rsidP="000E5536">
      <w:pPr>
        <w:pStyle w:val="BodyText"/>
      </w:pPr>
      <w:hyperlink r:id="rId853"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9C5102" w:rsidP="000E5536">
      <w:pPr>
        <w:pStyle w:val="BodyText"/>
      </w:pPr>
      <w:hyperlink r:id="rId854"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9C5102" w:rsidP="000E5536">
      <w:pPr>
        <w:pStyle w:val="BodyText"/>
      </w:pPr>
      <w:hyperlink r:id="rId855"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9C5102" w:rsidP="000E5536">
      <w:pPr>
        <w:pStyle w:val="BodyText"/>
      </w:pPr>
      <w:hyperlink r:id="rId856"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9C5102" w:rsidP="000E5536">
      <w:pPr>
        <w:pStyle w:val="BodyText"/>
      </w:pPr>
      <w:hyperlink r:id="rId857"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9C5102" w:rsidP="000E5536">
      <w:pPr>
        <w:pStyle w:val="BodyText"/>
        <w:rPr>
          <w:color w:val="F49100" w:themeColor="hyperlink"/>
          <w:u w:val="single"/>
        </w:rPr>
      </w:pPr>
      <w:hyperlink r:id="rId858"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9C5102" w:rsidP="000E5536">
      <w:pPr>
        <w:pStyle w:val="BodyText"/>
      </w:pPr>
      <w:hyperlink r:id="rId859"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9C5102" w:rsidP="000E5536">
      <w:pPr>
        <w:pStyle w:val="BodyText"/>
      </w:pPr>
      <w:hyperlink r:id="rId860"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9C5102" w:rsidP="008B550B">
      <w:pPr>
        <w:pStyle w:val="BodyText2"/>
      </w:pPr>
      <w:hyperlink r:id="rId861"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9C5102" w:rsidP="008B550B">
      <w:pPr>
        <w:pStyle w:val="BodyText2"/>
      </w:pPr>
      <w:hyperlink r:id="rId862"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9C5102" w:rsidP="000E5536">
      <w:pPr>
        <w:pStyle w:val="BodyText"/>
      </w:pPr>
      <w:hyperlink r:id="rId863"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9C5102" w:rsidP="000E5536">
      <w:pPr>
        <w:pStyle w:val="BodyText"/>
      </w:pPr>
      <w:hyperlink r:id="rId864"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9C5102" w:rsidP="000E5536">
      <w:pPr>
        <w:pStyle w:val="BodyText"/>
      </w:pPr>
      <w:hyperlink r:id="rId865"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9C5102" w:rsidP="000E5536">
      <w:pPr>
        <w:pStyle w:val="BodyText"/>
      </w:pPr>
      <w:hyperlink r:id="rId866"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8B550B">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8B550B">
      <w:pPr>
        <w:pStyle w:val="BodyText2"/>
      </w:pPr>
      <w:r>
        <w:t xml:space="preserve">From </w:t>
      </w:r>
      <w:hyperlink r:id="rId867"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8B550B">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8B550B">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8B550B">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8B550B">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8B550B">
      <w:pPr>
        <w:pStyle w:val="BodyText2"/>
      </w:pPr>
      <w:r>
        <w:t>These can be seen from the following links:</w:t>
      </w:r>
    </w:p>
    <w:p w14:paraId="68AD2B9C" w14:textId="77777777" w:rsidR="00352E10" w:rsidRDefault="009C5102" w:rsidP="000E5536">
      <w:pPr>
        <w:pStyle w:val="BodyText"/>
      </w:pPr>
      <w:hyperlink r:id="rId868"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9C5102" w:rsidP="000E5536">
      <w:pPr>
        <w:pStyle w:val="BodyText"/>
      </w:pPr>
      <w:hyperlink r:id="rId869"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9C5102" w:rsidP="000E5536">
      <w:pPr>
        <w:pStyle w:val="BodyText"/>
      </w:pPr>
      <w:hyperlink r:id="rId870"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8B550B">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8B550B">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8B550B">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8B550B">
      <w:pPr>
        <w:pStyle w:val="BodyText2"/>
      </w:pPr>
      <w:r>
        <w:t xml:space="preserve">Where is the configuration directory? This it is here - </w:t>
      </w:r>
      <w:r w:rsidRPr="00B04A2A">
        <w:t xml:space="preserve"> /etc/hadoop/conf</w:t>
      </w:r>
    </w:p>
    <w:p w14:paraId="6E53A881" w14:textId="77777777" w:rsidR="00352E10" w:rsidRDefault="00352E10" w:rsidP="008B550B">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8B550B">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8B550B">
      <w:pPr>
        <w:pStyle w:val="BodyText2"/>
      </w:pPr>
      <w:r>
        <w:t>Not sure which one to use?</w:t>
      </w:r>
    </w:p>
    <w:p w14:paraId="70F808ED" w14:textId="77777777" w:rsidR="00352E10" w:rsidRDefault="00352E10" w:rsidP="008B550B">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8B550B">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8B550B">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8B550B">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8B550B">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8B550B">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8B550B">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8B550B">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8B550B">
      <w:pPr>
        <w:pStyle w:val="BodyText2"/>
      </w:pPr>
      <w:r>
        <w:t>hadoop-sn (139.191.147.220)</w:t>
      </w:r>
      <w:r w:rsidR="00D94FD0">
        <w:t xml:space="preserve">  dopa  d33pth0rt</w:t>
      </w:r>
    </w:p>
    <w:p w14:paraId="69C8102B" w14:textId="05F3C635" w:rsidR="00265A37" w:rsidRPr="00F84C24" w:rsidRDefault="00265A37" w:rsidP="008B550B">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8B550B">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8B550B">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8B550B">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871"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8B550B">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8B550B">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8B550B">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8B550B">
      <w:pPr>
        <w:pStyle w:val="BodyText2"/>
      </w:pPr>
      <w:r>
        <w:t xml:space="preserve">Available from </w:t>
      </w:r>
      <w:hyperlink r:id="rId872"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8B550B">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8B550B">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8B550B">
      <w:pPr>
        <w:pStyle w:val="BodyText2"/>
      </w:pPr>
      <w:r>
        <w:lastRenderedPageBreak/>
        <w:t xml:space="preserve">The </w:t>
      </w:r>
      <w:hyperlink r:id="rId873" w:history="1">
        <w:r w:rsidRPr="00560944">
          <w:rPr>
            <w:rStyle w:val="Hyperlink"/>
          </w:rPr>
          <w:t>Simplify</w:t>
        </w:r>
      </w:hyperlink>
      <w:r>
        <w:t xml:space="preserve"> methods in the ESRI Geometry API are equivalent to the ItopologicalOperator.Simplify method which is documented </w:t>
      </w:r>
      <w:hyperlink r:id="rId874"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75"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8B550B">
      <w:pPr>
        <w:pStyle w:val="BodyText2"/>
      </w:pPr>
      <w:r>
        <w:t xml:space="preserve">ST_NumGeometries returns null for all Points, Lines and Polygons as these are not multi geometries. See the source code </w:t>
      </w:r>
      <w:hyperlink r:id="rId876" w:anchor="L43" w:history="1">
        <w:r w:rsidRPr="0047670B">
          <w:rPr>
            <w:rStyle w:val="Hyperlink"/>
          </w:rPr>
          <w:t>here</w:t>
        </w:r>
      </w:hyperlink>
      <w:r>
        <w:t>.</w:t>
      </w:r>
    </w:p>
    <w:p w14:paraId="431F08FD" w14:textId="77777777" w:rsidR="00210F45" w:rsidRDefault="00210F45" w:rsidP="008B550B">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8B550B">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9C5102" w:rsidP="000E5536">
      <w:pPr>
        <w:pStyle w:val="BodyText"/>
      </w:pPr>
      <w:hyperlink r:id="rId877"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8B550B">
      <w:pPr>
        <w:pStyle w:val="BodyText2"/>
      </w:pPr>
      <w:r>
        <w:t xml:space="preserve">Excellent article about using Python with Hadoop </w:t>
      </w:r>
      <w:hyperlink r:id="rId878" w:history="1">
        <w:r w:rsidRPr="007842EC">
          <w:rPr>
            <w:rStyle w:val="Hyperlink"/>
          </w:rPr>
          <w:t>here</w:t>
        </w:r>
      </w:hyperlink>
      <w:r>
        <w:t>.</w:t>
      </w:r>
    </w:p>
    <w:p w14:paraId="2AFE2E4A" w14:textId="77777777" w:rsidR="0063601F" w:rsidRPr="007842EC" w:rsidRDefault="0063601F" w:rsidP="008B550B">
      <w:pPr>
        <w:pStyle w:val="BodyText2"/>
      </w:pPr>
      <w:r>
        <w:t xml:space="preserve">There are a couple of tutorials for writing Python map/reduce, available </w:t>
      </w:r>
      <w:hyperlink r:id="rId879" w:history="1">
        <w:r w:rsidRPr="00E976A1">
          <w:rPr>
            <w:rStyle w:val="Hyperlink"/>
          </w:rPr>
          <w:t>here</w:t>
        </w:r>
      </w:hyperlink>
      <w:r>
        <w:t xml:space="preserve"> and </w:t>
      </w:r>
      <w:hyperlink r:id="rId880"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8B550B">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81"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8B550B">
      <w:pPr>
        <w:pStyle w:val="BodyText2"/>
      </w:pPr>
      <w:r>
        <w:t xml:space="preserve">Documentation </w:t>
      </w:r>
      <w:hyperlink r:id="rId882" w:history="1">
        <w:r w:rsidRPr="00F92100">
          <w:rPr>
            <w:rStyle w:val="Hyperlink"/>
          </w:rPr>
          <w:t>here</w:t>
        </w:r>
      </w:hyperlink>
      <w:r>
        <w:t xml:space="preserve"> and introduction </w:t>
      </w:r>
      <w:hyperlink r:id="rId883" w:history="1">
        <w:r w:rsidRPr="000E48F4">
          <w:rPr>
            <w:rStyle w:val="Hyperlink"/>
          </w:rPr>
          <w:t>video for v 4.5 here</w:t>
        </w:r>
      </w:hyperlink>
      <w:r>
        <w:t xml:space="preserve">.  </w:t>
      </w:r>
      <w:hyperlink r:id="rId884"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8B550B">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8B550B">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8B550B">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8B550B">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9C5102" w:rsidP="008B550B">
      <w:pPr>
        <w:pStyle w:val="BodyText2"/>
      </w:pPr>
      <w:hyperlink r:id="rId885" w:history="1">
        <w:r w:rsidR="000F4904" w:rsidRPr="00DB27B0">
          <w:rPr>
            <w:rStyle w:val="Hyperlink"/>
          </w:rPr>
          <w:t>http://hadoop-m1:50070/</w:t>
        </w:r>
      </w:hyperlink>
    </w:p>
    <w:p w14:paraId="5BDA3AF0" w14:textId="77777777" w:rsidR="000F4904" w:rsidRPr="000F4904" w:rsidRDefault="000F4904" w:rsidP="008B550B">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9C5102" w:rsidP="008B550B">
      <w:pPr>
        <w:pStyle w:val="BodyText2"/>
      </w:pPr>
      <w:hyperlink r:id="rId886"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9C5102" w:rsidP="008B550B">
      <w:pPr>
        <w:pStyle w:val="BodyText2"/>
      </w:pPr>
      <w:hyperlink r:id="rId887"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8B550B">
      <w:pPr>
        <w:pStyle w:val="BodyText2"/>
      </w:pPr>
      <w:r>
        <w:t xml:space="preserve">Beeline has replaced the Hive CLI – see </w:t>
      </w:r>
      <w:hyperlink r:id="rId888"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8B550B">
      <w:pPr>
        <w:pStyle w:val="BodyText2"/>
      </w:pPr>
      <w:r>
        <w:t xml:space="preserve">Excellent guide to Beeline </w:t>
      </w:r>
      <w:hyperlink r:id="rId889"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8B550B">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8B550B">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8B550B">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8B550B">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8B550B">
      <w:pPr>
        <w:pStyle w:val="BodyText2"/>
      </w:pPr>
      <w:r>
        <w:t>The Hadoop File system is accessed (</w:t>
      </w:r>
      <w:hyperlink r:id="rId890" w:history="1">
        <w:r w:rsidRPr="00063BAD">
          <w:rPr>
            <w:rStyle w:val="Hyperlink"/>
          </w:rPr>
          <w:t>HDFS</w:t>
        </w:r>
      </w:hyperlink>
      <w:r>
        <w:t xml:space="preserve"> docs) using the Hadoop File System shell (see </w:t>
      </w:r>
      <w:hyperlink r:id="rId891"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92" w:history="1">
        <w:r w:rsidRPr="00E95741">
          <w:rPr>
            <w:rStyle w:val="Hyperlink"/>
          </w:rPr>
          <w:t>here</w:t>
        </w:r>
      </w:hyperlink>
      <w:r>
        <w:t>).</w:t>
      </w:r>
    </w:p>
    <w:p w14:paraId="011EBB5F" w14:textId="77777777" w:rsidR="0063601F" w:rsidRDefault="0063601F" w:rsidP="008B550B">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93"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8B550B">
      <w:pPr>
        <w:pStyle w:val="BodyText2"/>
      </w:pPr>
      <w:r>
        <w:t>Lars has created the following structure on hadoop-m2:</w:t>
      </w:r>
    </w:p>
    <w:p w14:paraId="37826320" w14:textId="77777777" w:rsidR="0063601F" w:rsidRDefault="0063601F" w:rsidP="008B550B">
      <w:pPr>
        <w:pStyle w:val="BodyText2"/>
      </w:pPr>
      <w:r>
        <w:t>/jrc</w:t>
      </w:r>
    </w:p>
    <w:p w14:paraId="20218158" w14:textId="77777777" w:rsidR="0063601F" w:rsidRDefault="0063601F" w:rsidP="008B550B">
      <w:pPr>
        <w:pStyle w:val="BodyText2"/>
      </w:pPr>
      <w:r>
        <w:tab/>
        <w:t>/data   -where the data files go, e.g. avro files</w:t>
      </w:r>
    </w:p>
    <w:p w14:paraId="406BC1B8" w14:textId="77777777" w:rsidR="0063601F" w:rsidRPr="00EA6B8D" w:rsidRDefault="0063601F" w:rsidP="008B550B">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8B550B">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8B550B">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8B550B">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8B550B">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94" w:history="1">
        <w:r w:rsidRPr="00CB45C1">
          <w:rPr>
            <w:rStyle w:val="Hyperlink"/>
          </w:rPr>
          <w:t>Pydoop</w:t>
        </w:r>
      </w:hyperlink>
      <w:r>
        <w:t xml:space="preserve"> – it is also on </w:t>
      </w:r>
      <w:hyperlink r:id="rId895"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8B550B">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8B550B">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8B550B">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8B550B">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8B550B">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96"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8B550B">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8B550B">
      <w:pPr>
        <w:pStyle w:val="BodyText2"/>
      </w:pPr>
      <w:r>
        <w:t>You could schedule shell tasks as cron jobs to load data in automatically.</w:t>
      </w:r>
    </w:p>
    <w:p w14:paraId="6EF93C23" w14:textId="77777777" w:rsidR="0063601F" w:rsidRDefault="0063601F" w:rsidP="008B550B">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8B550B">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8B550B">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8B550B">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8B550B">
      <w:pPr>
        <w:pStyle w:val="BodyText2"/>
      </w:pPr>
      <w:r>
        <w:t xml:space="preserve">Use </w:t>
      </w:r>
      <w:hyperlink r:id="rId897"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8B550B">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8B550B">
      <w:pPr>
        <w:pStyle w:val="BodyText2"/>
      </w:pPr>
      <w:r>
        <w:t xml:space="preserve">You can use these to convert features to JSON for import into HDFS. </w:t>
      </w:r>
    </w:p>
    <w:p w14:paraId="336AB9BF" w14:textId="77777777" w:rsidR="0063601F" w:rsidRDefault="0063601F" w:rsidP="008B550B">
      <w:pPr>
        <w:pStyle w:val="BodyText2"/>
      </w:pPr>
      <w:r>
        <w:t xml:space="preserve">Are available from </w:t>
      </w:r>
      <w:hyperlink r:id="rId898"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8B550B">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8B550B">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99" w:history="1">
        <w:r w:rsidRPr="00226953">
          <w:rPr>
            <w:rStyle w:val="Hyperlink"/>
          </w:rPr>
          <w:t>here</w:t>
        </w:r>
      </w:hyperlink>
      <w:r>
        <w:t>).</w:t>
      </w:r>
    </w:p>
    <w:p w14:paraId="569C9487" w14:textId="77777777" w:rsidR="0063601F" w:rsidRDefault="0063601F" w:rsidP="008B550B">
      <w:pPr>
        <w:pStyle w:val="BodyText2"/>
      </w:pPr>
      <w:r>
        <w:lastRenderedPageBreak/>
        <w:t>There is a tool called ‘Copy to HDFS’ but it needs to be able to connect to the NameNode.</w:t>
      </w:r>
    </w:p>
    <w:p w14:paraId="4FFAF02F" w14:textId="77777777" w:rsidR="0063601F" w:rsidRDefault="0063601F" w:rsidP="008B550B">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8B550B">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8B550B">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8B550B">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8B550B">
      <w:pPr>
        <w:pStyle w:val="BodyText2"/>
      </w:pPr>
      <w:r>
        <w:t>This is because you are not connecting using the ssh method. If you do it in Firefox, the following call works:</w:t>
      </w:r>
    </w:p>
    <w:p w14:paraId="29965BB0" w14:textId="77777777" w:rsidR="0063601F" w:rsidRDefault="009C5102" w:rsidP="008B550B">
      <w:pPr>
        <w:pStyle w:val="Code"/>
        <w:rPr>
          <w:rStyle w:val="Hyperlink"/>
        </w:rPr>
      </w:pPr>
      <w:hyperlink r:id="rId900" w:history="1">
        <w:r w:rsidR="0063601F" w:rsidRPr="00DB27B0">
          <w:rPr>
            <w:rStyle w:val="Hyperlink"/>
          </w:rPr>
          <w:t>http://hadoop-m1:50070/webhdfs/v1/user/hive/warehouse/wdpa?op=LISTSTATUS</w:t>
        </w:r>
      </w:hyperlink>
    </w:p>
    <w:p w14:paraId="3F7EBD28" w14:textId="70F2DFA4" w:rsidR="00A5203B" w:rsidRDefault="009C5102" w:rsidP="008B550B">
      <w:pPr>
        <w:pStyle w:val="Code"/>
      </w:pPr>
      <w:hyperlink r:id="rId901"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8B550B">
      <w:pPr>
        <w:pStyle w:val="BodyText2"/>
      </w:pPr>
      <w:r>
        <w:t>On 23/06/2016</w:t>
      </w:r>
      <w:r w:rsidR="00A420B0">
        <w:t>:</w:t>
      </w:r>
    </w:p>
    <w:p w14:paraId="35795421" w14:textId="00BEEA6A" w:rsidR="00C234EE" w:rsidRDefault="009C5102" w:rsidP="008B550B">
      <w:pPr>
        <w:pStyle w:val="Code"/>
      </w:pPr>
      <w:hyperlink r:id="rId902" w:history="1">
        <w:r w:rsidR="00C234EE" w:rsidRPr="0021043D">
          <w:rPr>
            <w:rStyle w:val="Hyperlink"/>
          </w:rPr>
          <w:t>http://hadoop-m2:50070/webhdfs/v1/user/cottaan?op=LISTSTATUS</w:t>
        </w:r>
      </w:hyperlink>
      <w:r w:rsidR="00C234EE">
        <w:t xml:space="preserve"> </w:t>
      </w:r>
    </w:p>
    <w:p w14:paraId="0848323A" w14:textId="4AE1A146" w:rsidR="0063601F" w:rsidRDefault="009778D7" w:rsidP="008B550B">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8B550B">
      <w:pPr>
        <w:pStyle w:val="BodyText2"/>
      </w:pPr>
      <w:bookmarkStart w:id="139" w:name="_Ref371950375"/>
      <w:r>
        <w:t xml:space="preserve">MapReduce is the Hadoop software framework for processing HDFS data. There is a tutorial </w:t>
      </w:r>
      <w:hyperlink r:id="rId903" w:history="1">
        <w:r w:rsidRPr="00AC0DCD">
          <w:rPr>
            <w:rStyle w:val="Hyperlink"/>
          </w:rPr>
          <w:t>here</w:t>
        </w:r>
      </w:hyperlink>
      <w:r>
        <w:t xml:space="preserve">. How the actual MapReduce operations are actually carried out is documented </w:t>
      </w:r>
      <w:hyperlink r:id="rId904" w:history="1">
        <w:r w:rsidRPr="00B913D7">
          <w:rPr>
            <w:rStyle w:val="Hyperlink"/>
          </w:rPr>
          <w:t>here</w:t>
        </w:r>
      </w:hyperlink>
      <w:r>
        <w:t>.</w:t>
      </w:r>
    </w:p>
    <w:p w14:paraId="67BCD274" w14:textId="1B59A473" w:rsidR="0063601F" w:rsidRDefault="0063601F" w:rsidP="000E5536">
      <w:pPr>
        <w:pStyle w:val="Heading6"/>
      </w:pPr>
      <w:r>
        <w:t>Streaming API</w:t>
      </w:r>
      <w:bookmarkEnd w:id="139"/>
    </w:p>
    <w:p w14:paraId="51E29018" w14:textId="77777777" w:rsidR="0063601F" w:rsidRDefault="0063601F" w:rsidP="008B550B">
      <w:pPr>
        <w:pStyle w:val="BodyText2"/>
      </w:pPr>
      <w:r>
        <w:t>The Streaming API is to allow other technologies to run Map/Reduce jobs.</w:t>
      </w:r>
    </w:p>
    <w:p w14:paraId="7BBECE65" w14:textId="77777777" w:rsidR="0063601F" w:rsidRDefault="0063601F" w:rsidP="008B550B">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8B550B">
      <w:pPr>
        <w:pStyle w:val="BodyText2"/>
      </w:pPr>
      <w:r>
        <w:t xml:space="preserve">Then created the mapper.py file in Aptana (from the tutorial </w:t>
      </w:r>
      <w:hyperlink r:id="rId905"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8B550B">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8B550B">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8B550B">
      <w:pPr>
        <w:pStyle w:val="BodyText2"/>
      </w:pPr>
      <w:r>
        <w:t xml:space="preserve">The k1,1 means sort on key 1 and end on key 1 (see </w:t>
      </w:r>
      <w:hyperlink r:id="rId906"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8B550B">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8B550B">
      <w:pPr>
        <w:pStyle w:val="BodyText2"/>
      </w:pPr>
      <w:r>
        <w:t>You don’t need to copy the mapper and reducer files over to hdfs! These are python files!!!!</w:t>
      </w:r>
    </w:p>
    <w:p w14:paraId="4BC845E5" w14:textId="77777777" w:rsidR="0063601F" w:rsidRDefault="0063601F" w:rsidP="008B550B">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8B550B">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8B550B">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8B550B">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8B550B">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8B550B">
      <w:pPr>
        <w:pStyle w:val="BodyText2"/>
      </w:pPr>
      <w:r>
        <w:t>This is the correct EOL:</w:t>
      </w:r>
    </w:p>
    <w:p w14:paraId="1497218B" w14:textId="77777777" w:rsidR="0063601F" w:rsidRDefault="0063601F" w:rsidP="008B550B">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8B550B">
      <w:pPr>
        <w:pStyle w:val="BodyText2"/>
      </w:pPr>
      <w:r>
        <w:t>This is the one that fails:</w:t>
      </w:r>
    </w:p>
    <w:p w14:paraId="5064141E" w14:textId="77777777" w:rsidR="0063601F" w:rsidRDefault="0063601F" w:rsidP="008B550B">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8B550B">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8B550B">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8B550B">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8B550B">
      <w:pPr>
        <w:pStyle w:val="BodyText2"/>
      </w:pPr>
      <w:r>
        <w:t>BTW, there are 4 processors on the NameNode – so probably the same on the other DataNodes – how can you configure the DataNodes to use all processors?</w:t>
      </w:r>
    </w:p>
    <w:p w14:paraId="2FCE3C60" w14:textId="77777777" w:rsidR="0063601F" w:rsidRDefault="0063601F" w:rsidP="008B550B">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8B550B">
      <w:pPr>
        <w:pStyle w:val="BodyText2"/>
      </w:pPr>
      <w:r>
        <w:t>On 42 species files took 41 sec with 1 reducer, 42 with 4 reducers, 43 with 8 reducers, 51 with 20 reducers</w:t>
      </w:r>
    </w:p>
    <w:p w14:paraId="5609EDB2" w14:textId="77777777" w:rsidR="0063601F" w:rsidRDefault="0063601F" w:rsidP="008B550B">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8B550B">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8B550B">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8B550B">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8B550B">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6252E">
      <w:pPr>
        <w:pStyle w:val="ListNumber"/>
        <w:numPr>
          <w:ilvl w:val="0"/>
          <w:numId w:val="20"/>
        </w:numPr>
      </w:pPr>
      <w:r>
        <w:t xml:space="preserve">Installing Eclipse from </w:t>
      </w:r>
      <w:hyperlink r:id="rId909" w:history="1">
        <w:r w:rsidRPr="007A1FDA">
          <w:rPr>
            <w:rStyle w:val="Hyperlink"/>
          </w:rPr>
          <w:t>here</w:t>
        </w:r>
      </w:hyperlink>
    </w:p>
    <w:p w14:paraId="32804ED5" w14:textId="77777777" w:rsidR="0063601F" w:rsidRDefault="0063601F" w:rsidP="0006252E">
      <w:pPr>
        <w:pStyle w:val="ListNumber"/>
        <w:numPr>
          <w:ilvl w:val="0"/>
          <w:numId w:val="20"/>
        </w:numPr>
      </w:pPr>
      <w:r>
        <w:t xml:space="preserve">Clone Wills basic template from </w:t>
      </w:r>
      <w:hyperlink r:id="rId910" w:history="1">
        <w:r w:rsidRPr="00FC772D">
          <w:rPr>
            <w:rStyle w:val="Hyperlink"/>
          </w:rPr>
          <w:t>GitHub</w:t>
        </w:r>
      </w:hyperlink>
      <w:r>
        <w:t xml:space="preserve"> using GitHub Desktop – this will put the project on the local machine</w:t>
      </w:r>
    </w:p>
    <w:p w14:paraId="7F5D0CD4" w14:textId="77777777" w:rsidR="0063601F" w:rsidRDefault="0063601F" w:rsidP="0006252E">
      <w:pPr>
        <w:pStyle w:val="ListNumber"/>
        <w:numPr>
          <w:ilvl w:val="0"/>
          <w:numId w:val="20"/>
        </w:numPr>
      </w:pPr>
      <w:r>
        <w:lastRenderedPageBreak/>
        <w:t>Import the project as a Mavern Project</w:t>
      </w:r>
    </w:p>
    <w:p w14:paraId="2FC21DD9" w14:textId="77777777" w:rsidR="0063601F" w:rsidRPr="007A1FDA" w:rsidRDefault="0063601F" w:rsidP="0006252E">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8B550B">
      <w:pPr>
        <w:pStyle w:val="BodyText2"/>
      </w:pPr>
      <w:r>
        <w:t>Great article here about handling dependencies:</w:t>
      </w:r>
    </w:p>
    <w:p w14:paraId="38365C5A" w14:textId="77777777" w:rsidR="0063601F" w:rsidRPr="00F30226" w:rsidRDefault="009C5102" w:rsidP="008B550B">
      <w:pPr>
        <w:pStyle w:val="BodyText2"/>
      </w:pPr>
      <w:hyperlink r:id="rId911"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8B550B">
      <w:pPr>
        <w:pStyle w:val="BodyText2"/>
      </w:pPr>
      <w:r>
        <w:t xml:space="preserve">This </w:t>
      </w:r>
      <w:hyperlink r:id="rId912" w:history="1">
        <w:r w:rsidRPr="000F67F0">
          <w:rPr>
            <w:rStyle w:val="Hyperlink"/>
          </w:rPr>
          <w:t>repo</w:t>
        </w:r>
      </w:hyperlink>
      <w:r>
        <w:t xml:space="preserve"> will add native spatial operations to Hadoop MapReduce and to Hive.</w:t>
      </w:r>
    </w:p>
    <w:p w14:paraId="656BDD96" w14:textId="2EEEDC19" w:rsidR="0063601F" w:rsidRDefault="0063601F" w:rsidP="000E5536">
      <w:pPr>
        <w:pStyle w:val="Heading8"/>
      </w:pPr>
      <w:bookmarkStart w:id="140" w:name="_Ref384899212"/>
      <w:r>
        <w:t>Building</w:t>
      </w:r>
      <w:bookmarkEnd w:id="140"/>
    </w:p>
    <w:p w14:paraId="7620A738" w14:textId="77777777" w:rsidR="0063601F" w:rsidRDefault="0063601F" w:rsidP="000E5536">
      <w:pPr>
        <w:pStyle w:val="Heading9"/>
      </w:pPr>
      <w:r>
        <w:t>Configuring the Maven repo</w:t>
      </w:r>
    </w:p>
    <w:p w14:paraId="5DBC067A" w14:textId="77777777" w:rsidR="0063601F" w:rsidRDefault="0063601F" w:rsidP="008B550B">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8B550B">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8B550B">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8B550B">
      <w:pPr>
        <w:pStyle w:val="BodyText2"/>
      </w:pPr>
      <w:r>
        <w:t xml:space="preserve">How do you deploy it? Mansour explains a bit </w:t>
      </w:r>
      <w:hyperlink r:id="rId913" w:history="1">
        <w:r w:rsidRPr="00CE4588">
          <w:rPr>
            <w:rStyle w:val="Hyperlink"/>
          </w:rPr>
          <w:t>here</w:t>
        </w:r>
      </w:hyperlink>
      <w:r>
        <w:t xml:space="preserve">. You should use the distributed cache (see </w:t>
      </w:r>
      <w:hyperlink r:id="rId914"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915" w:history="1">
        <w:r w:rsidRPr="00A401B5">
          <w:rPr>
            <w:rStyle w:val="Hyperlink"/>
          </w:rPr>
          <w:t>here</w:t>
        </w:r>
      </w:hyperlink>
      <w:r>
        <w:t xml:space="preserve"> which sets the applications JobConf. </w:t>
      </w:r>
    </w:p>
    <w:p w14:paraId="19F3D10A" w14:textId="77777777" w:rsidR="00EA3299" w:rsidRDefault="0063601F" w:rsidP="008B550B">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8B550B">
      <w:pPr>
        <w:pStyle w:val="BodyText2"/>
      </w:pPr>
      <w:r>
        <w:t xml:space="preserve">CTRL + Space to get code completion. </w:t>
      </w:r>
    </w:p>
    <w:p w14:paraId="5AE6AB16" w14:textId="77777777" w:rsidR="00EA3299" w:rsidRDefault="00EA3299" w:rsidP="008B550B">
      <w:pPr>
        <w:pStyle w:val="BodyText2"/>
      </w:pPr>
      <w:r>
        <w:t>TAB + Enter to execute queries.</w:t>
      </w:r>
    </w:p>
    <w:p w14:paraId="5E3E44FB" w14:textId="77777777" w:rsidR="00EA3299" w:rsidRPr="00B226D6" w:rsidRDefault="00EA3299" w:rsidP="008B550B">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8B550B">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8B550B">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8B550B">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8B550B">
      <w:pPr>
        <w:pStyle w:val="BodyText2"/>
      </w:pPr>
      <w:r>
        <w:t>The default number of mappers (</w:t>
      </w:r>
      <w:r w:rsidRPr="00CB6444">
        <w:t>mapreduce.job.maps</w:t>
      </w:r>
      <w:r>
        <w:t>) is 2.</w:t>
      </w:r>
    </w:p>
    <w:p w14:paraId="1BD6CACE" w14:textId="77777777" w:rsidR="00EA3299" w:rsidRDefault="00EA3299" w:rsidP="008B550B">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8B550B">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8B550B">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8B550B">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8B550B">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8B550B">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8B550B">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8B550B">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8B550B">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8B550B">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8B550B">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8B550B">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8B550B">
      <w:pPr>
        <w:pStyle w:val="BodyText2"/>
      </w:pPr>
      <w:r>
        <w:t xml:space="preserve">Hive CLI documentation is </w:t>
      </w:r>
      <w:r w:rsidRPr="00573BB7">
        <w:t>here</w:t>
      </w:r>
      <w:r>
        <w:t xml:space="preserve">. </w:t>
      </w:r>
    </w:p>
    <w:p w14:paraId="2E4D150C" w14:textId="77777777" w:rsidR="00EA3299" w:rsidRDefault="00EA3299" w:rsidP="008B550B">
      <w:pPr>
        <w:pStyle w:val="BodyText2"/>
      </w:pPr>
      <w:r>
        <w:t>You can use dfs on the Hive command line:</w:t>
      </w:r>
    </w:p>
    <w:p w14:paraId="5E2D4134" w14:textId="77777777" w:rsidR="00EA3299" w:rsidRDefault="00EA3299" w:rsidP="008B550B">
      <w:pPr>
        <w:pStyle w:val="BodyText2"/>
      </w:pPr>
      <w:r w:rsidRPr="001063A6">
        <w:t>hive&gt; dfs -ls ../hive/warehouse/species;</w:t>
      </w:r>
      <w:r>
        <w:t xml:space="preserve">      - this lists all the species files</w:t>
      </w:r>
    </w:p>
    <w:p w14:paraId="092B4B8D" w14:textId="77777777" w:rsidR="00EA3299" w:rsidRDefault="00EA3299" w:rsidP="008B550B">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8B550B">
      <w:pPr>
        <w:pStyle w:val="BodyText2"/>
      </w:pPr>
      <w:r>
        <w:t>hive&gt; set system:sun.java.command;</w:t>
      </w:r>
    </w:p>
    <w:p w14:paraId="09D79775" w14:textId="77777777" w:rsidR="00EA3299" w:rsidRDefault="00EA3299" w:rsidP="008B550B">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8B550B">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8B550B">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8B550B">
      <w:pPr>
        <w:pStyle w:val="BodyText2"/>
      </w:pPr>
      <w:r>
        <w:t>DDL</w:t>
      </w:r>
    </w:p>
    <w:p w14:paraId="2178E386" w14:textId="77777777" w:rsidR="00EA3299" w:rsidRDefault="00EA3299" w:rsidP="008B550B">
      <w:pPr>
        <w:pStyle w:val="BodyText2"/>
      </w:pPr>
      <w:r>
        <w:t>Creating tables</w:t>
      </w:r>
    </w:p>
    <w:p w14:paraId="35BD3D95" w14:textId="77777777" w:rsidR="00EA3299" w:rsidRDefault="00EA3299" w:rsidP="008B550B">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8B550B">
      <w:pPr>
        <w:pStyle w:val="BodyText2"/>
      </w:pPr>
      <w:r w:rsidRPr="00F15508">
        <w:t>hive&gt; set hive.exec.compress.output=false;</w:t>
      </w:r>
    </w:p>
    <w:p w14:paraId="64EC231F" w14:textId="77777777" w:rsidR="00EA3299" w:rsidRDefault="00EA3299" w:rsidP="008B550B">
      <w:pPr>
        <w:pStyle w:val="BodyText2"/>
      </w:pPr>
      <w:r>
        <w:t>hive&gt; create table csv_dump ROW FORMAT DELIMITED FIELDS TERMINATED BY ',' LINES TERMINATED BY '\n' as</w:t>
      </w:r>
    </w:p>
    <w:p w14:paraId="520C4B9B" w14:textId="77777777" w:rsidR="00EA3299" w:rsidRDefault="00EA3299" w:rsidP="008B550B">
      <w:pPr>
        <w:pStyle w:val="BodyText2"/>
      </w:pPr>
      <w:r>
        <w:t>hive&gt; select * from species.areatest2;</w:t>
      </w:r>
    </w:p>
    <w:p w14:paraId="3CBD5000" w14:textId="77777777" w:rsidR="00EA3299" w:rsidRDefault="00EA3299" w:rsidP="008B550B">
      <w:pPr>
        <w:pStyle w:val="BodyText2"/>
      </w:pPr>
      <w:r>
        <w:t>$ hadoop dfs -cat /user/hive/warehouse/csv_dump/* &gt; ~/csv_dump.csv</w:t>
      </w:r>
    </w:p>
    <w:p w14:paraId="45B2EFE8" w14:textId="77777777" w:rsidR="00EA3299" w:rsidRDefault="00EA3299" w:rsidP="008B550B">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8B550B">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8B550B">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8B550B">
      <w:pPr>
        <w:pStyle w:val="BodyText2"/>
      </w:pPr>
      <w:r>
        <w:t>hive&gt;use species;</w:t>
      </w:r>
    </w:p>
    <w:p w14:paraId="0FD0ADC1" w14:textId="77777777" w:rsidR="00EA3299" w:rsidRPr="00EA3299" w:rsidRDefault="00EA3299" w:rsidP="008B550B">
      <w:pPr>
        <w:pStyle w:val="BodyText2"/>
      </w:pPr>
      <w:r>
        <w:t xml:space="preserve">Hive documentation on DML is </w:t>
      </w:r>
      <w:r w:rsidRPr="00573BB7">
        <w:t>here</w:t>
      </w:r>
    </w:p>
    <w:p w14:paraId="53A6839A" w14:textId="77777777" w:rsidR="00EA3299" w:rsidRDefault="00EA3299" w:rsidP="008B550B">
      <w:pPr>
        <w:pStyle w:val="BodyText2"/>
      </w:pPr>
      <w:r w:rsidRPr="003B3CF1">
        <w:t>hive&gt; select quadkey from id17975 join wdpa where st_intersects(st_geomfromquadkey(quadkey),geom);</w:t>
      </w:r>
    </w:p>
    <w:p w14:paraId="36139784" w14:textId="77777777" w:rsidR="00EA3299" w:rsidRDefault="00EA3299" w:rsidP="008B550B">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8B550B">
      <w:pPr>
        <w:pStyle w:val="BodyText2"/>
      </w:pPr>
      <w:r w:rsidRPr="004E0E48">
        <w:t>hive&gt; SET mapred.child.java.opts=-Xmx4G -XX:+UseConcMarkSweepGC;</w:t>
      </w:r>
    </w:p>
    <w:p w14:paraId="63EA9C5B" w14:textId="77777777" w:rsidR="00EA3299" w:rsidRDefault="00EA3299" w:rsidP="008B550B">
      <w:pPr>
        <w:pStyle w:val="BodyText2"/>
      </w:pPr>
      <w:r w:rsidRPr="004E0E48">
        <w:t>hive&gt; select wdpaid from wdpa where wdpaid=785;</w:t>
      </w:r>
    </w:p>
    <w:p w14:paraId="3A7D2E38" w14:textId="77777777" w:rsidR="00EA3299" w:rsidRDefault="00EA3299" w:rsidP="008B550B">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8B550B">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8B550B">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8B550B">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8B550B">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8B550B">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8B550B">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8B550B">
      <w:pPr>
        <w:pStyle w:val="BodyText2"/>
      </w:pPr>
      <w:r>
        <w:t>trying to set reducers to 6 – stuck on 95%</w:t>
      </w:r>
    </w:p>
    <w:p w14:paraId="61743081" w14:textId="77777777" w:rsidR="00EA3299" w:rsidRDefault="00EA3299" w:rsidP="008B550B">
      <w:pPr>
        <w:pStyle w:val="BodyText2"/>
      </w:pPr>
      <w:r>
        <w:t xml:space="preserve">20 - </w:t>
      </w:r>
    </w:p>
    <w:p w14:paraId="4175A0CD" w14:textId="77777777" w:rsidR="00EA3299" w:rsidRDefault="00EA3299" w:rsidP="008B550B">
      <w:pPr>
        <w:pStyle w:val="BodyText2"/>
      </w:pPr>
    </w:p>
    <w:p w14:paraId="58A6AD71" w14:textId="77777777" w:rsidR="00EA3299" w:rsidRDefault="00EA3299" w:rsidP="008B550B">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8B550B">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8B550B">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8B550B">
      <w:pPr>
        <w:pStyle w:val="BodyText2"/>
      </w:pPr>
      <w:r>
        <w:t xml:space="preserve">Following </w:t>
      </w:r>
      <w:hyperlink r:id="rId916" w:anchor=".U3BpHPmSy0f" w:history="1">
        <w:r w:rsidRPr="00D51413">
          <w:rPr>
            <w:rStyle w:val="Hyperlink"/>
          </w:rPr>
          <w:t>this</w:t>
        </w:r>
      </w:hyperlink>
      <w:r>
        <w:t xml:space="preserve"> page to try to understand why.</w:t>
      </w:r>
    </w:p>
    <w:p w14:paraId="5CDD971E" w14:textId="77777777" w:rsidR="0063601F" w:rsidRDefault="0063601F" w:rsidP="008B550B">
      <w:pPr>
        <w:pStyle w:val="BodyText2"/>
      </w:pPr>
      <w:r>
        <w:t>In the JobTracker log file (</w:t>
      </w:r>
      <w:hyperlink r:id="rId917"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8B550B">
      <w:pPr>
        <w:pStyle w:val="BodyText2"/>
      </w:pPr>
      <w:r>
        <w:t>To see this log file in Cloudera Manager (CM) go to Diagnose | Logs – and choose MapReduce | Job Tracker and look at the log/</w:t>
      </w:r>
    </w:p>
    <w:p w14:paraId="7C6A46A3" w14:textId="77777777" w:rsidR="0063601F" w:rsidRDefault="0063601F" w:rsidP="008B550B">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8B550B">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8B550B">
      <w:pPr>
        <w:pStyle w:val="BodyText2"/>
      </w:pPr>
      <w:r>
        <w:t xml:space="preserve">The available heap size is set the Hadoop-env.sh file – this is a client configuration file (see the docs </w:t>
      </w:r>
      <w:hyperlink r:id="rId918"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8B550B">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19"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8B550B">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8B550B">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8B550B">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8B550B">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8B550B">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8B550B">
      <w:pPr>
        <w:pStyle w:val="BodyText2"/>
      </w:pPr>
      <w:bookmarkStart w:id="141" w:name="_Ref388430329"/>
      <w:r>
        <w:t xml:space="preserve">Good article from Todd Lipcon </w:t>
      </w:r>
      <w:hyperlink r:id="rId920" w:history="1">
        <w:r w:rsidRPr="00A04EAC">
          <w:rPr>
            <w:rStyle w:val="Hyperlink"/>
          </w:rPr>
          <w:t>here</w:t>
        </w:r>
      </w:hyperlink>
      <w:r>
        <w:t xml:space="preserve"> on tuning MR.</w:t>
      </w:r>
    </w:p>
    <w:p w14:paraId="7C3EAF9A" w14:textId="68A73D45" w:rsidR="0063601F" w:rsidRDefault="0063601F" w:rsidP="000E5536">
      <w:pPr>
        <w:pStyle w:val="Heading7"/>
      </w:pPr>
      <w:r>
        <w:t>Setting mappers/ reducers</w:t>
      </w:r>
      <w:bookmarkEnd w:id="141"/>
    </w:p>
    <w:p w14:paraId="0BE3A13B" w14:textId="77777777" w:rsidR="0063601F" w:rsidRDefault="0063601F" w:rsidP="008B550B">
      <w:pPr>
        <w:pStyle w:val="BodyText2"/>
      </w:pPr>
      <w:r>
        <w:t>Comparing the following query with different numbers of mappers and reducers:</w:t>
      </w:r>
    </w:p>
    <w:p w14:paraId="36AD18B2" w14:textId="77777777" w:rsidR="0063601F" w:rsidRDefault="0063601F" w:rsidP="008B550B">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77777777" w:rsidR="0063601F" w:rsidRDefault="0063601F" w:rsidP="000E5536">
      <w:pPr>
        <w:pStyle w:val="Heading6"/>
      </w:pPr>
      <w:bookmarkStart w:id="142" w:name="_Ref398908718"/>
      <w:r>
        <w:t>Map/Reduce logs</w:t>
      </w:r>
      <w:bookmarkEnd w:id="142"/>
    </w:p>
    <w:p w14:paraId="135B40C0" w14:textId="77777777" w:rsidR="0063601F" w:rsidRPr="00EC08BB" w:rsidRDefault="0063601F" w:rsidP="008B550B">
      <w:pPr>
        <w:pStyle w:val="BodyText2"/>
      </w:pPr>
      <w:r>
        <w:t>Hadoop writes lots of information on a MR job which can be used to debug stuff. In the logs for a mapper there may be INFO, ERROR (which are ignored) and FATAL – which cause the mapper to fail.</w:t>
      </w:r>
    </w:p>
    <w:p w14:paraId="45378BA2" w14:textId="55F88D68" w:rsidR="00274D2D" w:rsidRDefault="00274D2D" w:rsidP="000E5536">
      <w:pPr>
        <w:pStyle w:val="Heading7"/>
      </w:pPr>
      <w:bookmarkStart w:id="143" w:name="_Ref454466051"/>
      <w:r>
        <w:t>JobHistory Server</w:t>
      </w:r>
      <w:bookmarkEnd w:id="143"/>
    </w:p>
    <w:p w14:paraId="7EF4A2FC" w14:textId="22BCCF7F" w:rsidR="00274D2D" w:rsidRDefault="00274D2D" w:rsidP="008B550B">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8B550B">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8B550B">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8B550B">
      <w:pPr>
        <w:pStyle w:val="BodyText2"/>
      </w:pPr>
      <w:r>
        <w:t xml:space="preserve">Good overview of scaling and masters, regions and region servers </w:t>
      </w:r>
      <w:hyperlink r:id="rId921" w:history="1">
        <w:r w:rsidRPr="00713222">
          <w:rPr>
            <w:rStyle w:val="Hyperlink"/>
          </w:rPr>
          <w:t>here</w:t>
        </w:r>
      </w:hyperlink>
      <w:r>
        <w:t>.</w:t>
      </w:r>
    </w:p>
    <w:p w14:paraId="4212D9C2" w14:textId="77777777" w:rsidR="0063601F" w:rsidRPr="00713222" w:rsidRDefault="0063601F" w:rsidP="008B550B">
      <w:pPr>
        <w:pStyle w:val="BodyText2"/>
      </w:pPr>
      <w:r>
        <w:t xml:space="preserve">HBase is also on the Cloud </w:t>
      </w:r>
      <w:hyperlink r:id="rId922"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8B550B">
      <w:pPr>
        <w:pStyle w:val="BodyText2"/>
        <w:rPr>
          <w:rFonts w:eastAsia="Times New Roman"/>
        </w:rPr>
      </w:pPr>
      <w:r>
        <w:rPr>
          <w:rFonts w:eastAsia="Times New Roman"/>
        </w:rPr>
        <w:t>- Master Host: </w:t>
      </w:r>
      <w:hyperlink r:id="rId923" w:history="1">
        <w:r>
          <w:rPr>
            <w:rStyle w:val="Hyperlink"/>
            <w:rFonts w:eastAsia="Times New Roman"/>
          </w:rPr>
          <w:t>h05-nn01.jrc.it</w:t>
        </w:r>
      </w:hyperlink>
    </w:p>
    <w:p w14:paraId="0375C1F3" w14:textId="77777777" w:rsidR="0063601F" w:rsidRDefault="009C5102" w:rsidP="000E5536">
      <w:pPr>
        <w:pStyle w:val="BodyText"/>
        <w:rPr>
          <w:rFonts w:eastAsia="Times New Roman"/>
        </w:rPr>
      </w:pPr>
      <w:hyperlink r:id="rId924"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9C5102" w:rsidP="000E5536">
      <w:pPr>
        <w:pStyle w:val="BodyText"/>
        <w:rPr>
          <w:rFonts w:eastAsia="Times New Roman"/>
        </w:rPr>
      </w:pPr>
      <w:hyperlink r:id="rId925"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8B550B">
      <w:pPr>
        <w:pStyle w:val="BodyText2"/>
      </w:pPr>
      <w:r>
        <w:t xml:space="preserve">To interact with HBase you use the </w:t>
      </w:r>
      <w:hyperlink r:id="rId926"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8B550B">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8B550B">
      <w:pPr>
        <w:pStyle w:val="BodyText2"/>
      </w:pPr>
      <w:r>
        <w:t xml:space="preserve">Or you can use filters (docs </w:t>
      </w:r>
      <w:hyperlink r:id="rId927"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8B550B">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8B550B">
      <w:pPr>
        <w:pStyle w:val="BodyText2"/>
      </w:pPr>
      <w:r>
        <w:t xml:space="preserve">Cloudera </w:t>
      </w:r>
      <w:hyperlink r:id="rId928"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8B550B">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929"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8B550B">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8B550B">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8B550B">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8B550B">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8B550B">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8B550B">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8B550B">
      <w:pPr>
        <w:pStyle w:val="BodyText2"/>
      </w:pPr>
      <w:r>
        <w:t>Looking at all the logs and restarting HBase does not seem to clear it so I am recreating the table and trying again.</w:t>
      </w:r>
    </w:p>
    <w:p w14:paraId="75C6FB1F" w14:textId="77777777" w:rsidR="0063601F" w:rsidRDefault="0063601F" w:rsidP="008B550B">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8B550B">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8B550B">
      <w:pPr>
        <w:pStyle w:val="BodyText2"/>
      </w:pPr>
      <w:r>
        <w:t>When we went to GBIF, Tim and Lars loaded the gzipped species files into a Hive table and then selected this data into an HBase table (from Tims email):</w:t>
      </w:r>
    </w:p>
    <w:p w14:paraId="4941647D" w14:textId="77777777" w:rsidR="0063601F" w:rsidRDefault="0063601F" w:rsidP="008B550B">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4" w:name="_Ref371938052"/>
      <w:r>
        <w:t>Debugging</w:t>
      </w:r>
      <w:bookmarkEnd w:id="144"/>
    </w:p>
    <w:p w14:paraId="2996E0FB" w14:textId="77777777" w:rsidR="0063601F" w:rsidRDefault="0063601F" w:rsidP="008B550B">
      <w:pPr>
        <w:pStyle w:val="BodyText2"/>
      </w:pPr>
      <w:r>
        <w:t xml:space="preserve">The HBase </w:t>
      </w:r>
      <w:hyperlink r:id="rId930"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8B550B">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8B550B">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8B550B">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8B550B">
      <w:pPr>
        <w:pStyle w:val="BodyText2"/>
      </w:pPr>
      <w:r>
        <w:t>To get the version:</w:t>
      </w:r>
    </w:p>
    <w:p w14:paraId="6F90DDB4" w14:textId="77777777" w:rsidR="0063601F" w:rsidRDefault="0063601F" w:rsidP="008B550B">
      <w:pPr>
        <w:pStyle w:val="BodyText2"/>
      </w:pPr>
      <w:r>
        <w:t>[cottaan@hadoop-m2 ~]$ hive --version</w:t>
      </w:r>
    </w:p>
    <w:p w14:paraId="23962E84" w14:textId="77777777" w:rsidR="0063601F" w:rsidRDefault="0063601F" w:rsidP="008B550B">
      <w:pPr>
        <w:pStyle w:val="BodyText2"/>
      </w:pPr>
      <w:r>
        <w:t>Hive 0.12.0-cdh5.1.3</w:t>
      </w:r>
    </w:p>
    <w:p w14:paraId="538335A0" w14:textId="77777777" w:rsidR="0063601F" w:rsidRDefault="0063601F" w:rsidP="000E5536">
      <w:pPr>
        <w:pStyle w:val="Heading6"/>
      </w:pPr>
      <w:r>
        <w:t>Background</w:t>
      </w:r>
    </w:p>
    <w:p w14:paraId="6BAD1363" w14:textId="77777777" w:rsidR="0063601F" w:rsidRDefault="009C5102" w:rsidP="008B550B">
      <w:pPr>
        <w:pStyle w:val="BodyText2"/>
      </w:pPr>
      <w:hyperlink r:id="rId931" w:history="1">
        <w:r w:rsidR="0063601F" w:rsidRPr="0051555F">
          <w:rPr>
            <w:rStyle w:val="Hyperlink"/>
          </w:rPr>
          <w:t>Introduction to Apache Hive</w:t>
        </w:r>
      </w:hyperlink>
    </w:p>
    <w:p w14:paraId="69CDBC1E" w14:textId="77777777" w:rsidR="0063601F" w:rsidRDefault="0063601F" w:rsidP="008B550B">
      <w:pPr>
        <w:pStyle w:val="BodyText2"/>
      </w:pPr>
      <w:r>
        <w:t xml:space="preserve">From the Apache Hive Confluence </w:t>
      </w:r>
      <w:hyperlink r:id="rId932" w:history="1">
        <w:r w:rsidRPr="0075242F">
          <w:rPr>
            <w:rStyle w:val="Hyperlink"/>
          </w:rPr>
          <w:t>page</w:t>
        </w:r>
      </w:hyperlink>
      <w:r>
        <w:t>:</w:t>
      </w:r>
    </w:p>
    <w:p w14:paraId="14B6AE2E" w14:textId="77777777" w:rsidR="0063601F" w:rsidRDefault="0063601F" w:rsidP="008B550B">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8B550B">
      <w:pPr>
        <w:pStyle w:val="BodyText2"/>
      </w:pPr>
      <w:r>
        <w:t xml:space="preserve">Integration docs are </w:t>
      </w:r>
      <w:hyperlink r:id="rId933" w:history="1">
        <w:r w:rsidRPr="0032241D">
          <w:rPr>
            <w:rStyle w:val="Hyperlink"/>
          </w:rPr>
          <w:t>here</w:t>
        </w:r>
      </w:hyperlink>
      <w:r>
        <w:t>.</w:t>
      </w:r>
    </w:p>
    <w:p w14:paraId="51868C7E" w14:textId="77777777" w:rsidR="0063601F" w:rsidRDefault="0063601F" w:rsidP="008B550B">
      <w:pPr>
        <w:pStyle w:val="BodyText2"/>
      </w:pPr>
      <w:r>
        <w:t xml:space="preserve">Good Cloudera article </w:t>
      </w:r>
      <w:hyperlink r:id="rId934"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8B550B">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8B550B">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45" w:name="_Ref384893447"/>
      <w:r>
        <w:t>Beeswax (Hive UI)</w:t>
      </w:r>
    </w:p>
    <w:p w14:paraId="706CF1FF" w14:textId="77777777" w:rsidR="0063601F" w:rsidRDefault="0063601F" w:rsidP="008B550B">
      <w:pPr>
        <w:pStyle w:val="BodyText2"/>
      </w:pPr>
      <w:r>
        <w:t xml:space="preserve">CTRL + Space to get code completion. </w:t>
      </w:r>
    </w:p>
    <w:p w14:paraId="1E8CC989" w14:textId="77777777" w:rsidR="0063601F" w:rsidRDefault="0063601F" w:rsidP="008B550B">
      <w:pPr>
        <w:pStyle w:val="BodyText2"/>
      </w:pPr>
      <w:r>
        <w:t>TAB + Enter to execute queries.</w:t>
      </w:r>
    </w:p>
    <w:p w14:paraId="1A1C5707" w14:textId="77777777" w:rsidR="0063601F" w:rsidRPr="00B226D6" w:rsidRDefault="0063601F" w:rsidP="008B550B">
      <w:pPr>
        <w:pStyle w:val="BodyText2"/>
      </w:pPr>
      <w:r>
        <w:t>To kill a running job, go to the Job Browser and kill it.</w:t>
      </w:r>
    </w:p>
    <w:p w14:paraId="4C435B3E" w14:textId="77777777" w:rsidR="0063601F" w:rsidRDefault="0063601F" w:rsidP="000E5536">
      <w:pPr>
        <w:pStyle w:val="Heading6"/>
      </w:pPr>
      <w:bookmarkStart w:id="146" w:name="_Ref387841007"/>
      <w:r>
        <w:t>Configuration</w:t>
      </w:r>
      <w:bookmarkEnd w:id="146"/>
    </w:p>
    <w:p w14:paraId="4F10401A" w14:textId="77777777" w:rsidR="0063601F" w:rsidRDefault="0063601F" w:rsidP="008B550B">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8B550B">
      <w:pPr>
        <w:pStyle w:val="BodyText2"/>
      </w:pPr>
      <w:r>
        <w:t xml:space="preserve">See </w:t>
      </w:r>
      <w:hyperlink r:id="rId935" w:history="1">
        <w:r w:rsidRPr="009E7907">
          <w:rPr>
            <w:rStyle w:val="Hyperlink"/>
          </w:rPr>
          <w:t>this</w:t>
        </w:r>
      </w:hyperlink>
      <w:r>
        <w:t xml:space="preserve"> section of the docs. There are parameters that you can specify when you execute a query in Hive – these are listed </w:t>
      </w:r>
      <w:hyperlink r:id="rId936"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8B550B">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8B550B">
      <w:pPr>
        <w:pStyle w:val="BodyText2"/>
      </w:pPr>
      <w:r>
        <w:t>The default number of mappers (</w:t>
      </w:r>
      <w:r w:rsidRPr="00CB6444">
        <w:t>mapreduce.job.maps</w:t>
      </w:r>
      <w:r>
        <w:t>) is 2.</w:t>
      </w:r>
    </w:p>
    <w:p w14:paraId="084D96E3" w14:textId="77777777" w:rsidR="0063601F" w:rsidRDefault="0063601F" w:rsidP="008B550B">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8B550B">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8B550B">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8B550B">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8B550B">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8B550B">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8B550B">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8B550B">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8B550B">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8B550B">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8B550B">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8B550B">
      <w:pPr>
        <w:pStyle w:val="BodyText2"/>
      </w:pPr>
      <w:r>
        <w:t xml:space="preserve">Avro stores data in binary format and is therefore less costly in terms of IO. </w:t>
      </w:r>
      <w:hyperlink r:id="rId937"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38"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8B550B">
      <w:pPr>
        <w:pStyle w:val="BodyText2"/>
      </w:pPr>
      <w:r>
        <w:t xml:space="preserve">Hive CLI documentation is </w:t>
      </w:r>
      <w:hyperlink r:id="rId939" w:history="1">
        <w:r w:rsidRPr="001F16BD">
          <w:rPr>
            <w:rStyle w:val="Hyperlink"/>
          </w:rPr>
          <w:t>here</w:t>
        </w:r>
      </w:hyperlink>
      <w:r>
        <w:t xml:space="preserve">. </w:t>
      </w:r>
    </w:p>
    <w:p w14:paraId="741EEBAD" w14:textId="77777777" w:rsidR="0063601F" w:rsidRDefault="0063601F" w:rsidP="008B550B">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8B550B">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47" w:name="_Ref386018783"/>
      <w:r>
        <w:t>Getting the version of Hive</w:t>
      </w:r>
    </w:p>
    <w:p w14:paraId="5176FB90" w14:textId="77777777" w:rsidR="00E85A3C" w:rsidRDefault="00E85A3C" w:rsidP="008B550B">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8B550B">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7"/>
    </w:p>
    <w:p w14:paraId="29342153" w14:textId="77777777" w:rsidR="0063601F" w:rsidRDefault="0063601F" w:rsidP="008B550B">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8B550B">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8B550B">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8B550B">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8" w:name="_Ref401673519"/>
      <w:r>
        <w:t>Creating tables</w:t>
      </w:r>
      <w:bookmarkEnd w:id="148"/>
    </w:p>
    <w:p w14:paraId="6EDF8F0A" w14:textId="77777777" w:rsidR="0063601F" w:rsidRDefault="0063601F" w:rsidP="008B550B">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40"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41" w:anchor="LanguageManualDDL-ExternalTables" w:history="1">
        <w:r w:rsidRPr="00377426">
          <w:rPr>
            <w:rStyle w:val="Hyperlink"/>
          </w:rPr>
          <w:t>here</w:t>
        </w:r>
      </w:hyperlink>
      <w:r>
        <w:t>.</w:t>
      </w:r>
    </w:p>
    <w:p w14:paraId="117F66DA" w14:textId="77777777" w:rsidR="0063601F" w:rsidRDefault="0063601F" w:rsidP="008B550B">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8B550B">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8B550B">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8B550B">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8B550B">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8B550B">
      <w:pPr>
        <w:pStyle w:val="BodyText2"/>
        <w:rPr>
          <w:rStyle w:val="Hyperlink"/>
        </w:rPr>
      </w:pPr>
      <w:r>
        <w:t xml:space="preserve">Hive documentation on DML is </w:t>
      </w:r>
      <w:hyperlink r:id="rId942"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8B550B">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8B550B">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8B550B">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8B550B">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3C59FA3A" w:rsidR="0063601F" w:rsidRDefault="0063601F" w:rsidP="000E5536">
      <w:pPr>
        <w:pStyle w:val="Heading6"/>
      </w:pPr>
      <w:r>
        <w:t xml:space="preserve">Using spatial tables </w:t>
      </w:r>
      <w:bookmarkEnd w:id="145"/>
    </w:p>
    <w:p w14:paraId="78EF82BE" w14:textId="77777777" w:rsidR="0063601F" w:rsidRPr="0073051D" w:rsidRDefault="0063601F" w:rsidP="008B550B">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9" w:name="_Ref454437496"/>
      <w:bookmarkStart w:id="150" w:name="_Ref384894195"/>
      <w:r>
        <w:t>Building the jar files</w:t>
      </w:r>
      <w:bookmarkEnd w:id="149"/>
    </w:p>
    <w:p w14:paraId="0FF7B823" w14:textId="77777777" w:rsidR="00C13DEF" w:rsidRDefault="00C13DEF" w:rsidP="000E5536">
      <w:pPr>
        <w:pStyle w:val="Heading8"/>
      </w:pPr>
      <w:r>
        <w:t>ESRI Libraries</w:t>
      </w:r>
    </w:p>
    <w:p w14:paraId="64603E32" w14:textId="77777777" w:rsidR="0063601F" w:rsidRDefault="0063601F" w:rsidP="008B550B">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8B550B">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43"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8B550B">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44"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8B550B">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8B550B">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8B550B">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8B550B">
      <w:pPr>
        <w:pStyle w:val="BodyText2"/>
      </w:pPr>
      <w:r>
        <w:t>Built using Maven | Build..</w:t>
      </w:r>
    </w:p>
    <w:p w14:paraId="5B3EE652" w14:textId="46CD8DF8" w:rsidR="0063601F" w:rsidRDefault="0063601F" w:rsidP="000E5536">
      <w:pPr>
        <w:pStyle w:val="Heading7"/>
      </w:pPr>
      <w:r>
        <w:t>Adding the jar files</w:t>
      </w:r>
      <w:bookmarkEnd w:id="150"/>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8B550B">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8B550B">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8B550B">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8B550B">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8B550B">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8B550B">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8B550B">
      <w:pPr>
        <w:pStyle w:val="BodyText2"/>
      </w:pPr>
      <w:r>
        <w:t xml:space="preserve">Following instructions </w:t>
      </w:r>
      <w:hyperlink r:id="rId945"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8B550B">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8B550B">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8B550B">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8B550B">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8B550B">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8B550B">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8B550B">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8B550B">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51" w:name="_Ref384899398"/>
      <w:r>
        <w:t>Using Beeswax UI</w:t>
      </w:r>
    </w:p>
    <w:p w14:paraId="33E07FBA" w14:textId="77777777" w:rsidR="0063601F" w:rsidRDefault="0063601F" w:rsidP="008B550B">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8B550B">
      <w:pPr>
        <w:pStyle w:val="BodyText2"/>
      </w:pPr>
      <w:r>
        <w:t>Make sure you reference the HDFS file using the /user/admin/data/json/&lt;file&gt; prefix otherwise it wont find the table.</w:t>
      </w:r>
    </w:p>
    <w:p w14:paraId="3CA9CDBC" w14:textId="77D59152" w:rsidR="0063601F" w:rsidRDefault="0063601F" w:rsidP="000E5536">
      <w:pPr>
        <w:pStyle w:val="Heading7"/>
      </w:pPr>
      <w:r>
        <w:t>Importing data into the spatial tables</w:t>
      </w:r>
      <w:bookmarkEnd w:id="151"/>
    </w:p>
    <w:p w14:paraId="59466D27" w14:textId="77777777" w:rsidR="0063601F" w:rsidRDefault="0063601F" w:rsidP="000E5536">
      <w:pPr>
        <w:pStyle w:val="Heading8"/>
      </w:pPr>
      <w:r>
        <w:t>Using HDFS Shell</w:t>
      </w:r>
    </w:p>
    <w:p w14:paraId="7DD6526C" w14:textId="77777777" w:rsidR="0063601F" w:rsidRDefault="0063601F" w:rsidP="008B550B">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8B550B">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8B550B">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8B550B">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8B550B">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8B550B">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8B550B">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8B550B">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8B550B">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8B550B">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8B550B">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8B550B">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8B550B">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8B550B">
      <w:pPr>
        <w:pStyle w:val="BodyText2"/>
      </w:pPr>
      <w:r>
        <w:t xml:space="preserve">Following the instructions </w:t>
      </w:r>
      <w:hyperlink r:id="rId946"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8B550B">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8B550B">
      <w:pPr>
        <w:pStyle w:val="BodyText2"/>
      </w:pPr>
      <w:r>
        <w:t xml:space="preserve">You can output logging in UDTF functions by adding the following code (see </w:t>
      </w:r>
      <w:hyperlink r:id="rId947"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8B550B">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8B550B">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8B550B">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8B550B">
      <w:pPr>
        <w:pStyle w:val="BodyText2"/>
      </w:pPr>
      <w:r>
        <w:t>For spatial functions you need to convert the geometry into WKB to test the functions as the geometry type that is loaded into Hive is WKB (from my FeatureClassToAvro GP tool).</w:t>
      </w:r>
      <w:r w:rsidR="00C90F02">
        <w:t xml:space="preserve"> </w:t>
      </w:r>
      <w:hyperlink r:id="rId948"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8B550B">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8B550B">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8B550B">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8B550B">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8B550B">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8B550B">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8B550B">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8B550B">
      <w:pPr>
        <w:pStyle w:val="BodyText2"/>
      </w:pPr>
      <w:r>
        <w:lastRenderedPageBreak/>
        <w:t>From the command line type ‘hive –version’. On 21/6/2016 we are using ‘</w:t>
      </w:r>
      <w:r w:rsidRPr="0075078C">
        <w:t>Hive 1.1.0-cdh5.7.0</w:t>
      </w:r>
      <w:r>
        <w:t>’.</w:t>
      </w:r>
    </w:p>
    <w:p w14:paraId="1E7A32C6" w14:textId="77777777" w:rsidR="00D93F81" w:rsidRDefault="00EA3299" w:rsidP="008B550B">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8B550B">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52" w:name="_Ref454461976"/>
      <w:r>
        <w:t>As permanent functions</w:t>
      </w:r>
      <w:bookmarkEnd w:id="152"/>
    </w:p>
    <w:p w14:paraId="22EE6C67" w14:textId="0B54573A" w:rsidR="0063601F" w:rsidRDefault="00397DAF" w:rsidP="008B550B">
      <w:pPr>
        <w:pStyle w:val="BodyText2"/>
      </w:pPr>
      <w:r>
        <w:t>You can create permanent functions</w:t>
      </w:r>
      <w:r w:rsidR="0063601F">
        <w:t xml:space="preserve"> if you have &gt; version 0.13.0 of Hive</w:t>
      </w:r>
      <w:r w:rsidR="00860ADA">
        <w:t xml:space="preserve"> (which we have from June 2016). Instructions </w:t>
      </w:r>
      <w:hyperlink r:id="rId949"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50"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8B550B">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8B550B">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8B550B">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51"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8B550B">
      <w:pPr>
        <w:pStyle w:val="BodyText2"/>
      </w:pPr>
      <w:r>
        <w:t>We can now call this function from Hive without an initialisation script!</w:t>
      </w:r>
      <w:r w:rsidR="00FE43BE">
        <w:t xml:space="preserve"> Creating all the ST_* functions in Hive using </w:t>
      </w:r>
      <w:hyperlink r:id="rId952"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689E9E28" w:rsidR="0063601F" w:rsidRDefault="0063601F" w:rsidP="000E5536">
      <w:pPr>
        <w:pStyle w:val="Heading8"/>
      </w:pPr>
      <w:bookmarkStart w:id="153" w:name="_Ref454377551"/>
      <w:r>
        <w:t>Using Beeswax UI</w:t>
      </w:r>
      <w:bookmarkEnd w:id="153"/>
    </w:p>
    <w:p w14:paraId="34E16E10" w14:textId="47482D42" w:rsidR="008A3D58" w:rsidRDefault="008A3D58" w:rsidP="000E5536">
      <w:pPr>
        <w:pStyle w:val="Heading9"/>
      </w:pPr>
      <w:r>
        <w:t>Using Settings Panel</w:t>
      </w:r>
    </w:p>
    <w:p w14:paraId="12021D06" w14:textId="0C3C4816" w:rsidR="0063601F" w:rsidRDefault="0063601F" w:rsidP="008B550B">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8B550B">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8B550B">
      <w:pPr>
        <w:pStyle w:val="HiveError"/>
      </w:pPr>
      <w:r w:rsidRPr="00AD4538">
        <w:t>-101 from org.apache.hadoop.hive.ql.exec.FunctionTask. com/esri/core/geometry/Geometry</w:t>
      </w:r>
      <w:r>
        <w:t>.</w:t>
      </w:r>
    </w:p>
    <w:p w14:paraId="73CCF49C" w14:textId="7670E4D3" w:rsidR="003A2A5C" w:rsidRDefault="003A2A5C" w:rsidP="008B550B">
      <w:pPr>
        <w:pStyle w:val="BodyText2"/>
      </w:pPr>
      <w:r>
        <w:t>But if I log onto Hue as cottaan and run it, it works! Not sure why:</w:t>
      </w:r>
    </w:p>
    <w:p w14:paraId="257E3982" w14:textId="6EADBAA0" w:rsidR="003A2A5C" w:rsidRPr="00491060" w:rsidRDefault="003A2A5C" w:rsidP="008B550B">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3">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8B550B">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8B550B">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8B550B">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8B550B">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8B550B">
      <w:pPr>
        <w:pStyle w:val="BodyText2"/>
      </w:pPr>
      <w:r>
        <w:t>From the command line type ‘hive –version’. On 21/6/2016 we are using ‘</w:t>
      </w:r>
      <w:r w:rsidRPr="0075078C">
        <w:t>Hive 1.1.0-cdh5.7.0</w:t>
      </w:r>
      <w:r>
        <w:t>’.</w:t>
      </w:r>
    </w:p>
    <w:p w14:paraId="487DD8A8" w14:textId="77777777" w:rsidR="0063601F" w:rsidRDefault="00EA3299" w:rsidP="008B550B">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8B550B">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8B550B">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8B550B">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8B550B">
      <w:pPr>
        <w:pStyle w:val="BodyText2"/>
      </w:pPr>
      <w:r>
        <w:t>23/06/2016</w:t>
      </w:r>
    </w:p>
    <w:p w14:paraId="06637EAC" w14:textId="77777777" w:rsidR="005D1D62" w:rsidRDefault="005D1D62" w:rsidP="008B550B">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1A46E22C" w:rsidR="00537970" w:rsidRDefault="00537970" w:rsidP="000E5536">
      <w:pPr>
        <w:pStyle w:val="Heading8"/>
      </w:pPr>
      <w:bookmarkStart w:id="154" w:name="_Ref454542633"/>
      <w:r>
        <w:t>Using Beeline</w:t>
      </w:r>
      <w:bookmarkEnd w:id="154"/>
    </w:p>
    <w:p w14:paraId="25D5CE1B" w14:textId="77777777" w:rsidR="005D1D62" w:rsidRDefault="005D1D62" w:rsidP="008B550B">
      <w:pPr>
        <w:pStyle w:val="BodyText2"/>
      </w:pPr>
      <w:r>
        <w:t>23/06/2016</w:t>
      </w:r>
    </w:p>
    <w:p w14:paraId="1650A0C0" w14:textId="5FEF45C0" w:rsidR="005D1D62" w:rsidRDefault="005D1D62" w:rsidP="008B550B">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8B550B">
      <w:pPr>
        <w:pStyle w:val="BodyText2"/>
      </w:pPr>
      <w:r>
        <w:t>But when I am logged in as the hive user, it starts the MR job but</w:t>
      </w:r>
      <w:r w:rsidR="00A54432">
        <w:t xml:space="preserve"> then returns a different error:</w:t>
      </w:r>
    </w:p>
    <w:p w14:paraId="50B83CD7" w14:textId="7BC5C20D" w:rsidR="00A54432" w:rsidRDefault="00A54432" w:rsidP="008B550B">
      <w:pPr>
        <w:pStyle w:val="BodyText2"/>
      </w:pPr>
      <w:r>
        <w:t>java.lang.ClassNotFoundException: com.esri.core.geometry.Geometry at</w:t>
      </w:r>
    </w:p>
    <w:p w14:paraId="50DCF1E3" w14:textId="742A2C7D" w:rsidR="0050566C" w:rsidRDefault="00274D2D" w:rsidP="008B550B">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8B550B">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8B550B">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8B550B">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8B550B">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8B550B">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8B550B">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8B550B">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8B550B">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8B550B">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8B550B">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8B550B">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8B550B">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8B550B">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8B550B">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8B550B">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8B550B">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8B550B">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8B550B">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8B550B">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8B550B">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8B550B">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54"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9C5102" w:rsidP="008B550B">
      <w:pPr>
        <w:pStyle w:val="BodyText2"/>
      </w:pPr>
      <w:hyperlink r:id="rId955"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8B550B">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8B550B">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8B550B">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8B550B">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8B550B">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8B550B">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8B550B">
      <w:pPr>
        <w:pStyle w:val="BodyText2"/>
      </w:pPr>
      <w:r>
        <w:t>By default Hive logs are written to /tmp/cottaan/hive.log.</w:t>
      </w:r>
      <w:r w:rsidR="00380BCB">
        <w:t xml:space="preserve"> More on Hive logging </w:t>
      </w:r>
      <w:hyperlink r:id="rId956"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8B550B">
      <w:pPr>
        <w:pStyle w:val="BodyText2"/>
      </w:pPr>
      <w:r>
        <w:t xml:space="preserve">Monica installed it on 11/2/2014! Here is the UI </w:t>
      </w:r>
      <w:hyperlink r:id="rId957" w:history="1">
        <w:r w:rsidRPr="00FB3083">
          <w:rPr>
            <w:rStyle w:val="Hyperlink"/>
          </w:rPr>
          <w:t>http://hadoop-h05:8888/about/</w:t>
        </w:r>
      </w:hyperlink>
      <w:r>
        <w:t xml:space="preserve"> now </w:t>
      </w:r>
      <w:hyperlink r:id="rId958" w:history="1">
        <w:r w:rsidRPr="00DB27B0">
          <w:rPr>
            <w:rStyle w:val="Hyperlink"/>
          </w:rPr>
          <w:t>http://hadoop-m2:8888/</w:t>
        </w:r>
      </w:hyperlink>
      <w:r w:rsidR="00DD4E76">
        <w:t xml:space="preserve"> now </w:t>
      </w:r>
      <w:hyperlink r:id="rId959"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60" w:history="1">
        <w:r>
          <w:rPr>
            <w:rStyle w:val="Hyperlink"/>
          </w:rPr>
          <w:t>http://hadoop-h05:8888/</w:t>
        </w:r>
      </w:hyperlink>
      <w:r>
        <w:t xml:space="preserve">  now </w:t>
      </w:r>
      <w:hyperlink r:id="rId961"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8B550B">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62"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8B550B">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8B550B">
      <w:pPr>
        <w:pStyle w:val="BodyText2"/>
      </w:pPr>
      <w:r>
        <w:t xml:space="preserve">There were some dns issues with the UI but Monica sorted them out to start with. Running through the Quick Start Wizard. </w:t>
      </w:r>
    </w:p>
    <w:p w14:paraId="163D639D" w14:textId="77777777" w:rsidR="0063601F" w:rsidRDefault="0063601F" w:rsidP="008B550B">
      <w:pPr>
        <w:pStyle w:val="BodyText2"/>
      </w:pPr>
      <w:r>
        <w:t>Trying to connect on 10/4/2014 and the Hue GUI is not opening. Maybe the Hue Service has stopped.</w:t>
      </w:r>
    </w:p>
    <w:p w14:paraId="5FA815A3" w14:textId="66739417" w:rsidR="009E3EF4" w:rsidRDefault="009E3EF4" w:rsidP="008B550B">
      <w:pPr>
        <w:pStyle w:val="BodyText2"/>
      </w:pPr>
      <w:r>
        <w:t>On 21/6/2016 the version of Hue is 3.9 (installed from CDH</w:t>
      </w:r>
      <w:r w:rsidR="008A54FA">
        <w:t xml:space="preserve"> 5.7) – </w:t>
      </w:r>
      <w:hyperlink r:id="rId963"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8B550B">
      <w:pPr>
        <w:pStyle w:val="HiveError"/>
      </w:pPr>
      <w:r>
        <w:t>Error while compiling statement FAILED: NullPointerException null</w:t>
      </w:r>
    </w:p>
    <w:p w14:paraId="27F33D85" w14:textId="2C9C33D6" w:rsidR="007240A0" w:rsidRDefault="007240A0" w:rsidP="008B550B">
      <w:pPr>
        <w:pStyle w:val="BodyText2"/>
      </w:pPr>
      <w:r>
        <w:t>This is because you haven’t added a UDF that is present in the query to the settings.</w:t>
      </w:r>
    </w:p>
    <w:p w14:paraId="50841E27" w14:textId="309DC057" w:rsidR="00DE1C96" w:rsidRDefault="00DE1C96" w:rsidP="008B550B">
      <w:pPr>
        <w:pStyle w:val="HiveError"/>
      </w:pPr>
      <w:r>
        <w:t>Error while compiling statement FAILED: Execution Error, return code 1 from org.apache.hadoop.hive.ql.exec.FunctionTask</w:t>
      </w:r>
    </w:p>
    <w:p w14:paraId="2EE8A95D" w14:textId="0CFE6117" w:rsidR="00DE1C96" w:rsidRDefault="00DE1C96" w:rsidP="008B550B">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8B550B">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8B550B">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8B550B">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8B550B">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8B550B">
      <w:pPr>
        <w:pStyle w:val="BodyText2"/>
      </w:pPr>
      <w:r>
        <w:t>The first time I imported the table the quadkey was NULL – because the data type was set at int and it should be string. How can we batch import all of the species files? Or do we run on Hadoop?</w:t>
      </w:r>
    </w:p>
    <w:p w14:paraId="17463595" w14:textId="76E29A89" w:rsidR="0063601F" w:rsidRDefault="0063601F" w:rsidP="000E5536">
      <w:pPr>
        <w:pStyle w:val="Heading7"/>
      </w:pPr>
      <w:bookmarkStart w:id="155" w:name="_Ref384803343"/>
      <w:r>
        <w:t>Importing files</w:t>
      </w:r>
      <w:bookmarkEnd w:id="155"/>
    </w:p>
    <w:p w14:paraId="7B8241C8" w14:textId="77777777" w:rsidR="0063601F" w:rsidRDefault="0063601F" w:rsidP="008B550B">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8B550B">
      <w:pPr>
        <w:pStyle w:val="BodyText2"/>
      </w:pPr>
      <w:r>
        <w:t xml:space="preserve">But there are issues with permissions – need to load species files in as the dopa user and not the hue admin user. </w:t>
      </w:r>
    </w:p>
    <w:p w14:paraId="5CE1CDB4" w14:textId="77777777" w:rsidR="0063601F" w:rsidRDefault="0063601F" w:rsidP="008B550B">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8B550B">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8B550B">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8B550B">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8B550B">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8B550B">
      <w:pPr>
        <w:pStyle w:val="BodyText2"/>
      </w:pPr>
      <w:r>
        <w:lastRenderedPageBreak/>
        <w:t>Run a query in Hue and at the end click Download the Results in CSV format.</w:t>
      </w:r>
    </w:p>
    <w:p w14:paraId="11940BFD" w14:textId="4F69A8FB" w:rsidR="00073E4F" w:rsidRDefault="00073E4F" w:rsidP="008B550B">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8B550B">
      <w:pPr>
        <w:pStyle w:val="BodyText2"/>
      </w:pPr>
      <w:r>
        <w:t xml:space="preserve">Impala doesn’t use Map/Reduce – needs CDH 4.1 or later. Is on </w:t>
      </w:r>
      <w:hyperlink r:id="rId964" w:history="1">
        <w:r>
          <w:rPr>
            <w:rStyle w:val="Hyperlink"/>
          </w:rPr>
          <w:t>github</w:t>
        </w:r>
      </w:hyperlink>
      <w:r>
        <w:t xml:space="preserve">. </w:t>
      </w:r>
    </w:p>
    <w:p w14:paraId="490ED5A9" w14:textId="77777777" w:rsidR="0063601F" w:rsidRDefault="009C5102" w:rsidP="008B550B">
      <w:pPr>
        <w:pStyle w:val="BodyText2"/>
      </w:pPr>
      <w:hyperlink r:id="rId965"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9C5102" w:rsidP="000E5536">
      <w:pPr>
        <w:pStyle w:val="BodyText"/>
      </w:pPr>
      <w:hyperlink r:id="rId966"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9C5102" w:rsidP="000E5536">
      <w:pPr>
        <w:pStyle w:val="BodyText"/>
      </w:pPr>
      <w:hyperlink r:id="rId967"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8B550B">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68" w:history="1">
        <w:r w:rsidR="00147742" w:rsidRPr="00147742">
          <w:rPr>
            <w:rStyle w:val="Hyperlink"/>
          </w:rPr>
          <w:t>here</w:t>
        </w:r>
      </w:hyperlink>
      <w:r w:rsidR="00147742">
        <w:t>).</w:t>
      </w:r>
    </w:p>
    <w:p w14:paraId="72EFB0D0" w14:textId="54DD1C69" w:rsidR="004458B5" w:rsidRDefault="003E0BC3" w:rsidP="008B550B">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8B550B">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8B550B">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8B550B">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8B550B">
      <w:pPr>
        <w:pStyle w:val="BodyText2"/>
      </w:pPr>
      <w:r>
        <w:t>Still doesn’t start and in the logs it shows the date of the original file and not the manually edited file:</w:t>
      </w:r>
    </w:p>
    <w:p w14:paraId="41E75653" w14:textId="77777777" w:rsidR="00A966D1" w:rsidRDefault="00A966D1" w:rsidP="008B550B">
      <w:pPr>
        <w:pStyle w:val="BodyText2"/>
      </w:pPr>
      <w:r>
        <w:t>catalogd version 2.5.0-cdh5.7.0 RELEASE (build ad3f5adabedf56fe6bd9eea39147c067cc552703)</w:t>
      </w:r>
    </w:p>
    <w:p w14:paraId="497770C8" w14:textId="62E79780" w:rsidR="00A966D1" w:rsidRDefault="00A966D1" w:rsidP="008B550B">
      <w:pPr>
        <w:pStyle w:val="BodyText2"/>
      </w:pPr>
      <w:r>
        <w:t>Built on Wed, 23 Mar 2016 11:51:12 PST</w:t>
      </w:r>
    </w:p>
    <w:p w14:paraId="69ABF22C" w14:textId="52A4510A" w:rsidR="00A966D1" w:rsidRDefault="00A966D1" w:rsidP="008B550B">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8B550B">
      <w:pPr>
        <w:pStyle w:val="BodyText2"/>
      </w:pPr>
      <w:r>
        <w:t>$&gt;impala/impala.sh ["catalogd","catalogserver_flags","false"]</w:t>
      </w:r>
    </w:p>
    <w:p w14:paraId="3A470C01" w14:textId="09146C07" w:rsidR="000C30D4" w:rsidRDefault="00286CC2" w:rsidP="008B550B">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8B550B">
      <w:pPr>
        <w:pStyle w:val="BodyText2"/>
      </w:pPr>
      <w:r>
        <w:t>An alternative would be to put a link to the ESRI libraries in this path:</w:t>
      </w:r>
    </w:p>
    <w:p w14:paraId="0854E399" w14:textId="2B024278" w:rsidR="00A47F69" w:rsidRDefault="00A47F69" w:rsidP="008B550B">
      <w:pPr>
        <w:pStyle w:val="BodyText2"/>
      </w:pPr>
      <w:r w:rsidRPr="00A47F69">
        <w:t>/opt/cloudera/parcels/CDH-5.7.0-1.cdh5.7.0.p0.45/lib/impala/lib</w:t>
      </w:r>
    </w:p>
    <w:p w14:paraId="10BCBCEE" w14:textId="33A8A6F1" w:rsidR="00A47F69" w:rsidRDefault="00A47F69" w:rsidP="008B550B">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8B550B">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8B550B">
      <w:pPr>
        <w:pStyle w:val="BodyText2"/>
      </w:pPr>
      <w:r>
        <w:t xml:space="preserve">See the docs </w:t>
      </w:r>
      <w:hyperlink r:id="rId969" w:history="1">
        <w:r w:rsidRPr="00205418">
          <w:rPr>
            <w:rStyle w:val="Hyperlink"/>
          </w:rPr>
          <w:t>here</w:t>
        </w:r>
      </w:hyperlink>
      <w:r>
        <w:t xml:space="preserve"> on installing the JDBC drivers as they are not part of CDH5.</w:t>
      </w:r>
    </w:p>
    <w:p w14:paraId="18A312B3" w14:textId="77777777" w:rsidR="0063601F" w:rsidRDefault="0063601F" w:rsidP="008B550B">
      <w:pPr>
        <w:pStyle w:val="BodyText2"/>
      </w:pPr>
      <w:r>
        <w:t xml:space="preserve">Trying to access </w:t>
      </w:r>
      <w:hyperlink r:id="rId970" w:history="1">
        <w:r w:rsidRPr="00152A63">
          <w:rPr>
            <w:rStyle w:val="Hyperlink"/>
          </w:rPr>
          <w:t>Sqoop</w:t>
        </w:r>
      </w:hyperlink>
      <w:r>
        <w:t xml:space="preserve"> in Hue doesn’t really work – this is because Sqoop isn’t really implemented outside the command line. So we have to use the command line. </w:t>
      </w:r>
      <w:hyperlink r:id="rId971"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8B550B">
      <w:pPr>
        <w:pStyle w:val="BodyText2"/>
      </w:pPr>
      <w:r>
        <w:t xml:space="preserve">Docs </w:t>
      </w:r>
      <w:hyperlink r:id="rId972"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8B550B">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8B550B">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8B550B">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8B550B">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8B550B">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8B550B">
      <w:pPr>
        <w:pStyle w:val="BodyText2"/>
      </w:pPr>
      <w:r>
        <w:t>Loooking at the Postgresql logs there are lots of entries which say:</w:t>
      </w:r>
    </w:p>
    <w:p w14:paraId="4595A47A" w14:textId="77777777" w:rsidR="0063601F" w:rsidRPr="002C17FB" w:rsidRDefault="0063601F" w:rsidP="008B550B">
      <w:pPr>
        <w:pStyle w:val="BodyText2"/>
        <w:rPr>
          <w:rStyle w:val="text"/>
        </w:rPr>
      </w:pPr>
      <w:r w:rsidRPr="002C17FB">
        <w:rPr>
          <w:rStyle w:val="text"/>
        </w:rPr>
        <w:t>LOG:  could not receive data from client: Connection reset by peer</w:t>
      </w:r>
    </w:p>
    <w:p w14:paraId="18D3C60C" w14:textId="77777777" w:rsidR="0063601F" w:rsidRDefault="0063601F" w:rsidP="008B550B">
      <w:pPr>
        <w:pStyle w:val="BodyText2"/>
        <w:rPr>
          <w:rStyle w:val="text"/>
        </w:rPr>
      </w:pPr>
      <w:r w:rsidRPr="002C17FB">
        <w:rPr>
          <w:rStyle w:val="text"/>
        </w:rPr>
        <w:t>LOG:  unexpected EOF on client connection</w:t>
      </w:r>
    </w:p>
    <w:p w14:paraId="3E91C2F1" w14:textId="4BD67CAC" w:rsidR="00E927FA" w:rsidRDefault="00E927FA" w:rsidP="008B550B">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8B550B">
      <w:pPr>
        <w:pStyle w:val="BodyText2"/>
      </w:pPr>
      <w:r>
        <w:t xml:space="preserve">Following the instructions </w:t>
      </w:r>
      <w:hyperlink r:id="rId973"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8B550B">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8B550B">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8B550B">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8B550B">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8B550B">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8B550B">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8B550B">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8B550B">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74" w:history="1">
        <w:r w:rsidRPr="00845FF1">
          <w:rPr>
            <w:rStyle w:val="Hyperlink"/>
          </w:rPr>
          <w:t>EXPLAIN</w:t>
        </w:r>
      </w:hyperlink>
      <w:r>
        <w:t xml:space="preserve"> and this changes when you use a table in memory. Didn’t let it finish. </w:t>
      </w:r>
    </w:p>
    <w:p w14:paraId="60E670D5" w14:textId="77777777" w:rsidR="0063601F" w:rsidRDefault="0063601F" w:rsidP="008B550B">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8B550B">
      <w:pPr>
        <w:pStyle w:val="BodyText2"/>
      </w:pPr>
      <w:r>
        <w:t xml:space="preserve">You can monitor the performance of a MR job by using the resource manager </w:t>
      </w:r>
      <w:hyperlink r:id="rId975"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8B550B">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8B550B">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8B550B">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8B550B">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8B550B">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8B550B">
            <w:pPr>
              <w:pStyle w:val="Tiny"/>
            </w:pPr>
            <w:r>
              <w:t>Geojson</w:t>
            </w:r>
          </w:p>
        </w:tc>
        <w:tc>
          <w:tcPr>
            <w:tcW w:w="1350" w:type="dxa"/>
          </w:tcPr>
          <w:p w14:paraId="2BBB0013" w14:textId="77777777" w:rsidR="0063601F" w:rsidRDefault="0063601F" w:rsidP="008B550B">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8B550B">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8B550B">
            <w:pPr>
              <w:pStyle w:val="Tiny"/>
            </w:pPr>
            <w:r>
              <w:t>Text</w:t>
            </w:r>
          </w:p>
        </w:tc>
        <w:tc>
          <w:tcPr>
            <w:tcW w:w="1350" w:type="dxa"/>
          </w:tcPr>
          <w:p w14:paraId="79A78DA8" w14:textId="77777777" w:rsidR="0063601F" w:rsidRDefault="0063601F" w:rsidP="008B550B">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8B550B">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8B550B">
            <w:pPr>
              <w:pStyle w:val="Tiny"/>
            </w:pPr>
            <w:r>
              <w:t>Avro</w:t>
            </w:r>
          </w:p>
        </w:tc>
        <w:tc>
          <w:tcPr>
            <w:tcW w:w="1350" w:type="dxa"/>
          </w:tcPr>
          <w:p w14:paraId="669691A3" w14:textId="77777777" w:rsidR="0063601F" w:rsidRDefault="0063601F" w:rsidP="008B550B">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8B550B">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8B550B">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8B550B">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8B550B">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8B550B">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9C5102" w:rsidP="008B550B">
      <w:pPr>
        <w:pStyle w:val="BodyText2"/>
      </w:pPr>
      <w:hyperlink r:id="rId976"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8B550B">
      <w:pPr>
        <w:pStyle w:val="BodyText2"/>
      </w:pPr>
      <w:r>
        <w:t>This takes 10.7 minutes.</w:t>
      </w:r>
    </w:p>
    <w:p w14:paraId="6A72744E" w14:textId="77777777" w:rsidR="0063601F" w:rsidRDefault="0063601F" w:rsidP="008B550B">
      <w:pPr>
        <w:pStyle w:val="BodyText2"/>
      </w:pPr>
      <w:r>
        <w:t xml:space="preserve">Then we need to </w:t>
      </w:r>
      <w:hyperlink r:id="rId977" w:history="1">
        <w:r w:rsidRPr="00714A55">
          <w:rPr>
            <w:rStyle w:val="Hyperlink"/>
          </w:rPr>
          <w:t>create</w:t>
        </w:r>
      </w:hyperlink>
      <w:r>
        <w:t xml:space="preserve"> the index table (this is a Hue Query ‘Species Preprocessing 2’. </w:t>
      </w:r>
    </w:p>
    <w:p w14:paraId="43E4BE5C" w14:textId="78975A30" w:rsidR="0063601F" w:rsidRDefault="0063601F" w:rsidP="000E5536">
      <w:pPr>
        <w:pStyle w:val="Heading8"/>
      </w:pPr>
      <w:bookmarkStart w:id="156" w:name="_Ref401925991"/>
      <w:r>
        <w:t>Issues with dissolving features</w:t>
      </w:r>
      <w:bookmarkEnd w:id="156"/>
    </w:p>
    <w:p w14:paraId="3967AA16" w14:textId="77777777" w:rsidR="0063601F" w:rsidRDefault="0063601F" w:rsidP="008B550B">
      <w:pPr>
        <w:pStyle w:val="BodyText2"/>
      </w:pPr>
      <w:r>
        <w:t>On 23/10/14 the indexing had 5 maps fail after 14 hours with these errors:</w:t>
      </w:r>
    </w:p>
    <w:p w14:paraId="58F4DF97" w14:textId="77777777" w:rsidR="0063601F" w:rsidRDefault="0063601F" w:rsidP="008B550B">
      <w:pPr>
        <w:pStyle w:val="BodyText2"/>
      </w:pPr>
      <w:r>
        <w:t>Error processing row id_no = 22725044 and 22694927 caused by com.vividsolutions.jts.geom.TopologyException: Found null DirectedEdge.</w:t>
      </w:r>
    </w:p>
    <w:p w14:paraId="43EB3645" w14:textId="3719065D" w:rsidR="00207E2E" w:rsidRDefault="00207E2E" w:rsidP="008B550B">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8B550B">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8B550B">
      <w:pPr>
        <w:pStyle w:val="BodyText2"/>
      </w:pPr>
    </w:p>
    <w:p w14:paraId="1B398188" w14:textId="082AF9D4" w:rsidR="00823D03" w:rsidRDefault="00823D03" w:rsidP="000E5536">
      <w:pPr>
        <w:pStyle w:val="Heading9"/>
      </w:pPr>
      <w:r>
        <w:t>Dissolving in Hive</w:t>
      </w:r>
    </w:p>
    <w:p w14:paraId="45327647" w14:textId="02AAF47A" w:rsidR="0063601F" w:rsidRDefault="0063601F" w:rsidP="008B550B">
      <w:pPr>
        <w:pStyle w:val="BodyText2"/>
      </w:pPr>
      <w:r>
        <w:t xml:space="preserve">Maybe its because we are using the geotools_cell_intersects method and not the ESRI one. Trying again with the ESRI one. Still issues – it is for the </w:t>
      </w:r>
      <w:hyperlink r:id="rId978"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8B550B">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9">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8B550B">
      <w:pPr>
        <w:pStyle w:val="BodyText2"/>
      </w:pPr>
      <w:r>
        <w:t>Whereas the un-dissolved one looks like this:</w:t>
      </w:r>
    </w:p>
    <w:p w14:paraId="4D8FBC01" w14:textId="77777777" w:rsidR="0063601F" w:rsidRDefault="0063601F" w:rsidP="008B550B">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0">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8B550B">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8B550B">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1">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8B550B">
      <w:pPr>
        <w:pStyle w:val="BodyText2"/>
      </w:pPr>
      <w:r>
        <w:t>Looking into whether the geometries are simple:</w:t>
      </w:r>
    </w:p>
    <w:p w14:paraId="61CF2362" w14:textId="012EA5E0" w:rsidR="0063601F" w:rsidRDefault="0063601F" w:rsidP="008B550B">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8B550B">
      <w:pPr>
        <w:pStyle w:val="BodyText2"/>
      </w:pPr>
      <w:r>
        <w:t>WARNING 000442: self intersections at 37287 in iucn_rl_species_2014_2_no_se2</w:t>
      </w:r>
    </w:p>
    <w:p w14:paraId="64A54A67" w14:textId="77777777" w:rsidR="0063601F" w:rsidRDefault="0063601F" w:rsidP="008B550B">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8B550B">
      <w:pPr>
        <w:pStyle w:val="BodyText2"/>
      </w:pPr>
      <w:r>
        <w:t>For the redpoll there are 4 features and none of them are simple. So we have two options:</w:t>
      </w:r>
    </w:p>
    <w:p w14:paraId="2914B8EE" w14:textId="77777777" w:rsidR="0063601F" w:rsidRDefault="0063601F" w:rsidP="0006252E">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6252E">
      <w:pPr>
        <w:pStyle w:val="ListNumber"/>
        <w:numPr>
          <w:ilvl w:val="0"/>
          <w:numId w:val="23"/>
        </w:numPr>
      </w:pPr>
      <w:r>
        <w:t>Dissolve the species features and then simplify them and hope that works.</w:t>
      </w:r>
    </w:p>
    <w:p w14:paraId="04BD4407" w14:textId="77777777" w:rsidR="0063601F" w:rsidRDefault="0063601F" w:rsidP="008B550B">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8B550B">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8B550B">
      <w:pPr>
        <w:pStyle w:val="BodyText2"/>
      </w:pPr>
      <w:r>
        <w:t xml:space="preserve">Repeated the indexing with </w:t>
      </w:r>
      <w:hyperlink r:id="rId982"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83"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8B550B">
      <w:pPr>
        <w:pStyle w:val="HiveError"/>
      </w:pPr>
      <w:r>
        <w:t xml:space="preserve">return code 1 from apache.hadoop.hive.ql.exec.MoveTask </w:t>
      </w:r>
    </w:p>
    <w:p w14:paraId="083D6CA6" w14:textId="77777777" w:rsidR="0063601F" w:rsidRDefault="0063601F" w:rsidP="008B550B">
      <w:pPr>
        <w:pStyle w:val="BodyText2"/>
      </w:pPr>
      <w:r>
        <w:t xml:space="preserve">But I can create the table in the species database! I cant find the areatest1 table anywhere even if I log on as another user. Running step </w:t>
      </w:r>
      <w:hyperlink r:id="rId984"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8B550B">
      <w:pPr>
        <w:pStyle w:val="BodyText2"/>
      </w:pPr>
      <w:r>
        <w:t>The areas aren’t correct!!!! Starting over.</w:t>
      </w:r>
    </w:p>
    <w:p w14:paraId="6FE3E579" w14:textId="77777777" w:rsidR="0063601F" w:rsidRDefault="0063601F" w:rsidP="008B550B">
      <w:pPr>
        <w:pStyle w:val="BodyText2"/>
      </w:pPr>
      <w:r>
        <w:t>There should be 44 cells for OrangUtan. At the bottom are cells:</w:t>
      </w:r>
    </w:p>
    <w:p w14:paraId="14E749CC" w14:textId="77777777" w:rsidR="0063601F" w:rsidRDefault="0063601F" w:rsidP="008B550B">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5">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8B550B">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8B550B">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8B550B">
      <w:pPr>
        <w:pStyle w:val="BodyText2"/>
      </w:pPr>
      <w:r>
        <w:t xml:space="preserve">Running the final </w:t>
      </w:r>
      <w:hyperlink r:id="rId986"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8B550B">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8B550B">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8B550B">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8B550B">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8B550B">
      <w:pPr>
        <w:pStyle w:val="BodyText2"/>
      </w:pPr>
      <w:r>
        <w:t>com.vividsolutions.jts.io.ParseException: Unknown WKB type 139</w:t>
      </w:r>
      <w:r w:rsidR="008C2E6E">
        <w:t xml:space="preserve">. This is in the line: </w:t>
      </w:r>
    </w:p>
    <w:p w14:paraId="2B0F1712" w14:textId="3B55737D" w:rsidR="00001B8C" w:rsidRDefault="008C2E6E" w:rsidP="008B550B">
      <w:pPr>
        <w:pStyle w:val="BodyText2"/>
      </w:pPr>
      <w:r w:rsidRPr="008C2E6E">
        <w:t>Geometry geom = reader.read(b.getBytes());</w:t>
      </w:r>
      <w:r w:rsidR="00593813">
        <w:t xml:space="preserve"> Porting this function to ESRI.</w:t>
      </w:r>
    </w:p>
    <w:p w14:paraId="3DEA974B" w14:textId="2C907CCE" w:rsidR="00D41F2B" w:rsidRDefault="00D41F2B" w:rsidP="008B550B">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8B550B">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8B550B">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8B550B">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7" w:name="_Ref404856316"/>
      <w:r>
        <w:t>Dissolving in ArcGIS</w:t>
      </w:r>
      <w:bookmarkEnd w:id="157"/>
    </w:p>
    <w:p w14:paraId="7EE629BA" w14:textId="4146F912" w:rsidR="00823D03" w:rsidRPr="00823D03" w:rsidRDefault="00823D03" w:rsidP="008B550B">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8B550B">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8B550B">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8B550B">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8B550B">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8B550B">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8B550B">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8B550B">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8B550B">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8B550B">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8B550B">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8B550B">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8B550B">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8B550B">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8B550B">
      <w:pPr>
        <w:pStyle w:val="BodyText2"/>
      </w:pPr>
      <w:r>
        <w:t xml:space="preserve">And repeating the query. But it is taking a long time at the end to finish all the reducers. </w:t>
      </w:r>
    </w:p>
    <w:p w14:paraId="39FBBDFC" w14:textId="77777777" w:rsidR="0063601F" w:rsidRDefault="0063601F" w:rsidP="008B550B">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8B550B">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8B550B">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8B550B">
      <w:pPr>
        <w:pStyle w:val="BodyText2"/>
      </w:pPr>
      <w:r>
        <w:t xml:space="preserve">The species list for Kinabalu (785) had 689 rows in Hadoop whereas the </w:t>
      </w:r>
      <w:hyperlink r:id="rId987"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6252E">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6252E">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6252E">
      <w:pPr>
        <w:pStyle w:val="ListNumber"/>
        <w:numPr>
          <w:ilvl w:val="0"/>
          <w:numId w:val="39"/>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8B550B">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06252E">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6252E">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8B550B">
      <w:pPr>
        <w:pStyle w:val="BodyText2"/>
      </w:pPr>
      <w:r>
        <w:t>Excellent use case with parallels to my system using a quadkey type approach. Slides here:</w:t>
      </w:r>
      <w:r w:rsidRPr="0008179A">
        <w:t xml:space="preserve"> </w:t>
      </w:r>
      <w:hyperlink r:id="rId988" w:history="1">
        <w:r w:rsidRPr="008913AD">
          <w:rPr>
            <w:rStyle w:val="Hyperlink"/>
          </w:rPr>
          <w:t>http://www.slideshare.net/Hadoop_Summit/grailer-hochmuth-june27515pmroom212v3</w:t>
        </w:r>
      </w:hyperlink>
      <w:r>
        <w:t xml:space="preserve"> </w:t>
      </w:r>
    </w:p>
    <w:p w14:paraId="2D0504CD" w14:textId="77777777" w:rsidR="0063601F" w:rsidRDefault="0063601F" w:rsidP="008B550B">
      <w:pPr>
        <w:pStyle w:val="BodyText2"/>
      </w:pPr>
      <w:r>
        <w:t>Here is a similar slide set describing quadkeys:</w:t>
      </w:r>
    </w:p>
    <w:p w14:paraId="349609FC" w14:textId="77777777" w:rsidR="0063601F" w:rsidRDefault="009C5102" w:rsidP="008B550B">
      <w:pPr>
        <w:pStyle w:val="BodyText2"/>
      </w:pPr>
      <w:hyperlink r:id="rId989"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8" w:name="_Toc315774575"/>
      <w:r>
        <w:t>Installing</w:t>
      </w:r>
    </w:p>
    <w:p w14:paraId="748A9A05" w14:textId="77777777" w:rsidR="002978CB" w:rsidRDefault="002978CB" w:rsidP="008B550B">
      <w:pPr>
        <w:pStyle w:val="BodyText2"/>
      </w:pPr>
      <w:r>
        <w:t>By default the postgis tables and views go into the public schema.</w:t>
      </w:r>
    </w:p>
    <w:p w14:paraId="0443A330" w14:textId="77777777" w:rsidR="002978CB" w:rsidRDefault="002978CB" w:rsidP="008B550B">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8B550B">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8B550B">
      <w:pPr>
        <w:pStyle w:val="BodyText2"/>
      </w:pPr>
      <w:r>
        <w:t>After installing postgresql:</w:t>
      </w:r>
    </w:p>
    <w:p w14:paraId="07001D05" w14:textId="4E7C49F4" w:rsidR="009025BD" w:rsidRDefault="009C5102" w:rsidP="008B550B">
      <w:pPr>
        <w:pStyle w:val="BodyText2"/>
      </w:pPr>
      <w:hyperlink r:id="rId990"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59" w:name="_Ubuntu_14.04_1"/>
      <w:bookmarkEnd w:id="159"/>
      <w:r>
        <w:t xml:space="preserve">Ubuntu 14.04 </w:t>
      </w:r>
    </w:p>
    <w:p w14:paraId="11AEA75F" w14:textId="2C3B8509" w:rsidR="00E619E0" w:rsidRPr="00E619E0" w:rsidRDefault="00E619E0" w:rsidP="008B550B">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8B550B">
      <w:pPr>
        <w:pStyle w:val="BodyText2"/>
      </w:pPr>
      <w:r>
        <w:t xml:space="preserve">There are a small number of client applications that run from a shell - see </w:t>
      </w:r>
      <w:hyperlink r:id="rId991"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8B550B">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8B550B">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8B550B">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8B550B">
      <w:pPr>
        <w:pStyle w:val="BodyText2"/>
      </w:pPr>
      <w:r>
        <w:t>mydb=#  (superuser)</w:t>
      </w:r>
    </w:p>
    <w:p w14:paraId="35EE43C6" w14:textId="77777777" w:rsidR="00352E10" w:rsidRDefault="00352E10" w:rsidP="008B550B">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8B550B">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8B550B">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8B550B">
      <w:pPr>
        <w:pStyle w:val="BodyText2"/>
      </w:pPr>
      <w:r>
        <w:t>);</w:t>
      </w:r>
    </w:p>
    <w:p w14:paraId="3C705226" w14:textId="40A535A7" w:rsidR="00352E10" w:rsidRDefault="00352E10" w:rsidP="000E5536">
      <w:pPr>
        <w:pStyle w:val="Heading6"/>
      </w:pPr>
      <w:bookmarkStart w:id="160" w:name="_Ref417032864"/>
      <w:r>
        <w:t>From UNIX</w:t>
      </w:r>
      <w:bookmarkEnd w:id="160"/>
    </w:p>
    <w:p w14:paraId="3C0C52F2" w14:textId="77777777" w:rsidR="00352E10" w:rsidRDefault="00352E10" w:rsidP="008B550B">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8B550B">
      <w:pPr>
        <w:pStyle w:val="BodyText2"/>
      </w:pPr>
      <w:r>
        <w:t xml:space="preserve">On the SPREP Ubuntu machine with a default Postgresql database, there are a couple of additional steps. Following the instructions </w:t>
      </w:r>
      <w:hyperlink r:id="rId992"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8B550B">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8B550B">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8B550B">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8B550B">
      <w:pPr>
        <w:pStyle w:val="BodyText2"/>
      </w:pPr>
      <w:r>
        <w:t>To enable connections to a 9.3 Postgresql database you have to configure the database by following the section on ‘</w:t>
      </w:r>
      <w:r w:rsidRPr="009601EE">
        <w:t>Using pgAdmin III GUI</w:t>
      </w:r>
      <w:r>
        <w:t xml:space="preserve">’ in </w:t>
      </w:r>
      <w:hyperlink r:id="rId993"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61" w:name="_Toc315774584"/>
      <w:bookmarkStart w:id="162" w:name="_Toc315774583"/>
      <w:bookmarkStart w:id="163" w:name="_Toc315774576"/>
      <w:bookmarkEnd w:id="158"/>
      <w:r>
        <w:t>phpPgAdmin</w:t>
      </w:r>
    </w:p>
    <w:p w14:paraId="0F977E11" w14:textId="27BE749F" w:rsidR="009900BE" w:rsidRPr="009900BE" w:rsidRDefault="009900BE" w:rsidP="008B550B">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8B550B">
      <w:pPr>
        <w:pStyle w:val="BodyText2"/>
      </w:pPr>
      <w:r>
        <w:lastRenderedPageBreak/>
        <w:t>Sometime you get an error which says:</w:t>
      </w:r>
    </w:p>
    <w:p w14:paraId="0A0A4B4C" w14:textId="77777777" w:rsidR="009234DD" w:rsidRDefault="009234DD" w:rsidP="008B550B">
      <w:pPr>
        <w:pStyle w:val="BodyText2"/>
      </w:pPr>
      <w:r w:rsidRPr="009234DD">
        <w:t>'FATAL:  remaining connection slots are reserved for non-replication superuser connections</w:t>
      </w:r>
    </w:p>
    <w:p w14:paraId="47F75303" w14:textId="77777777" w:rsidR="009234DD" w:rsidRDefault="009234DD" w:rsidP="008B550B">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8B550B">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8B550B">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8B550B">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8B550B">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8B550B">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64"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94"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8B550B">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8B550B">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8B550B">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8B550B">
      <w:pPr>
        <w:pStyle w:val="BodyText2"/>
        <w:rPr>
          <w:rStyle w:val="Hyperlink"/>
        </w:rPr>
      </w:pPr>
      <w:r>
        <w:t xml:space="preserve">See here for the specification: </w:t>
      </w:r>
      <w:hyperlink r:id="rId995"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8B550B">
      <w:pPr>
        <w:pStyle w:val="BodyText2"/>
      </w:pPr>
      <w:r>
        <w:t>You cant have case statements in sql – but it is quicker.</w:t>
      </w:r>
    </w:p>
    <w:p w14:paraId="3CF209F2" w14:textId="77777777" w:rsidR="00352E10" w:rsidRDefault="00352E10" w:rsidP="008B550B">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8B550B">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8B550B">
      <w:pPr>
        <w:pStyle w:val="BodyText2"/>
      </w:pPr>
      <w:r>
        <w:t>To concatenate string in SQL use the || operator.</w:t>
      </w:r>
    </w:p>
    <w:p w14:paraId="38A80EAA" w14:textId="77777777" w:rsidR="00352E10" w:rsidRDefault="00352E10" w:rsidP="000E5536">
      <w:pPr>
        <w:pStyle w:val="Heading5"/>
      </w:pPr>
      <w:r>
        <w:t>Geometry functions</w:t>
      </w:r>
      <w:bookmarkEnd w:id="164"/>
    </w:p>
    <w:p w14:paraId="224766C0" w14:textId="77777777" w:rsidR="00352E10" w:rsidRPr="003A3D7E" w:rsidRDefault="00352E10" w:rsidP="000E5536">
      <w:pPr>
        <w:pStyle w:val="Heading6"/>
      </w:pPr>
      <w:r>
        <w:t>Generalising</w:t>
      </w:r>
    </w:p>
    <w:p w14:paraId="283DA92C" w14:textId="77777777" w:rsidR="00352E10" w:rsidRDefault="00352E10" w:rsidP="008B550B">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8B550B">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8B550B">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8B550B">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8B550B">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8B550B">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8B550B">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8B550B">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5" w:name="_Ref389828346"/>
      <w:r>
        <w:lastRenderedPageBreak/>
        <w:t>Creating geometries from text</w:t>
      </w:r>
      <w:bookmarkEnd w:id="165"/>
    </w:p>
    <w:p w14:paraId="20DE3C51" w14:textId="77777777" w:rsidR="00352E10" w:rsidRDefault="00352E10" w:rsidP="008B550B">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8B550B">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8B550B">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8B550B">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8B550B">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61"/>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8B550B">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8B550B">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8B550B">
      <w:pPr>
        <w:pStyle w:val="BodyText2"/>
      </w:pPr>
      <w:r>
        <w:t xml:space="preserve">Use the ssh copy commands and then remote connect </w:t>
      </w:r>
      <w:r w:rsidR="00A8741E">
        <w:t>.</w:t>
      </w:r>
    </w:p>
    <w:p w14:paraId="73C53521" w14:textId="4A251F29" w:rsidR="00A8741E" w:rsidRDefault="00A8741E" w:rsidP="008B550B">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6" w:name="_Toc315774586"/>
      <w:bookmarkStart w:id="167"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8B550B">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8B550B">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8B550B">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8B550B">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9C5102" w:rsidP="008B550B">
      <w:pPr>
        <w:pStyle w:val="BodyText2"/>
      </w:pPr>
      <w:hyperlink r:id="rId996"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8B550B">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8B550B">
      <w:pPr>
        <w:pStyle w:val="BodyText2"/>
      </w:pPr>
      <w:r>
        <w:t xml:space="preserve">Intro here: </w:t>
      </w:r>
      <w:hyperlink r:id="rId997"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8B550B">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8B550B">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7FD0F554" w14:textId="7E472696" w:rsidR="00E8192F" w:rsidRPr="00E8192F" w:rsidRDefault="00E8192F" w:rsidP="008B550B">
      <w:pPr>
        <w:pStyle w:val="BodyText2"/>
      </w:pPr>
      <w:r>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8B550B">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8B550B">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8B550B">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8B550B">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0AC6BD1C" w:rsidR="0068309D" w:rsidRDefault="002C7CA0" w:rsidP="008B550B">
      <w:pPr>
        <w:pStyle w:val="BodyText2"/>
      </w:pPr>
      <w:r>
        <w:lastRenderedPageBreak/>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8B550B">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98"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8B550B">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8B550B">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8B550B">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8B550B">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8B550B">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8B550B">
      <w:pPr>
        <w:pStyle w:val="BodyText2"/>
      </w:pPr>
      <w:r>
        <w:t xml:space="preserve">If you have dumped the database in custom format, then it is very flexible to import it using pg_restore. </w:t>
      </w:r>
    </w:p>
    <w:p w14:paraId="0AD84A3F" w14:textId="0D0C4D34" w:rsidR="0074055D" w:rsidRDefault="0074055D" w:rsidP="008B550B">
      <w:pPr>
        <w:pStyle w:val="BodyText2"/>
      </w:pPr>
      <w:r>
        <w:t>To see the contents for the dump:</w:t>
      </w:r>
    </w:p>
    <w:p w14:paraId="2BFA7F3C" w14:textId="6F0D8839" w:rsidR="0074055D" w:rsidRDefault="0074055D" w:rsidP="008B550B">
      <w:pPr>
        <w:pStyle w:val="Unix"/>
      </w:pPr>
      <w:r w:rsidRPr="0074055D">
        <w:t>blishten:~/workspace (master) $ pg_restore '/home/ubuntu/workspace/gee_db.backup'</w:t>
      </w:r>
    </w:p>
    <w:p w14:paraId="752FF707" w14:textId="77777777" w:rsidR="0074055D" w:rsidRPr="003A586D" w:rsidRDefault="0074055D" w:rsidP="008B550B">
      <w:pPr>
        <w:pStyle w:val="BodyText2"/>
      </w:pPr>
    </w:p>
    <w:p w14:paraId="72996F14" w14:textId="77777777" w:rsidR="00352E10" w:rsidRDefault="00352E10" w:rsidP="007D2F52">
      <w:pPr>
        <w:pStyle w:val="Heading4"/>
      </w:pPr>
      <w:r>
        <w:t>Performance</w:t>
      </w:r>
      <w:bookmarkEnd w:id="166"/>
    </w:p>
    <w:p w14:paraId="03474788" w14:textId="77777777" w:rsidR="00352E10" w:rsidRDefault="00352E10" w:rsidP="000E5536">
      <w:pPr>
        <w:pStyle w:val="BodyText"/>
      </w:pPr>
      <w:r>
        <w:t>Partitioning may help performance:</w:t>
      </w:r>
    </w:p>
    <w:p w14:paraId="608FEA38" w14:textId="77777777" w:rsidR="00352E10" w:rsidRDefault="009C5102" w:rsidP="000E5536">
      <w:pPr>
        <w:pStyle w:val="BodyText"/>
      </w:pPr>
      <w:hyperlink r:id="rId999" w:history="1">
        <w:r w:rsidR="00352E10" w:rsidRPr="0077669C">
          <w:rPr>
            <w:rStyle w:val="Hyperlink"/>
          </w:rPr>
          <w:t>http://www.postgresql.org/docs/9.0/static/ddl-partitioning.html</w:t>
        </w:r>
      </w:hyperlink>
    </w:p>
    <w:p w14:paraId="0C1960EF" w14:textId="77777777" w:rsidR="00352E10" w:rsidRDefault="00352E10" w:rsidP="008B550B">
      <w:pPr>
        <w:pStyle w:val="BodyText2"/>
      </w:pPr>
      <w:r>
        <w:t>This uses table inheritance - something for William I think!</w:t>
      </w:r>
    </w:p>
    <w:p w14:paraId="44A85B3C" w14:textId="77777777" w:rsidR="00352E10" w:rsidRDefault="00352E10" w:rsidP="008B550B">
      <w:pPr>
        <w:pStyle w:val="BodyText2"/>
      </w:pPr>
      <w:r>
        <w:t xml:space="preserve">EXPLAIN may help in improving performance: </w:t>
      </w:r>
      <w:hyperlink r:id="rId1000" w:history="1">
        <w:r w:rsidRPr="0077669C">
          <w:rPr>
            <w:rStyle w:val="Hyperlink"/>
          </w:rPr>
          <w:t>http://www.postgresql.org/docs/9.0/static/using-explain.html</w:t>
        </w:r>
      </w:hyperlink>
    </w:p>
    <w:p w14:paraId="09C0DF4C" w14:textId="77777777" w:rsidR="00352E10" w:rsidRDefault="00352E10" w:rsidP="008B550B">
      <w:pPr>
        <w:pStyle w:val="BodyText2"/>
      </w:pPr>
      <w:r>
        <w:t>From here (</w:t>
      </w:r>
      <w:hyperlink r:id="rId1001"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8B550B">
      <w:pPr>
        <w:pStyle w:val="BodyText2"/>
      </w:pPr>
      <w:r>
        <w:t xml:space="preserve">This article suggests that trying to store 1billion files is stupid and hard: </w:t>
      </w:r>
      <w:hyperlink r:id="rId1002"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8B550B">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8B550B">
      <w:pPr>
        <w:pStyle w:val="BodyText2"/>
      </w:pPr>
      <w:r>
        <w:t>To escape quotes in update queries, specify 2 single quotes, e.g. replace Harm’s Bat with Harm’’s Bat and its fine.</w:t>
      </w:r>
    </w:p>
    <w:p w14:paraId="6507D3CB" w14:textId="77777777" w:rsidR="00606E15" w:rsidRDefault="00606E15" w:rsidP="008B550B">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t>select (gethsv).hue</w:t>
      </w:r>
    </w:p>
    <w:p w14:paraId="170821D0" w14:textId="30F147A7" w:rsidR="00567300" w:rsidRDefault="00567300" w:rsidP="000E5536">
      <w:pPr>
        <w:pStyle w:val="Heading5"/>
      </w:pPr>
      <w:r>
        <w:lastRenderedPageBreak/>
        <w:t>Dates</w:t>
      </w:r>
    </w:p>
    <w:p w14:paraId="2E05D60C" w14:textId="1C974794" w:rsidR="00567300" w:rsidRDefault="00567300" w:rsidP="008B550B">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8B550B">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8" w:name="_Toc315774577"/>
      <w:r>
        <w:t>Security</w:t>
      </w:r>
      <w:bookmarkEnd w:id="168"/>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9" w:name="_Ref326927581"/>
      <w:r>
        <w:t>Spatial References</w:t>
      </w:r>
    </w:p>
    <w:p w14:paraId="1ABE47FE" w14:textId="77777777" w:rsidR="00352E10" w:rsidRDefault="00352E10" w:rsidP="008B550B">
      <w:pPr>
        <w:pStyle w:val="BodyText2"/>
      </w:pPr>
      <w:r>
        <w:t>To get the srid of a geometry use st_srid()</w:t>
      </w:r>
    </w:p>
    <w:p w14:paraId="10DC8F80" w14:textId="77777777" w:rsidR="00352E10" w:rsidRDefault="00352E10" w:rsidP="008B550B">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8B550B">
      <w:pPr>
        <w:pStyle w:val="BodyText2"/>
      </w:pPr>
      <w:r>
        <w:t>But I cant find Mollweide! Looks like you need to add it to the spatial_ref_sys table (</w:t>
      </w:r>
      <w:hyperlink r:id="rId1003" w:anchor="spatial_ref_sys" w:history="1">
        <w:r w:rsidRPr="00CD1471">
          <w:rPr>
            <w:rStyle w:val="Hyperlink"/>
          </w:rPr>
          <w:t>here</w:t>
        </w:r>
      </w:hyperlink>
      <w:r>
        <w:t xml:space="preserve">). The one I want is here: </w:t>
      </w:r>
      <w:hyperlink r:id="rId1004"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8B550B">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8B550B">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8B550B">
      <w:pPr>
        <w:pStyle w:val="BodyText2"/>
      </w:pPr>
    </w:p>
    <w:p w14:paraId="692C5200" w14:textId="77777777" w:rsidR="00352E10" w:rsidRDefault="00352E10" w:rsidP="007D2F52">
      <w:pPr>
        <w:pStyle w:val="Heading4"/>
      </w:pPr>
      <w:r>
        <w:t>Triggers</w:t>
      </w:r>
      <w:bookmarkEnd w:id="169"/>
    </w:p>
    <w:p w14:paraId="6452B8D1" w14:textId="77777777" w:rsidR="00352E10" w:rsidRPr="00D9232E" w:rsidRDefault="00352E10" w:rsidP="008B550B">
      <w:pPr>
        <w:pStyle w:val="BodyText2"/>
      </w:pPr>
      <w:r>
        <w:t xml:space="preserve">Documented here </w:t>
      </w:r>
      <w:hyperlink r:id="rId1005"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70" w:name="_Toc315774627"/>
      <w:bookmarkEnd w:id="162"/>
      <w:bookmarkEnd w:id="163"/>
      <w:bookmarkEnd w:id="167"/>
      <w:r>
        <w:lastRenderedPageBreak/>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71" w:name="_Disk_usage_1"/>
      <w:bookmarkEnd w:id="171"/>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72" w:name="_On_Ubuntu_14.04_1"/>
      <w:bookmarkEnd w:id="172"/>
      <w:r>
        <w:t>On Ubuntu 14.04</w:t>
      </w:r>
    </w:p>
    <w:p w14:paraId="6F75D69A" w14:textId="07B887DD" w:rsidR="00486985" w:rsidRDefault="00486985" w:rsidP="008B550B">
      <w:pPr>
        <w:pStyle w:val="BodyText2"/>
      </w:pPr>
      <w:r>
        <w:t xml:space="preserve">Installing on Cloud9 following instructions </w:t>
      </w:r>
      <w:hyperlink r:id="rId1006"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8B550B">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73" w:name="_phpPgAdmin"/>
      <w:bookmarkEnd w:id="173"/>
      <w:r>
        <w:t>phpPgAdmin</w:t>
      </w:r>
    </w:p>
    <w:p w14:paraId="0DA9F0E9" w14:textId="3539644E" w:rsidR="005B25A1" w:rsidRDefault="005B25A1" w:rsidP="005B25A1">
      <w:pPr>
        <w:pStyle w:val="Heading6"/>
      </w:pPr>
      <w:r>
        <w:t>Installation</w:t>
      </w:r>
    </w:p>
    <w:p w14:paraId="0C44A084" w14:textId="5B384EC3" w:rsidR="005B25A1" w:rsidRDefault="0054440F" w:rsidP="008B550B">
      <w:pPr>
        <w:pStyle w:val="BodyText2"/>
      </w:pPr>
      <w:bookmarkStart w:id="174" w:name="_Ubuntu_14.04"/>
      <w:bookmarkEnd w:id="174"/>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75" w:name="_Configuration"/>
      <w:bookmarkEnd w:id="175"/>
      <w:r>
        <w:t>Configuration</w:t>
      </w:r>
    </w:p>
    <w:p w14:paraId="6F5F26B3" w14:textId="73025542" w:rsidR="00EB70C7" w:rsidRDefault="00EB70C7" w:rsidP="008B550B">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77777777" w:rsidR="00EB70C7" w:rsidRDefault="00EB70C7" w:rsidP="008B550B">
      <w:pPr>
        <w:pStyle w:val="Unix"/>
      </w:pPr>
      <w:r w:rsidRPr="00B817BB">
        <w:t>blishten:~/workspace (master) $ sudo nano /etc/apache2/conf-enabled/phppgadmin.conf</w:t>
      </w:r>
    </w:p>
    <w:p w14:paraId="50DFCA1B" w14:textId="77777777" w:rsidR="00EB70C7" w:rsidRDefault="00EB70C7" w:rsidP="008B550B">
      <w:pPr>
        <w:pStyle w:val="BodyText2"/>
      </w:pPr>
      <w:r>
        <w:t>Edited to ‘allow from all’.</w:t>
      </w:r>
    </w:p>
    <w:p w14:paraId="621EAF46" w14:textId="0354E58E" w:rsidR="00EB70C7" w:rsidRPr="00EB70C7" w:rsidRDefault="00EB70C7" w:rsidP="008B550B">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8B550B">
      <w:pPr>
        <w:pStyle w:val="BodyText2"/>
      </w:pPr>
      <w:r>
        <w:t>To run an SQL batch, click on SQL and then Choose File and then Execute.</w:t>
      </w:r>
    </w:p>
    <w:p w14:paraId="7A7EB956" w14:textId="77777777" w:rsidR="004B461D" w:rsidRDefault="004B461D" w:rsidP="000E5536">
      <w:pPr>
        <w:pStyle w:val="Heading2"/>
      </w:pPr>
      <w:r>
        <w:lastRenderedPageBreak/>
        <w:t>Desktop Software tools</w:t>
      </w:r>
    </w:p>
    <w:p w14:paraId="66EE9BF2" w14:textId="77777777" w:rsidR="00A257C7" w:rsidRDefault="00A257C7" w:rsidP="0034374E">
      <w:pPr>
        <w:pStyle w:val="Heading3"/>
      </w:pPr>
      <w:bookmarkStart w:id="176" w:name="_Toc315774623"/>
      <w:r>
        <w:t>Aptana Studio 3</w:t>
      </w:r>
    </w:p>
    <w:p w14:paraId="6AE18806" w14:textId="77777777" w:rsidR="00A257C7" w:rsidRDefault="00A257C7" w:rsidP="008B550B">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1007"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8B550B">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8B550B">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8B550B">
      <w:pPr>
        <w:pStyle w:val="BodyText2"/>
      </w:pPr>
      <w:r>
        <w:t xml:space="preserve">Following the instructions </w:t>
      </w:r>
      <w:hyperlink r:id="rId1008"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009"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8B550B">
      <w:pPr>
        <w:pStyle w:val="BodyText2"/>
      </w:pPr>
      <w:r>
        <w:t xml:space="preserve">After installing </w:t>
      </w:r>
      <w:r>
        <w:fldChar w:fldCharType="begin"/>
      </w:r>
      <w:r>
        <w:instrText xml:space="preserve"> REF _Ref445987446 \h </w:instrText>
      </w:r>
      <w:r>
        <w:fldChar w:fldCharType="separate"/>
      </w:r>
      <w:r w:rsidR="00EA3299">
        <w:rPr>
          <w:b/>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8B550B">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8B550B">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8B550B">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8B550B">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lastRenderedPageBreak/>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8B550B">
      <w:pPr>
        <w:pStyle w:val="BodyText2"/>
      </w:pPr>
      <w:r>
        <w:t xml:space="preserve">Following instructions </w:t>
      </w:r>
      <w:hyperlink r:id="rId1010"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8B550B">
      <w:pPr>
        <w:pStyle w:val="BodyText2"/>
      </w:pPr>
      <w:r>
        <w:t xml:space="preserve">By adding </w:t>
      </w:r>
      <w:hyperlink r:id="rId1011"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8B550B">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8B550B">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8B550B">
      <w:pPr>
        <w:pStyle w:val="BodyText2"/>
      </w:pPr>
      <w:r>
        <w:t>When I upgraded to OS Yosemite and tried to run Aptana I got the following error message:</w:t>
      </w:r>
    </w:p>
    <w:p w14:paraId="4146C9FF" w14:textId="77777777" w:rsidR="00A257C7" w:rsidRDefault="00A257C7" w:rsidP="008B550B">
      <w:pPr>
        <w:pStyle w:val="BodyText2"/>
      </w:pPr>
      <w:r w:rsidRPr="008C25E9">
        <w:t>JVM Shared library does not contain the JNI_CreateJavaVM symbol</w:t>
      </w:r>
    </w:p>
    <w:p w14:paraId="53C02074" w14:textId="77777777" w:rsidR="00A257C7" w:rsidRDefault="00A257C7" w:rsidP="008B550B">
      <w:pPr>
        <w:pStyle w:val="BodyText2"/>
      </w:pPr>
      <w:r>
        <w:t xml:space="preserve">To remedy this install the Java for OS from </w:t>
      </w:r>
      <w:hyperlink r:id="rId1012" w:history="1">
        <w:r w:rsidRPr="008C25E9">
          <w:rPr>
            <w:rStyle w:val="Hyperlink"/>
          </w:rPr>
          <w:t>here</w:t>
        </w:r>
      </w:hyperlink>
      <w:r>
        <w:t>.</w:t>
      </w:r>
    </w:p>
    <w:p w14:paraId="0CA9D803" w14:textId="77777777" w:rsidR="00A257C7" w:rsidRPr="008C25E9" w:rsidRDefault="00A257C7" w:rsidP="008B550B">
      <w:pPr>
        <w:pStyle w:val="BodyText2"/>
      </w:pPr>
      <w:r>
        <w:t xml:space="preserve">Also, Aptana doesn’t close properly on version </w:t>
      </w:r>
      <w:r w:rsidRPr="007F4BEA">
        <w:t>3.6.0.201407100658</w:t>
      </w:r>
      <w:r>
        <w:t xml:space="preserve">.  You need to reinstall 3.4 from </w:t>
      </w:r>
      <w:hyperlink r:id="rId1013"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8B550B">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8B550B">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t>Geotools</w:t>
      </w:r>
    </w:p>
    <w:p w14:paraId="7505C0F0" w14:textId="77777777" w:rsidR="00A257C7" w:rsidRDefault="00A257C7" w:rsidP="008B550B">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8B550B">
      <w:pPr>
        <w:pStyle w:val="Code"/>
      </w:pPr>
      <w:r>
        <w:t>&lt;repositories&gt;</w:t>
      </w:r>
    </w:p>
    <w:p w14:paraId="217FC151" w14:textId="77777777" w:rsidR="00A257C7" w:rsidRDefault="00A257C7" w:rsidP="008B550B">
      <w:pPr>
        <w:pStyle w:val="Code"/>
      </w:pPr>
      <w:r>
        <w:t xml:space="preserve">        &lt;repository&gt;</w:t>
      </w:r>
    </w:p>
    <w:p w14:paraId="3D280FC6" w14:textId="77777777" w:rsidR="00A257C7" w:rsidRDefault="00A257C7" w:rsidP="008B550B">
      <w:pPr>
        <w:pStyle w:val="Code"/>
      </w:pPr>
      <w:r>
        <w:t xml:space="preserve">            &lt;id&gt;maven2-repository.dev.java.net&lt;/id&gt;</w:t>
      </w:r>
    </w:p>
    <w:p w14:paraId="44F2067B" w14:textId="77777777" w:rsidR="00A257C7" w:rsidRDefault="00A257C7" w:rsidP="008B550B">
      <w:pPr>
        <w:pStyle w:val="Code"/>
      </w:pPr>
      <w:r>
        <w:t xml:space="preserve">            &lt;name&gt;Java.net repository&lt;/name&gt;</w:t>
      </w:r>
    </w:p>
    <w:p w14:paraId="13EF7793" w14:textId="77777777" w:rsidR="00A257C7" w:rsidRDefault="00A257C7" w:rsidP="008B550B">
      <w:pPr>
        <w:pStyle w:val="Code"/>
      </w:pPr>
      <w:r>
        <w:t xml:space="preserve">            &lt;url&gt;http://download.java.net/maven/2&lt;/url&gt;</w:t>
      </w:r>
    </w:p>
    <w:p w14:paraId="64CB028A" w14:textId="77777777" w:rsidR="00A257C7" w:rsidRDefault="00A257C7" w:rsidP="008B550B">
      <w:pPr>
        <w:pStyle w:val="Code"/>
      </w:pPr>
      <w:r>
        <w:t xml:space="preserve">        &lt;/repository&gt;</w:t>
      </w:r>
    </w:p>
    <w:p w14:paraId="5B2D548D" w14:textId="77777777" w:rsidR="00A257C7" w:rsidRDefault="00A257C7" w:rsidP="008B550B">
      <w:pPr>
        <w:pStyle w:val="Code"/>
      </w:pPr>
      <w:r>
        <w:t xml:space="preserve">        &lt;repository&gt;</w:t>
      </w:r>
    </w:p>
    <w:p w14:paraId="75119F0E" w14:textId="77777777" w:rsidR="00A257C7" w:rsidRDefault="00A257C7" w:rsidP="008B550B">
      <w:pPr>
        <w:pStyle w:val="Code"/>
      </w:pPr>
      <w:r>
        <w:t xml:space="preserve">            &lt;id&gt;osgeo&lt;/id&gt;</w:t>
      </w:r>
    </w:p>
    <w:p w14:paraId="400FC343" w14:textId="77777777" w:rsidR="00A257C7" w:rsidRDefault="00A257C7" w:rsidP="008B550B">
      <w:pPr>
        <w:pStyle w:val="Code"/>
      </w:pPr>
      <w:r>
        <w:t xml:space="preserve">            &lt;name&gt;Open Source Geospatial Foundation Repository&lt;/name&gt;</w:t>
      </w:r>
    </w:p>
    <w:p w14:paraId="37C2BFD3" w14:textId="77777777" w:rsidR="00A257C7" w:rsidRDefault="00A257C7" w:rsidP="008B550B">
      <w:pPr>
        <w:pStyle w:val="Code"/>
      </w:pPr>
      <w:r>
        <w:t xml:space="preserve">            &lt;url&gt;http://download.osgeo.org/webdav/geotools/&lt;/url&gt;</w:t>
      </w:r>
    </w:p>
    <w:p w14:paraId="4545DD5D" w14:textId="77777777" w:rsidR="00A257C7" w:rsidRDefault="00A257C7" w:rsidP="008B550B">
      <w:pPr>
        <w:pStyle w:val="Code"/>
      </w:pPr>
      <w:r>
        <w:t xml:space="preserve">        &lt;/repository&gt;</w:t>
      </w:r>
    </w:p>
    <w:p w14:paraId="3512C84D" w14:textId="2C9AF017" w:rsidR="00BE187D" w:rsidRPr="008F67AF" w:rsidRDefault="00A257C7" w:rsidP="008B550B">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8B550B">
      <w:pPr>
        <w:pStyle w:val="BodyText2"/>
      </w:pPr>
      <w:r>
        <w:t xml:space="preserve">When I tried to import Lars jrc repo I got an error: </w:t>
      </w:r>
      <w:r w:rsidRPr="00D97E4C">
        <w:t>missing artifact jdk.tools 1.7</w:t>
      </w:r>
      <w:r>
        <w:t xml:space="preserve">. This is due to Aptana not finding the right JRE. Following </w:t>
      </w:r>
      <w:hyperlink r:id="rId1014"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8B550B">
      <w:pPr>
        <w:pStyle w:val="Code"/>
      </w:pPr>
      <w:r>
        <w:t>-vm</w:t>
      </w:r>
    </w:p>
    <w:p w14:paraId="6DA8F8E1" w14:textId="77777777" w:rsidR="00FD707D" w:rsidRDefault="00FD707D" w:rsidP="008B550B">
      <w:pPr>
        <w:pStyle w:val="Code"/>
      </w:pPr>
      <w:r w:rsidRPr="00372A50">
        <w:t>C:\Program Files (x86)\Java\jre7\bin</w:t>
      </w:r>
      <w:r>
        <w:t>\javaw.exe</w:t>
      </w:r>
    </w:p>
    <w:p w14:paraId="0660B293" w14:textId="77777777" w:rsidR="00FD707D" w:rsidRDefault="00FD707D" w:rsidP="008B550B">
      <w:pPr>
        <w:pStyle w:val="BodyText2"/>
      </w:pPr>
      <w:r>
        <w:lastRenderedPageBreak/>
        <w:t>Tried to change the JRE in the project to JRE1.7 but that didn’t fix the issue either.</w:t>
      </w:r>
    </w:p>
    <w:p w14:paraId="46AF54FE" w14:textId="77777777" w:rsidR="00FD707D" w:rsidRDefault="00FD707D" w:rsidP="008B550B">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15"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8B550B">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16"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8B550B">
      <w:pPr>
        <w:pStyle w:val="BodyText2"/>
      </w:pPr>
      <w:r>
        <w:t xml:space="preserve">March 2015: </w:t>
      </w:r>
      <w:r w:rsidR="00152862">
        <w:t>A</w:t>
      </w:r>
      <w:r w:rsidR="00FD707D">
        <w:t>fter reinstalling Aptan</w:t>
      </w:r>
      <w:r w:rsidR="00BE6789">
        <w:t xml:space="preserve">a 3.4.0 on my work PC I got this error. Following instructions </w:t>
      </w:r>
      <w:hyperlink r:id="rId1017"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8B550B">
      <w:pPr>
        <w:pStyle w:val="Code"/>
      </w:pPr>
      <w:r>
        <w:t xml:space="preserve">  &lt;dependency&gt;</w:t>
      </w:r>
    </w:p>
    <w:p w14:paraId="03B1CD71" w14:textId="77777777" w:rsidR="00BE6789" w:rsidRDefault="00BE6789" w:rsidP="008B550B">
      <w:pPr>
        <w:pStyle w:val="Code"/>
      </w:pPr>
      <w:r>
        <w:t xml:space="preserve">    &lt;groupId&gt;jdk.tools&lt;/groupId&gt;</w:t>
      </w:r>
    </w:p>
    <w:p w14:paraId="57231708" w14:textId="77777777" w:rsidR="00BE6789" w:rsidRDefault="00BE6789" w:rsidP="008B550B">
      <w:pPr>
        <w:pStyle w:val="Code"/>
      </w:pPr>
      <w:r>
        <w:t xml:space="preserve">    &lt;artifactId&gt;jdk.tools&lt;/artifactId&gt;</w:t>
      </w:r>
    </w:p>
    <w:p w14:paraId="78376379" w14:textId="77777777" w:rsidR="00BE6789" w:rsidRDefault="00BE6789" w:rsidP="008B550B">
      <w:pPr>
        <w:pStyle w:val="Code"/>
      </w:pPr>
      <w:r>
        <w:t xml:space="preserve">    &lt;version&gt;1.7.0_67&lt;/version&gt;</w:t>
      </w:r>
    </w:p>
    <w:p w14:paraId="7FF0036D" w14:textId="77777777" w:rsidR="00BE6789" w:rsidRDefault="00BE6789" w:rsidP="008B550B">
      <w:pPr>
        <w:pStyle w:val="Code"/>
      </w:pPr>
      <w:r>
        <w:t xml:space="preserve">    &lt;scope&gt;system&lt;/scope&gt;</w:t>
      </w:r>
    </w:p>
    <w:p w14:paraId="2BEE3327" w14:textId="35C07126" w:rsidR="00BE6789" w:rsidRDefault="00BE6789" w:rsidP="008B550B">
      <w:pPr>
        <w:pStyle w:val="Code"/>
      </w:pPr>
      <w:r>
        <w:t xml:space="preserve">    &lt;systemPath&gt;C:/Program Files/Java/jdk1.7.0_67/lib/tools.jar&lt;/systemPath&gt;</w:t>
      </w:r>
    </w:p>
    <w:p w14:paraId="22F0A8BD" w14:textId="05861F39" w:rsidR="00EE53A7" w:rsidRDefault="00EE53A7" w:rsidP="008B550B">
      <w:pPr>
        <w:pStyle w:val="Code"/>
      </w:pPr>
      <w:r>
        <w:t>&lt;/dependency&gt;</w:t>
      </w:r>
    </w:p>
    <w:p w14:paraId="73AC16AD" w14:textId="0331F680" w:rsidR="00C622CE" w:rsidRDefault="00C622CE" w:rsidP="008B550B">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8B550B">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t>No compiler is provided in this environment</w:t>
      </w:r>
    </w:p>
    <w:p w14:paraId="6CA561AE" w14:textId="12B055F2" w:rsidR="002512EC" w:rsidRDefault="002512EC" w:rsidP="008B550B">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8B550B">
      <w:pPr>
        <w:pStyle w:val="BodyText2"/>
      </w:pPr>
      <w:r>
        <w:rPr>
          <w:noProof/>
          <w:lang w:bidi="ar-SA"/>
        </w:rPr>
        <w:lastRenderedPageBreak/>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8">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8B550B">
      <w:pPr>
        <w:pStyle w:val="BodyText2"/>
      </w:pPr>
      <w:r>
        <w:t>On the work machine I was getting the following error when I tried to build install:</w:t>
      </w:r>
    </w:p>
    <w:p w14:paraId="0ED70439" w14:textId="5BECA5AF" w:rsidR="00A257C7" w:rsidRDefault="0087781F" w:rsidP="008B550B">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8B550B">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8B550B">
      <w:pPr>
        <w:pStyle w:val="BodyText2"/>
      </w:pPr>
      <w:r>
        <w:t>In Aptana and Maven you need to specify goals for successful builds.</w:t>
      </w:r>
      <w:r w:rsidR="00392810">
        <w:t xml:space="preserve"> See </w:t>
      </w:r>
      <w:hyperlink r:id="rId1019"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6"/>
      <w:r>
        <w:t xml:space="preserve"> Desktop</w:t>
      </w:r>
    </w:p>
    <w:p w14:paraId="4570906F" w14:textId="77777777" w:rsidR="004B461D" w:rsidRDefault="004B461D" w:rsidP="000E5536">
      <w:pPr>
        <w:pStyle w:val="Heading5"/>
      </w:pPr>
      <w:bookmarkStart w:id="177" w:name="_Ref352067525"/>
      <w:bookmarkStart w:id="178" w:name="_Toc315774624"/>
      <w:r>
        <w:t>Accessing PostGIS</w:t>
      </w:r>
      <w:bookmarkEnd w:id="177"/>
    </w:p>
    <w:p w14:paraId="0A61D1B6" w14:textId="77777777" w:rsidR="004B461D" w:rsidRDefault="004B461D" w:rsidP="000E5536">
      <w:pPr>
        <w:pStyle w:val="Heading6"/>
      </w:pPr>
      <w:bookmarkStart w:id="179" w:name="_Ref323214465"/>
      <w:r>
        <w:t>In 10</w:t>
      </w:r>
      <w:bookmarkEnd w:id="179"/>
    </w:p>
    <w:p w14:paraId="65B6EF5C" w14:textId="77777777" w:rsidR="004B461D" w:rsidRDefault="004B461D" w:rsidP="008B550B">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8B550B">
      <w:pPr>
        <w:pStyle w:val="BodyText2"/>
      </w:pPr>
      <w:r>
        <w:t xml:space="preserve">However, you can </w:t>
      </w:r>
      <w:hyperlink r:id="rId1020"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8B550B">
      <w:pPr>
        <w:pStyle w:val="BodyText2"/>
      </w:pPr>
      <w:r>
        <w:t>You can also connect from ArcGIS Desktop to PostGIS using the PostGIS ODBC drivers (</w:t>
      </w:r>
      <w:hyperlink r:id="rId1021" w:history="1">
        <w:r w:rsidRPr="006D7445">
          <w:rPr>
            <w:rStyle w:val="Hyperlink"/>
          </w:rPr>
          <w:t>http://www.postgresql.org/ftp/odbc/versions/msi/)</w:t>
        </w:r>
      </w:hyperlink>
    </w:p>
    <w:p w14:paraId="680F244A" w14:textId="77777777" w:rsidR="004B461D" w:rsidRDefault="004B461D" w:rsidP="008B550B">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8B550B">
      <w:pPr>
        <w:pStyle w:val="BodyText2"/>
      </w:pPr>
      <w:r>
        <w:t xml:space="preserve">You can now natively connect to PostGIS and when you do you will see an ArcSDE connection in the pgAdmin Server Status. However, if you want to add a layer from PostGIS and use it in ArcGIS then it needs to have a unique identifier – and a bigint </w:t>
      </w:r>
      <w:r>
        <w:lastRenderedPageBreak/>
        <w:t>(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8B550B">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8B550B">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8B550B">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8B550B">
      <w:pPr>
        <w:pStyle w:val="BodyText2"/>
      </w:pPr>
      <w:r>
        <w:t>Trying to create a table in a db connection to PostGIS fails with the error:</w:t>
      </w:r>
    </w:p>
    <w:p w14:paraId="4AD44938" w14:textId="26A4A920" w:rsidR="009C2295" w:rsidRDefault="009C2295" w:rsidP="008B550B">
      <w:pPr>
        <w:pStyle w:val="BodyText2"/>
      </w:pPr>
      <w:r>
        <w:t>Failed to create table. DBMS table not found [ERROR: schema “h05googleearthengine” does not exist:: SQL state: 3F000]</w:t>
      </w:r>
    </w:p>
    <w:p w14:paraId="474CCD1A" w14:textId="6741C7CC" w:rsidR="009C2295" w:rsidRPr="009C2295" w:rsidRDefault="009C2295" w:rsidP="008B550B">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8B550B">
      <w:pPr>
        <w:pStyle w:val="BodyText2"/>
      </w:pPr>
      <w:r>
        <w:t xml:space="preserve">There are some articles that describe multiprocessing using ArcGIS. See </w:t>
      </w:r>
      <w:hyperlink r:id="rId1022" w:history="1">
        <w:r w:rsidRPr="00496BB4">
          <w:rPr>
            <w:rStyle w:val="Hyperlink"/>
          </w:rPr>
          <w:t>here</w:t>
        </w:r>
      </w:hyperlink>
      <w:r>
        <w:t xml:space="preserve"> for instance. </w:t>
      </w:r>
    </w:p>
    <w:p w14:paraId="2E943950" w14:textId="77777777" w:rsidR="004B461D" w:rsidRPr="000F4730" w:rsidRDefault="004B461D" w:rsidP="008B550B">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8B550B">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8B550B">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8B550B">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8B550B">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23"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80" w:name="_Ref397075401"/>
      <w:r>
        <w:t>LayerToKML</w:t>
      </w:r>
    </w:p>
    <w:p w14:paraId="312F6866" w14:textId="6070EE5D" w:rsidR="00007A08" w:rsidRPr="00007A08" w:rsidRDefault="00A221B4" w:rsidP="008B550B">
      <w:pPr>
        <w:pStyle w:val="BodyText2"/>
      </w:pPr>
      <w:r>
        <w:t>By default t</w:t>
      </w:r>
      <w:r w:rsidR="00007A08">
        <w:t xml:space="preserve">his exports all of the fields in the feature class to an HTML </w:t>
      </w:r>
      <w:r>
        <w:t xml:space="preserve">popup which is useless. </w:t>
      </w:r>
      <w:r w:rsidR="004519B1">
        <w:t xml:space="preserve">See </w:t>
      </w:r>
      <w:hyperlink r:id="rId1024"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80"/>
    </w:p>
    <w:p w14:paraId="72C0C9CB" w14:textId="77777777" w:rsidR="00CF68BB" w:rsidRDefault="00CF68BB" w:rsidP="000E5536">
      <w:pPr>
        <w:pStyle w:val="Heading8"/>
      </w:pPr>
      <w:r>
        <w:t>Failures</w:t>
      </w:r>
    </w:p>
    <w:p w14:paraId="690A6F4C" w14:textId="77777777" w:rsidR="005F1D7A" w:rsidRDefault="003814E2" w:rsidP="008B550B">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8B550B">
      <w:pPr>
        <w:pStyle w:val="GPError"/>
      </w:pPr>
      <w:r>
        <w:t>ExecuteError: ERROR 999999: Error executing function.</w:t>
      </w:r>
    </w:p>
    <w:p w14:paraId="0EAD68F2" w14:textId="77777777" w:rsidR="005F1D7A" w:rsidRDefault="005F1D7A" w:rsidP="008B550B">
      <w:pPr>
        <w:pStyle w:val="GPError"/>
      </w:pPr>
      <w:r>
        <w:lastRenderedPageBreak/>
        <w:t>A failure was detected inside the topology engine overlay processor. [error id: -2147467259]</w:t>
      </w:r>
    </w:p>
    <w:p w14:paraId="2D9FCDC7" w14:textId="77777777" w:rsidR="005F1D7A" w:rsidRDefault="005F1D7A" w:rsidP="008B550B">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8B550B">
      <w:pPr>
        <w:pStyle w:val="BodyText2"/>
      </w:pPr>
      <w:r>
        <w:t xml:space="preserve">This </w:t>
      </w:r>
      <w:hyperlink r:id="rId1025" w:history="1">
        <w:r w:rsidRPr="00A51C45">
          <w:rPr>
            <w:rStyle w:val="Hyperlink"/>
          </w:rPr>
          <w:t>error</w:t>
        </w:r>
      </w:hyperlink>
      <w:r>
        <w:t xml:space="preserve"> could be because the maximum error count (50,000) has been </w:t>
      </w:r>
      <w:hyperlink r:id="rId1026"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8B550B">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8B550B">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8B550B">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8B550B">
      <w:pPr>
        <w:pStyle w:val="BodyText2"/>
      </w:pPr>
      <w:r>
        <w:t>Trying to simplify the feature class to see if that helps.</w:t>
      </w:r>
    </w:p>
    <w:p w14:paraId="57BB2BB3" w14:textId="77777777" w:rsidR="004B461D" w:rsidRDefault="004B461D" w:rsidP="000E5536">
      <w:pPr>
        <w:pStyle w:val="Heading5"/>
      </w:pPr>
      <w:r>
        <w:t>ArcToolbox</w:t>
      </w:r>
      <w:bookmarkEnd w:id="178"/>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8B550B">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81" w:name="_Toc315774625"/>
      <w:r>
        <w:t>Creating Script tools</w:t>
      </w:r>
      <w:bookmarkEnd w:id="181"/>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82" w:name="_Ref387145637"/>
      <w:r>
        <w:t>ArcPy Memory leaks</w:t>
      </w:r>
      <w:bookmarkEnd w:id="182"/>
    </w:p>
    <w:p w14:paraId="41E8210F" w14:textId="77777777" w:rsidR="009B1A25" w:rsidRDefault="009B1A25" w:rsidP="008B550B">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27" w:anchor="/Running_a_script_in_process/00150000000r000000/" w:history="1">
        <w:r w:rsidR="0029603B" w:rsidRPr="0029603B">
          <w:rPr>
            <w:rStyle w:val="Hyperlink"/>
          </w:rPr>
          <w:t>here</w:t>
        </w:r>
      </w:hyperlink>
      <w:r w:rsidR="0029603B">
        <w:t xml:space="preserve">). This was suggested by someone else – see </w:t>
      </w:r>
      <w:hyperlink r:id="rId1028"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8B550B">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77777777" w:rsidR="00543D43" w:rsidRPr="0029603B" w:rsidRDefault="00543D43" w:rsidP="008B550B">
      <w:pPr>
        <w:pStyle w:val="BodyText2"/>
      </w:pPr>
      <w:r>
        <w:t>However, it is not bulletproof as Python did crash after about 1 hour for no reason.</w:t>
      </w:r>
    </w:p>
    <w:p w14:paraId="62B1859F" w14:textId="77777777" w:rsidR="004B461D" w:rsidRDefault="004B461D" w:rsidP="000E5536">
      <w:pPr>
        <w:pStyle w:val="Heading6"/>
      </w:pPr>
      <w:bookmarkStart w:id="183" w:name="_Toc315774626"/>
      <w:r>
        <w:lastRenderedPageBreak/>
        <w:t>Creating RGB Composites</w:t>
      </w:r>
    </w:p>
    <w:p w14:paraId="4F6003EC" w14:textId="77777777" w:rsidR="004B461D" w:rsidRPr="00161BE8" w:rsidRDefault="004B461D" w:rsidP="008B550B">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9C5102" w:rsidP="008B550B">
      <w:pPr>
        <w:pStyle w:val="BodyText2"/>
      </w:pPr>
      <w:hyperlink r:id="rId1029"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8B550B">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8B550B">
      <w:pPr>
        <w:pStyle w:val="BodyText2"/>
      </w:pPr>
      <w:r>
        <w:t xml:space="preserve">Good article </w:t>
      </w:r>
      <w:hyperlink r:id="rId1030"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8B550B">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8B550B">
      <w:pPr>
        <w:pStyle w:val="BodyText2"/>
      </w:pPr>
      <w:r>
        <w:t xml:space="preserve">Trying the advice from </w:t>
      </w:r>
      <w:hyperlink r:id="rId1031" w:history="1">
        <w:r w:rsidRPr="00617096">
          <w:rPr>
            <w:rStyle w:val="Hyperlink"/>
          </w:rPr>
          <w:t>here</w:t>
        </w:r>
      </w:hyperlink>
      <w:r>
        <w:t>.</w:t>
      </w:r>
      <w:r w:rsidR="009C751D">
        <w:t xml:space="preserve"> Nope.</w:t>
      </w:r>
    </w:p>
    <w:p w14:paraId="2B254CDC" w14:textId="0CCB2C8D" w:rsidR="009C751D" w:rsidRDefault="009C751D" w:rsidP="008B550B">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8B550B">
      <w:pPr>
        <w:pStyle w:val="BodyText2"/>
      </w:pPr>
      <w:r>
        <w:t>This worked!</w:t>
      </w:r>
    </w:p>
    <w:p w14:paraId="31834270" w14:textId="77777777" w:rsidR="004B461D" w:rsidRDefault="004B461D" w:rsidP="000E5536">
      <w:pPr>
        <w:pStyle w:val="Heading5"/>
      </w:pPr>
      <w:r>
        <w:t>ArcGIS Metadata</w:t>
      </w:r>
      <w:bookmarkEnd w:id="183"/>
    </w:p>
    <w:p w14:paraId="51BA74EF" w14:textId="77777777" w:rsidR="00601152" w:rsidRDefault="00601152" w:rsidP="000E5536">
      <w:pPr>
        <w:pStyle w:val="Heading6"/>
      </w:pPr>
      <w:r>
        <w:t>Creation</w:t>
      </w:r>
    </w:p>
    <w:p w14:paraId="7924C418" w14:textId="124FEC87" w:rsidR="00601152" w:rsidRPr="00601152" w:rsidRDefault="00601152" w:rsidP="008B550B">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4" w:name="_Ref464223335"/>
      <w:r>
        <w:t>Exporting to HTML</w:t>
      </w:r>
      <w:bookmarkEnd w:id="184"/>
    </w:p>
    <w:p w14:paraId="013F2370" w14:textId="77777777" w:rsidR="00196C4A" w:rsidRDefault="00196C4A" w:rsidP="008B550B">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8B550B">
      <w:pPr>
        <w:pStyle w:val="BodyText2"/>
      </w:pPr>
      <w:r>
        <w:t xml:space="preserve">There is good documentation on using the XSLT Transformation tool in the online docs </w:t>
      </w:r>
      <w:hyperlink r:id="rId1032"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8B550B">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lastRenderedPageBreak/>
        <w:t>Corrupted template</w:t>
      </w:r>
    </w:p>
    <w:p w14:paraId="6A825453" w14:textId="77777777" w:rsidR="004B461D" w:rsidRPr="00530CA1" w:rsidRDefault="004B461D" w:rsidP="008B550B">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8B550B">
      <w:pPr>
        <w:pStyle w:val="BodyText2"/>
      </w:pPr>
      <w:r>
        <w:t>To get the length of a string use CHAR_LENGTH(&lt;str&gt;) in a query expression</w:t>
      </w:r>
    </w:p>
    <w:p w14:paraId="79455072" w14:textId="77777777" w:rsidR="004B461D" w:rsidRDefault="004B461D" w:rsidP="000E5536">
      <w:pPr>
        <w:pStyle w:val="Heading6"/>
      </w:pPr>
      <w:bookmarkStart w:id="185" w:name="_Ref434390506"/>
      <w:r>
        <w:t>Mapping</w:t>
      </w:r>
      <w:bookmarkEnd w:id="185"/>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33"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8B550B">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8B550B">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8B550B">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34"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8B550B">
      <w:pPr>
        <w:pStyle w:val="BodyText2"/>
      </w:pPr>
      <w:r>
        <w:t xml:space="preserve">There are a couple of articles </w:t>
      </w:r>
      <w:hyperlink r:id="rId1035"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8B550B">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8B550B">
      <w:pPr>
        <w:pStyle w:val="BodyText2"/>
      </w:pPr>
      <w:r>
        <w:t xml:space="preserve">Great article </w:t>
      </w:r>
      <w:hyperlink r:id="rId1036"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079974F4" w14:textId="4C114E7E" w:rsidR="00E61D64" w:rsidRDefault="00E61D64" w:rsidP="008B550B">
      <w:pPr>
        <w:pStyle w:val="BodyText2"/>
      </w:pPr>
      <w:r>
        <w:lastRenderedPageBreak/>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8B550B">
      <w:pPr>
        <w:pStyle w:val="Tiny"/>
      </w:pPr>
      <w:r>
        <w:t>['',</w:t>
      </w:r>
    </w:p>
    <w:p w14:paraId="7F678E4A" w14:textId="77777777" w:rsidR="00410A09" w:rsidRDefault="00410A09" w:rsidP="008B550B">
      <w:pPr>
        <w:pStyle w:val="Tiny"/>
      </w:pPr>
      <w:r>
        <w:t xml:space="preserve"> u'c:\\program files (x86)\\arcgis\\desktop10.3\\arcpy',</w:t>
      </w:r>
    </w:p>
    <w:p w14:paraId="42CA975B" w14:textId="77777777" w:rsidR="00410A09" w:rsidRDefault="00410A09" w:rsidP="008B550B">
      <w:pPr>
        <w:pStyle w:val="Tiny"/>
      </w:pPr>
      <w:r>
        <w:t xml:space="preserve"> 'C:\\Windows\\system32\\python27.zip',</w:t>
      </w:r>
    </w:p>
    <w:p w14:paraId="711D5C3E" w14:textId="77777777" w:rsidR="00410A09" w:rsidRDefault="00410A09" w:rsidP="008B550B">
      <w:pPr>
        <w:pStyle w:val="Tiny"/>
      </w:pPr>
      <w:r>
        <w:t xml:space="preserve"> 'C:\\Python27\\ArcGIS10.3\\Lib',</w:t>
      </w:r>
    </w:p>
    <w:p w14:paraId="0E689CBB" w14:textId="77777777" w:rsidR="00410A09" w:rsidRDefault="00410A09" w:rsidP="008B550B">
      <w:pPr>
        <w:pStyle w:val="Tiny"/>
      </w:pPr>
      <w:r>
        <w:t xml:space="preserve"> 'C:\\Python27\\ArcGIS10.3\\DLLs',</w:t>
      </w:r>
    </w:p>
    <w:p w14:paraId="5E515C1E" w14:textId="77777777" w:rsidR="00410A09" w:rsidRDefault="00410A09" w:rsidP="008B550B">
      <w:pPr>
        <w:pStyle w:val="Tiny"/>
      </w:pPr>
      <w:r>
        <w:t xml:space="preserve"> 'C:\\Python27\\ArcGIS10.3\\Lib\\lib-tk',</w:t>
      </w:r>
    </w:p>
    <w:p w14:paraId="7247CEDA" w14:textId="77777777" w:rsidR="00410A09" w:rsidRDefault="00410A09" w:rsidP="008B550B">
      <w:pPr>
        <w:pStyle w:val="Tiny"/>
      </w:pPr>
      <w:r>
        <w:t xml:space="preserve"> 'C:\\Windows\\System32',</w:t>
      </w:r>
    </w:p>
    <w:p w14:paraId="47D766DF" w14:textId="77777777" w:rsidR="00410A09" w:rsidRDefault="00410A09" w:rsidP="008B550B">
      <w:pPr>
        <w:pStyle w:val="Tiny"/>
      </w:pPr>
      <w:r>
        <w:t xml:space="preserve"> 'C:\\Program Files (x86)\\ArcGIS\\Desktop10.3\\bin',</w:t>
      </w:r>
    </w:p>
    <w:p w14:paraId="2D926596" w14:textId="77777777" w:rsidR="00410A09" w:rsidRDefault="00410A09" w:rsidP="008B550B">
      <w:pPr>
        <w:pStyle w:val="Tiny"/>
      </w:pPr>
      <w:r>
        <w:t xml:space="preserve"> 'C:\\Python27\\ArcGIS10.3',</w:t>
      </w:r>
    </w:p>
    <w:p w14:paraId="644FE689" w14:textId="77777777" w:rsidR="00410A09" w:rsidRDefault="00410A09" w:rsidP="008B550B">
      <w:pPr>
        <w:pStyle w:val="Tiny"/>
      </w:pPr>
      <w:r>
        <w:t xml:space="preserve"> 'C:\\Python27\\ArcGIS10.3\\lib\\site-packages',</w:t>
      </w:r>
    </w:p>
    <w:p w14:paraId="684BF4B4" w14:textId="77777777" w:rsidR="00410A09" w:rsidRDefault="00410A09" w:rsidP="008B550B">
      <w:pPr>
        <w:pStyle w:val="Tiny"/>
      </w:pPr>
      <w:r>
        <w:t xml:space="preserve"> 'C:\\Program Files (x86)\\ArcGIS\\Desktop10.3\\ArcPy',</w:t>
      </w:r>
    </w:p>
    <w:p w14:paraId="3AF109CA" w14:textId="632DB3AD" w:rsidR="00410A09" w:rsidRDefault="00410A09" w:rsidP="008B550B">
      <w:pPr>
        <w:pStyle w:val="Tiny"/>
      </w:pPr>
      <w:r>
        <w:t xml:space="preserve"> 'C:\\Program Files (x86)</w:t>
      </w:r>
      <w:hyperlink r:id="rId1037" w:history="1">
        <w:r w:rsidRPr="00D00B7B">
          <w:rPr>
            <w:rStyle w:val="Hyperlink"/>
          </w:rPr>
          <w:t>\\ArcGIS\\Desktop10.3\\ArcToolBox\\Scripts</w:t>
        </w:r>
      </w:hyperlink>
      <w:r>
        <w:t>']</w:t>
      </w:r>
    </w:p>
    <w:p w14:paraId="77F3E625" w14:textId="57783ADC" w:rsidR="00410A09" w:rsidRPr="00E61D64" w:rsidRDefault="0006342D" w:rsidP="008B550B">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38"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6"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7" w:name="_Ref328037721"/>
      <w:r>
        <w:t>Coordinate order</w:t>
      </w:r>
      <w:bookmarkEnd w:id="187"/>
    </w:p>
    <w:p w14:paraId="5508F9DB" w14:textId="77777777" w:rsidR="000A34DF" w:rsidRPr="00DF0B13" w:rsidRDefault="000A34DF" w:rsidP="008B550B">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39" w:anchor="/WFS_services/00930000005q000000/" w:history="1">
        <w:r w:rsidRPr="00DF0B13">
          <w:rPr>
            <w:rStyle w:val="Hyperlink"/>
          </w:rPr>
          <w:t>here</w:t>
        </w:r>
      </w:hyperlink>
      <w:r>
        <w:t xml:space="preserve"> for more information.</w:t>
      </w:r>
    </w:p>
    <w:p w14:paraId="54663AEC" w14:textId="77777777" w:rsidR="000A34DF" w:rsidRPr="00FA38C3" w:rsidRDefault="000A34DF" w:rsidP="008B550B">
      <w:pPr>
        <w:pStyle w:val="BodyText2"/>
      </w:pPr>
      <w:r>
        <w:t xml:space="preserve">To see whats new in ArcGIS for Server 10.1 see </w:t>
      </w:r>
      <w:hyperlink r:id="rId1040"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6"/>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8B550B">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8B550B">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lastRenderedPageBreak/>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8B550B">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8B550B">
      <w:pPr>
        <w:pStyle w:val="BodyText2"/>
      </w:pPr>
      <w:r>
        <w:t>But there is no id_no which is a bit useless! Looked at the ArcGIS Server Logs around this time and nowhere does it capture the actual request.</w:t>
      </w:r>
    </w:p>
    <w:p w14:paraId="2B230EE4" w14:textId="77777777" w:rsidR="004B461D" w:rsidRDefault="004B461D" w:rsidP="008B550B">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8B550B">
      <w:pPr>
        <w:pStyle w:val="BodyText2"/>
      </w:pPr>
      <w:r>
        <w:t>I miraculously get 14 records which is how many requests timed out in the Service Usage Time statistics!!!</w:t>
      </w:r>
    </w:p>
    <w:p w14:paraId="5A9422C5" w14:textId="77777777" w:rsidR="004B461D" w:rsidRDefault="004B461D" w:rsidP="008B550B">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8B550B">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8B550B">
      <w:pPr>
        <w:pStyle w:val="BodyText2"/>
      </w:pPr>
      <w:r>
        <w:t xml:space="preserve">Information on what these actually mean is here: </w:t>
      </w:r>
      <w:hyperlink r:id="rId1041"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8B550B">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8B550B">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8B550B">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8B550B">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8B550B">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8B550B">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lastRenderedPageBreak/>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8B550B">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8B550B">
      <w:pPr>
        <w:pStyle w:val="BodyText2"/>
      </w:pPr>
      <w:r>
        <w:t>WFS Request for a small polygon (this stopped working in Chrome on 20/8/12 for some reason):</w:t>
      </w:r>
    </w:p>
    <w:p w14:paraId="6E5DFC54" w14:textId="77777777" w:rsidR="004B461D" w:rsidRDefault="009C5102" w:rsidP="008B550B">
      <w:pPr>
        <w:pStyle w:val="BodyText2"/>
        <w:rPr>
          <w:rStyle w:val="Hyperlink"/>
        </w:rPr>
      </w:pPr>
      <w:hyperlink r:id="rId1042"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8B550B">
      <w:pPr>
        <w:pStyle w:val="BodyText2"/>
      </w:pPr>
      <w:r>
        <w:t>WFS Request for a small polygon in Lat Long (note version changes to 1.0.0):</w:t>
      </w:r>
    </w:p>
    <w:p w14:paraId="4BB77F62" w14:textId="77777777" w:rsidR="004B461D" w:rsidRDefault="009C5102" w:rsidP="008B550B">
      <w:pPr>
        <w:pStyle w:val="BodyText2"/>
        <w:rPr>
          <w:rStyle w:val="Hyperlink"/>
        </w:rPr>
      </w:pPr>
      <w:hyperlink r:id="rId1043"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8B550B">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8B550B">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8" w:name="_Ref330801250"/>
      <w:r>
        <w:t>Changing ArcGIS Server Service Timeouts</w:t>
      </w:r>
      <w:bookmarkEnd w:id="188"/>
    </w:p>
    <w:p w14:paraId="05248B07" w14:textId="77777777" w:rsidR="004B461D" w:rsidRDefault="004B461D" w:rsidP="008B550B">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8B550B">
      <w:pPr>
        <w:pStyle w:val="BodyText2"/>
      </w:pPr>
      <w:r>
        <w:t>You must stop the ArcGIS Server Object Manager service before making manual changes to a service configuration file.</w:t>
      </w:r>
    </w:p>
    <w:p w14:paraId="346362E7" w14:textId="77777777" w:rsidR="004B461D" w:rsidRDefault="004B461D" w:rsidP="008B550B">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8B550B">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9" w:name="_Ref330988658"/>
      <w:r>
        <w:t xml:space="preserve">Changing the </w:t>
      </w:r>
      <w:r w:rsidRPr="009E7739">
        <w:t>httpRuntime executionTimeout</w:t>
      </w:r>
      <w:bookmarkEnd w:id="189"/>
    </w:p>
    <w:p w14:paraId="6469C15B" w14:textId="77777777" w:rsidR="004B461D" w:rsidRDefault="004B461D" w:rsidP="008B550B">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8B550B">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8B550B">
      <w:pPr>
        <w:pStyle w:val="BodyText2"/>
      </w:pPr>
      <w:r>
        <w:t xml:space="preserve">I need to check that the interior rings are taken into account when intersecting the WDPA and Red List. The Wild Cat is a good example with a large interior ring (OBJECTID=91981 and speciesid=8543). </w:t>
      </w:r>
      <w:hyperlink r:id="rId1044" w:history="1">
        <w:r w:rsidRPr="000C29EA">
          <w:rPr>
            <w:rStyle w:val="Hyperlink"/>
          </w:rPr>
          <w:t>Here</w:t>
        </w:r>
      </w:hyperlink>
      <w:r>
        <w:t xml:space="preserve"> is the WFS call. Ran the intersection using </w:t>
      </w:r>
      <w:r>
        <w:lastRenderedPageBreak/>
        <w:t xml:space="preserve">overlayspeciesWFS.py and imported the wildcat.csv file to ArcGIS and joined it onto the WDPA. Seems OK, except there are a couple of PAs that should be in the csv file that aren’t – </w:t>
      </w:r>
    </w:p>
    <w:p w14:paraId="43FE3139" w14:textId="77777777" w:rsidR="004B461D" w:rsidRDefault="004B461D" w:rsidP="008B550B">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8B550B">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8B550B">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8B550B">
      <w:pPr>
        <w:pStyle w:val="BodyText2"/>
      </w:pPr>
      <w:r>
        <w:t xml:space="preserve">Installing on Windows from </w:t>
      </w:r>
      <w:hyperlink r:id="rId1045"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8B550B">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8B550B">
      <w:pPr>
        <w:pStyle w:val="BodyText2"/>
      </w:pPr>
      <w:r>
        <w:t xml:space="preserve">From </w:t>
      </w:r>
      <w:r w:rsidR="00B42BB0">
        <w:t>Eclipse Web Developer Tools.</w:t>
      </w:r>
    </w:p>
    <w:p w14:paraId="062C4615" w14:textId="44DAC344" w:rsidR="008D3EAC" w:rsidRDefault="008D3EAC" w:rsidP="008B550B">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46"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8B550B">
      <w:pPr>
        <w:pStyle w:val="BodyText2"/>
      </w:pPr>
      <w:r>
        <w:t>Can be used to run Python from anywhere in Pydev. Shortcut is F2 or Ctrl+Alt+ENTER.</w:t>
      </w:r>
    </w:p>
    <w:p w14:paraId="275F6E65" w14:textId="77777777" w:rsidR="009E129F" w:rsidRDefault="009E129F" w:rsidP="000E5536">
      <w:pPr>
        <w:pStyle w:val="Heading5"/>
      </w:pPr>
      <w:r>
        <w:lastRenderedPageBreak/>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8B550B">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8B550B">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8B550B">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8B550B">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8B550B">
      <w:pPr>
        <w:pStyle w:val="BodyText2"/>
      </w:pPr>
      <w:r>
        <w:t xml:space="preserve">Following this guide </w:t>
      </w:r>
      <w:hyperlink r:id="rId1048" w:history="1">
        <w:r w:rsidRPr="00F21B98">
          <w:rPr>
            <w:rStyle w:val="Hyperlink"/>
          </w:rPr>
          <w:t>here</w:t>
        </w:r>
      </w:hyperlink>
      <w:r>
        <w:t xml:space="preserve">. Downloading zip for Windows </w:t>
      </w:r>
      <w:hyperlink r:id="rId1049"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8B550B">
      <w:pPr>
        <w:pStyle w:val="BodyText2"/>
      </w:pPr>
      <w:r>
        <w:t xml:space="preserve">Now if you go to </w:t>
      </w:r>
      <w:hyperlink r:id="rId1050"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8B550B">
      <w:pPr>
        <w:pStyle w:val="Code"/>
      </w:pPr>
      <w:r>
        <w:t>&lt;role rolename="manager-gui"/&gt;</w:t>
      </w:r>
    </w:p>
    <w:p w14:paraId="5DDC1649" w14:textId="1AFA05B8" w:rsidR="00484F3C" w:rsidRDefault="00484F3C" w:rsidP="008B550B">
      <w:pPr>
        <w:pStyle w:val="Code"/>
      </w:pPr>
      <w:r>
        <w:t>&lt;user username="admin" password="password" roles="manager-gui"/&gt;</w:t>
      </w:r>
    </w:p>
    <w:p w14:paraId="04BA2569" w14:textId="7A39917D" w:rsidR="00E63E2A" w:rsidRDefault="00E63E2A" w:rsidP="008B550B">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8B550B">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8B550B">
      <w:pPr>
        <w:pStyle w:val="Code"/>
      </w:pPr>
      <w:r w:rsidRPr="006413E2">
        <w:t>&lt;?xml version='1.0' encoding='utf-8'?&gt; &lt;Context docBase="E:\cottaan\My Documents\github repos\gee_spectral_library_builder"&gt;&lt;/Context&gt;</w:t>
      </w:r>
    </w:p>
    <w:p w14:paraId="6877DCFB" w14:textId="77777777" w:rsidR="00484F3C" w:rsidRDefault="00484F3C" w:rsidP="008B550B">
      <w:pPr>
        <w:pStyle w:val="BodyText2"/>
      </w:pPr>
      <w:r>
        <w:lastRenderedPageBreak/>
        <w:t xml:space="preserve">Then this opens correctly: </w:t>
      </w:r>
      <w:hyperlink r:id="rId1051"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8B550B">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8B550B">
      <w:pPr>
        <w:pStyle w:val="BodyText2"/>
      </w:pPr>
      <w:r>
        <w:t xml:space="preserve">In order to use the Dojo FlickrRESTStore I need to set up SSL on my localhost. Following instructions </w:t>
      </w:r>
      <w:hyperlink r:id="rId1052" w:history="1">
        <w:r w:rsidRPr="00350C35">
          <w:rPr>
            <w:rStyle w:val="Hyperlink"/>
          </w:rPr>
          <w:t>here</w:t>
        </w:r>
      </w:hyperlink>
      <w:r>
        <w:t xml:space="preserve"> on how to do it.</w:t>
      </w:r>
    </w:p>
    <w:p w14:paraId="113CDB0C" w14:textId="412E8A7D" w:rsidR="00350C35" w:rsidRDefault="00350C35" w:rsidP="008B550B">
      <w:pPr>
        <w:pStyle w:val="Unix"/>
      </w:pPr>
      <w:r w:rsidRPr="00350C35">
        <w:t>C:\Program Files\Java\jdk1.8.0_91\bin&gt;keytool  -genkey -alias tomcat -keyalg RSA</w:t>
      </w:r>
    </w:p>
    <w:p w14:paraId="578415AC" w14:textId="1AA94CB9" w:rsidR="00350C35" w:rsidRDefault="00350C35" w:rsidP="008B550B">
      <w:pPr>
        <w:pStyle w:val="Unix"/>
      </w:pPr>
      <w:r>
        <w:t>password: thargal88</w:t>
      </w:r>
    </w:p>
    <w:p w14:paraId="01404BD1" w14:textId="43D944A9" w:rsidR="00350C35" w:rsidRDefault="003B5BF6" w:rsidP="008B550B">
      <w:pPr>
        <w:pStyle w:val="Unix"/>
      </w:pPr>
      <w:r>
        <w:t>..</w:t>
      </w:r>
      <w:r w:rsidR="00350C35">
        <w:t>and for Tomcat</w:t>
      </w:r>
    </w:p>
    <w:p w14:paraId="3183BBAC" w14:textId="48AE125F" w:rsidR="00350C35" w:rsidRDefault="00350C35" w:rsidP="008B550B">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8B550B">
      <w:pPr>
        <w:pStyle w:val="BodyText2"/>
      </w:pPr>
      <w:r>
        <w:t>In ‘</w:t>
      </w:r>
      <w:r w:rsidRPr="000D5FFD">
        <w:t>E:\cottaan\My Documents\Downloads\apache-tomcat-8.0.32\conf</w:t>
      </w:r>
      <w:r>
        <w:t>\server.xml’ uncommented lines 77-79.</w:t>
      </w:r>
      <w:r w:rsidR="00836BFC">
        <w:t xml:space="preserve"> Restarted Apache and tried </w:t>
      </w:r>
      <w:hyperlink r:id="rId1053"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8B550B">
      <w:pPr>
        <w:pStyle w:val="BodyText2"/>
      </w:pPr>
      <w:r w:rsidRPr="001807D2">
        <w:t>keystoreFile="${user.home}/.keystore" keystorePass="password"</w:t>
      </w:r>
    </w:p>
    <w:p w14:paraId="0BC6F5CF" w14:textId="0857FD29" w:rsidR="0008380D" w:rsidRDefault="0008380D" w:rsidP="008B550B">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8B550B">
      <w:pPr>
        <w:pStyle w:val="BodyText2"/>
      </w:pPr>
      <w:r>
        <w:t xml:space="preserve">Now all requests have to be through </w:t>
      </w:r>
      <w:hyperlink r:id="rId1054"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8B550B">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8B550B">
      <w:pPr>
        <w:pStyle w:val="BodyText2"/>
      </w:pPr>
      <w:r>
        <w:t xml:space="preserve">Following the guide </w:t>
      </w:r>
      <w:hyperlink r:id="rId1055"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8B550B">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8B550B">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8B550B">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lastRenderedPageBreak/>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56"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8B550B">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8B550B">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90" w:name="_Ref364943144"/>
      <w:r>
        <w:t>Image metadata</w:t>
      </w:r>
      <w:bookmarkEnd w:id="190"/>
    </w:p>
    <w:p w14:paraId="0C37C207" w14:textId="77777777" w:rsidR="004B461D" w:rsidRDefault="004B461D" w:rsidP="008B550B">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57" w:history="1">
        <w:r w:rsidRPr="00F719C9">
          <w:rPr>
            <w:rStyle w:val="Hyperlink"/>
          </w:rPr>
          <w:t>here</w:t>
        </w:r>
      </w:hyperlink>
      <w:r>
        <w:t>.</w:t>
      </w:r>
    </w:p>
    <w:p w14:paraId="521B2C28" w14:textId="77777777" w:rsidR="004B461D" w:rsidRDefault="004B461D" w:rsidP="008B550B">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8"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8B550B">
      <w:pPr>
        <w:pStyle w:val="BodyText2"/>
      </w:pPr>
      <w:r>
        <w:t xml:space="preserve">But there are other areas, e.g Imbak Canyon where the imagery is there but there is no DG footprint. The Palm Oil example placemark has an image from Digital Globe </w:t>
      </w:r>
      <w:hyperlink r:id="rId1059"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8B550B">
      <w:pPr>
        <w:pStyle w:val="BodyText2"/>
      </w:pPr>
    </w:p>
    <w:p w14:paraId="0DCB0C85" w14:textId="77777777" w:rsidR="004B461D" w:rsidRDefault="004B461D" w:rsidP="007D2F52">
      <w:pPr>
        <w:pStyle w:val="Heading4"/>
      </w:pPr>
      <w:r>
        <w:t>Excel</w:t>
      </w:r>
    </w:p>
    <w:p w14:paraId="41ABFDF1" w14:textId="77777777" w:rsidR="004B461D" w:rsidRDefault="004B461D" w:rsidP="008B550B">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8B550B">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8B550B">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8B550B">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8B550B">
      <w:pPr>
        <w:pStyle w:val="BodyText2"/>
      </w:pPr>
      <w:r>
        <w:t>Is easy:</w:t>
      </w:r>
    </w:p>
    <w:p w14:paraId="39289691" w14:textId="126457BD" w:rsidR="001874DC" w:rsidRDefault="001874DC" w:rsidP="0006252E">
      <w:pPr>
        <w:pStyle w:val="ListNumber"/>
        <w:numPr>
          <w:ilvl w:val="0"/>
          <w:numId w:val="34"/>
        </w:numPr>
      </w:pPr>
      <w:r>
        <w:lastRenderedPageBreak/>
        <w:t>Click on Add WMS/WMTS Layer…</w:t>
      </w:r>
    </w:p>
    <w:p w14:paraId="780B0600" w14:textId="063643AD" w:rsidR="001874DC" w:rsidRDefault="001874DC" w:rsidP="0006252E">
      <w:pPr>
        <w:pStyle w:val="ListNumber"/>
        <w:numPr>
          <w:ilvl w:val="0"/>
          <w:numId w:val="34"/>
        </w:numPr>
      </w:pPr>
      <w:r>
        <w:t xml:space="preserve">Click on New and add the following in the url box: </w:t>
      </w:r>
      <w:hyperlink r:id="rId1060" w:history="1">
        <w:r w:rsidRPr="00661657">
          <w:rPr>
            <w:rStyle w:val="Hyperlink"/>
          </w:rPr>
          <w:t>http://services.arcgisonline.com/arcgis/rest/services/World_Topo_Map/MapServer/WMTS/</w:t>
        </w:r>
      </w:hyperlink>
    </w:p>
    <w:p w14:paraId="49928FA8" w14:textId="1E581AD5" w:rsidR="001874DC" w:rsidRPr="001874DC" w:rsidRDefault="001874DC" w:rsidP="0006252E">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8B550B">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8B550B">
      <w:pPr>
        <w:pStyle w:val="BodyText2"/>
      </w:pPr>
    </w:p>
    <w:p w14:paraId="18AEE9D7" w14:textId="7F519A11" w:rsidR="0001507A" w:rsidRDefault="0001507A" w:rsidP="000E5536">
      <w:pPr>
        <w:pStyle w:val="Heading5"/>
      </w:pPr>
      <w:r>
        <w:t>API</w:t>
      </w:r>
    </w:p>
    <w:p w14:paraId="094D8E1D" w14:textId="2DCB1B23" w:rsidR="0001507A" w:rsidRPr="0001507A" w:rsidRDefault="0001507A" w:rsidP="008B550B">
      <w:pPr>
        <w:pStyle w:val="BodyText2"/>
      </w:pPr>
      <w:r>
        <w:t xml:space="preserve">QGIS has an API and the docs are </w:t>
      </w:r>
      <w:hyperlink r:id="rId1061" w:history="1">
        <w:r w:rsidRPr="0001507A">
          <w:rPr>
            <w:rStyle w:val="Hyperlink"/>
          </w:rPr>
          <w:t>here</w:t>
        </w:r>
      </w:hyperlink>
      <w:r>
        <w:t>.</w:t>
      </w:r>
      <w:r w:rsidR="00526BE6">
        <w:t xml:space="preserve"> Here is the </w:t>
      </w:r>
      <w:hyperlink r:id="rId1062"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8B550B">
      <w:pPr>
        <w:pStyle w:val="BodyText2"/>
      </w:pPr>
      <w:r>
        <w:t xml:space="preserve">Following instructions </w:t>
      </w:r>
      <w:hyperlink r:id="rId1063"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8B550B">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8B550B">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8B550B">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8B550B">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8B550B">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8B550B">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8B550B">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8B550B">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lastRenderedPageBreak/>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8B550B">
      <w:pPr>
        <w:pStyle w:val="BodyText2"/>
      </w:pPr>
      <w:r>
        <w:t>To save a layer to a Layer Definition File programmatically:</w:t>
      </w:r>
    </w:p>
    <w:p w14:paraId="6B1D0DAE" w14:textId="77777777" w:rsidR="002A6B35" w:rsidRPr="002A6B35" w:rsidRDefault="002A6B35" w:rsidP="008B550B">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91" w:name="_Ref464569146"/>
      <w:r>
        <w:t>Command line</w:t>
      </w:r>
      <w:bookmarkEnd w:id="191"/>
    </w:p>
    <w:p w14:paraId="12D5118F" w14:textId="2FE624F8" w:rsidR="00212B2D" w:rsidRDefault="00212B2D" w:rsidP="008B550B">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8B550B">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8B550B">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8B550B">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92" w:name="_Ref464651649"/>
      <w:r>
        <w:lastRenderedPageBreak/>
        <w:t>Set no data value</w:t>
      </w:r>
      <w:bookmarkEnd w:id="192"/>
    </w:p>
    <w:p w14:paraId="3C707610" w14:textId="6FF2E92F" w:rsidR="00A4378B" w:rsidRDefault="00A4378B" w:rsidP="008B550B">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8B550B">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8B550B">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8B550B">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8B550B">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8B550B">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8B550B">
      <w:pPr>
        <w:pStyle w:val="BodyText2"/>
      </w:pPr>
      <w:r>
        <w:t>Now it imports OK in Python in the command line!!!</w:t>
      </w:r>
    </w:p>
    <w:p w14:paraId="319E6EA6" w14:textId="4F0B3F07" w:rsidR="00FE12F7" w:rsidRDefault="00276E5E" w:rsidP="008B550B">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8B550B">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lastRenderedPageBreak/>
        <w:t>ImportError: DLL load failed: The specified procedure could not be found.</w:t>
      </w:r>
    </w:p>
    <w:p w14:paraId="7048DBBD" w14:textId="15A53C36" w:rsidR="00276E5E" w:rsidRDefault="00276E5E" w:rsidP="008B550B">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8B550B">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8B550B">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8B550B">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8B550B">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8B550B">
      <w:pPr>
        <w:pStyle w:val="BodyText2"/>
      </w:pPr>
      <w:r>
        <w:t xml:space="preserve">On Cloud9 following instructions here: </w:t>
      </w:r>
      <w:hyperlink r:id="rId1064"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8B550B">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8B550B">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lastRenderedPageBreak/>
        <w:t>Setting the default Home folder</w:t>
      </w:r>
    </w:p>
    <w:p w14:paraId="2971CD7A" w14:textId="77777777" w:rsidR="008E6697" w:rsidRDefault="008E6697" w:rsidP="008B550B">
      <w:pPr>
        <w:pStyle w:val="BodyText2"/>
      </w:pPr>
      <w:r>
        <w:t xml:space="preserve">To change the default Home folder for Jupyter Notebooks (instructions </w:t>
      </w:r>
      <w:hyperlink r:id="rId1065"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8B550B">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628B6C6D" w14:textId="77777777" w:rsidR="001A0176" w:rsidRDefault="001A0176" w:rsidP="008B550B">
      <w:pPr>
        <w:pStyle w:val="BodyText2"/>
      </w:pPr>
      <w:r>
        <w:t>If you get a message ‘The kernel appears to have died - restarting automatically’ then all of your variables will have lost their values and you will need to restart to notebook.</w:t>
      </w:r>
      <w:r>
        <w:tab/>
        <w:t>There are a number of possible causes.</w:t>
      </w:r>
    </w:p>
    <w:p w14:paraId="19CB8FB4" w14:textId="77777777" w:rsidR="001A0176" w:rsidRPr="00F43F22" w:rsidRDefault="001A0176" w:rsidP="008B550B">
      <w:pPr>
        <w:pStyle w:val="BodyText2"/>
      </w:pPr>
    </w:p>
    <w:p w14:paraId="3154BAC4" w14:textId="77777777" w:rsidR="001A0176" w:rsidRDefault="001A0176" w:rsidP="001A0176">
      <w:pPr>
        <w:pStyle w:val="Heading6"/>
      </w:pPr>
      <w:r>
        <w:t>Intel MKL FATAL ERROR</w:t>
      </w:r>
    </w:p>
    <w:p w14:paraId="1A8DCAE5" w14:textId="77777777" w:rsidR="001A0176" w:rsidRDefault="001A0176" w:rsidP="008B550B">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8B550B">
      <w:pPr>
        <w:pStyle w:val="BodyText2"/>
      </w:pPr>
      <w:r>
        <w:t xml:space="preserve">This will definitely have caused the kernel to die in the Jupyter Notebook. There are some suggested fixes </w:t>
      </w:r>
      <w:hyperlink r:id="rId1066"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8B550B">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8B550B">
      <w:pPr>
        <w:pStyle w:val="BodyText2"/>
      </w:pPr>
      <w:r>
        <w:t>Updated and trying again. Fixed!</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8B550B">
      <w:pPr>
        <w:pStyle w:val="BodyText2"/>
      </w:pPr>
      <w:r>
        <w:t>%time will put in the execution time</w:t>
      </w:r>
    </w:p>
    <w:p w14:paraId="3E43EE10" w14:textId="6631945D" w:rsidR="00367530" w:rsidRDefault="00367530" w:rsidP="00367530">
      <w:pPr>
        <w:pStyle w:val="Heading4"/>
      </w:pPr>
      <w:r>
        <w:lastRenderedPageBreak/>
        <w:t>Version info</w:t>
      </w:r>
    </w:p>
    <w:p w14:paraId="17159665" w14:textId="2D9B9239" w:rsidR="00367530" w:rsidRDefault="00367530" w:rsidP="008B550B">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8B550B">
      <w:pPr>
        <w:pStyle w:val="BodyText2"/>
      </w:pPr>
      <w:r>
        <w:t xml:space="preserve">Ghislain Vieilledent has written a Jupyter Notebook on predicting deforestation in tropical forests. The notebooks are here </w:t>
      </w:r>
      <w:hyperlink r:id="rId1067" w:history="1">
        <w:r w:rsidRPr="00204887">
          <w:rPr>
            <w:rStyle w:val="Hyperlink"/>
          </w:rPr>
          <w:t>locally</w:t>
        </w:r>
      </w:hyperlink>
      <w:r>
        <w:t xml:space="preserve"> or online </w:t>
      </w:r>
      <w:hyperlink r:id="rId1068" w:history="1">
        <w:r w:rsidRPr="00204887">
          <w:rPr>
            <w:rStyle w:val="Hyperlink"/>
          </w:rPr>
          <w:t>here</w:t>
        </w:r>
      </w:hyperlink>
      <w:r>
        <w:t>.</w:t>
      </w:r>
    </w:p>
    <w:p w14:paraId="4A9D490B" w14:textId="77777777" w:rsidR="00132688" w:rsidRDefault="00132688" w:rsidP="00132688">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8B550B">
      <w:pPr>
        <w:pStyle w:val="BodyText2"/>
      </w:pPr>
      <w:r>
        <w:t xml:space="preserve">U/P: </w:t>
      </w:r>
      <w:hyperlink r:id="rId1069"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8B550B">
      <w:pPr>
        <w:pStyle w:val="BodyText2"/>
      </w:pPr>
      <w:r>
        <w:t xml:space="preserve">U/P: </w:t>
      </w:r>
      <w:hyperlink r:id="rId1070"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8B550B">
      <w:pPr>
        <w:pStyle w:val="BodyText2"/>
      </w:pPr>
      <w:r>
        <w:t xml:space="preserve">Presented by Andrew Ng. </w:t>
      </w:r>
      <w:r w:rsidR="00E25A60">
        <w:t xml:space="preserve">Available here </w:t>
      </w:r>
      <w:hyperlink r:id="rId1071" w:history="1">
        <w:r w:rsidR="00E25A60" w:rsidRPr="00C40FAF">
          <w:rPr>
            <w:rStyle w:val="Hyperlink"/>
          </w:rPr>
          <w:t>https://www.coursera.org/learn/machine-learning/home/welcome</w:t>
        </w:r>
      </w:hyperlink>
    </w:p>
    <w:p w14:paraId="000EA718" w14:textId="48BCB77D" w:rsidR="00AD7CD2" w:rsidRDefault="00AD7CD2" w:rsidP="008B550B">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8B550B">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9C5102" w:rsidP="00F16F8D">
      <w:pPr>
        <w:pStyle w:val="ListBullet"/>
      </w:pPr>
      <w:hyperlink r:id="rId1072" w:history="1">
        <w:r w:rsidR="008B550B" w:rsidRPr="008B550B">
          <w:rPr>
            <w:rStyle w:val="Hyperlink"/>
          </w:rPr>
          <w:t>Gradient Descent Learning Rates</w:t>
        </w:r>
      </w:hyperlink>
      <w:r w:rsidR="008B550B">
        <w:t xml:space="preserve"> @6 mins</w:t>
      </w:r>
      <w:r w:rsidR="008B550B">
        <w:tab/>
      </w:r>
    </w:p>
    <w:p w14:paraId="1855A2AF" w14:textId="180B130A" w:rsidR="00320E16" w:rsidRDefault="009C5102" w:rsidP="00F16F8D">
      <w:pPr>
        <w:pStyle w:val="ListBullet"/>
      </w:pPr>
      <w:hyperlink r:id="rId1073" w:history="1">
        <w:r w:rsidR="00320E16" w:rsidRPr="00320E16">
          <w:rPr>
            <w:rStyle w:val="Hyperlink"/>
          </w:rPr>
          <w:t>Normal Equation instead of Gradient Descent</w:t>
        </w:r>
      </w:hyperlink>
    </w:p>
    <w:p w14:paraId="7BE62C03" w14:textId="1A247FEF" w:rsidR="000920B8" w:rsidRDefault="009C5102" w:rsidP="00F16F8D">
      <w:pPr>
        <w:pStyle w:val="ListBullet"/>
      </w:pPr>
      <w:hyperlink r:id="rId1074"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03D03">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BB1500">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4B2A4C">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lastRenderedPageBreak/>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653CA5">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8B550B">
      <w:pPr>
        <w:pStyle w:val="BodyText2"/>
      </w:pPr>
      <w:r>
        <w:t xml:space="preserve">Available here: </w:t>
      </w:r>
      <w:hyperlink r:id="rId1075" w:history="1">
        <w:r w:rsidRPr="00F93921">
          <w:rPr>
            <w:rStyle w:val="Hyperlink"/>
          </w:rPr>
          <w:t>https://classroom.udacity.com/courses/ud730</w:t>
        </w:r>
      </w:hyperlink>
      <w:r>
        <w:t xml:space="preserve"> </w:t>
      </w:r>
    </w:p>
    <w:p w14:paraId="2822213F" w14:textId="5BB293CE" w:rsidR="00480177" w:rsidRPr="006E2C08" w:rsidRDefault="00480177" w:rsidP="008B550B">
      <w:pPr>
        <w:pStyle w:val="BodyText2"/>
      </w:pPr>
      <w:r>
        <w:t xml:space="preserve">How the brain works: </w:t>
      </w:r>
      <w:hyperlink r:id="rId1076"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8B550B">
      <w:pPr>
        <w:pStyle w:val="BodyText2"/>
      </w:pPr>
      <w:r>
        <w:t xml:space="preserve">Going through Develop | Get Started in the TensorFlow </w:t>
      </w:r>
      <w:hyperlink r:id="rId1077"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8B550B">
      <w:pPr>
        <w:pStyle w:val="BodyText2"/>
      </w:pPr>
      <w:r>
        <w:t xml:space="preserve">Is here </w:t>
      </w:r>
      <w:hyperlink r:id="rId1078"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lastRenderedPageBreak/>
        <w:t>Lesson 1</w:t>
      </w:r>
    </w:p>
    <w:p w14:paraId="77DF399A" w14:textId="7BE429C6" w:rsidR="00245872" w:rsidRDefault="00245872" w:rsidP="008B550B">
      <w:pPr>
        <w:pStyle w:val="BodyText2"/>
      </w:pPr>
      <w:r>
        <w:t xml:space="preserve">Struggled with the first assignment - but luckily someone else has put the answers here: </w:t>
      </w:r>
      <w:hyperlink r:id="rId1079"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8B550B">
      <w:pPr>
        <w:pStyle w:val="BodyText2"/>
      </w:pPr>
      <w:r>
        <w:t>Some minor issues with versions of numpy, but it ran and these were the results:</w:t>
      </w:r>
    </w:p>
    <w:p w14:paraId="42DADB6F" w14:textId="77777777" w:rsidR="00245872" w:rsidRDefault="00245872" w:rsidP="008B550B">
      <w:pPr>
        <w:pStyle w:val="BodyText2"/>
      </w:pPr>
      <w:r>
        <w:t xml:space="preserve">in sample cross validation scores </w:t>
      </w:r>
    </w:p>
    <w:p w14:paraId="6121058B" w14:textId="77777777" w:rsidR="00245872" w:rsidRDefault="00245872" w:rsidP="008B550B">
      <w:pPr>
        <w:pStyle w:val="BodyText2"/>
      </w:pPr>
      <w:r>
        <w:t xml:space="preserve">50 letters: </w:t>
      </w:r>
      <w:r>
        <w:tab/>
      </w:r>
      <w:r>
        <w:tab/>
        <w:t>0.705661211853</w:t>
      </w:r>
    </w:p>
    <w:p w14:paraId="4ADE85A1" w14:textId="77777777" w:rsidR="00245872" w:rsidRDefault="00245872" w:rsidP="008B550B">
      <w:pPr>
        <w:pStyle w:val="BodyText2"/>
      </w:pPr>
      <w:r>
        <w:t xml:space="preserve">50 letters sanitised: </w:t>
      </w:r>
      <w:r>
        <w:tab/>
        <w:t>0.404826546003</w:t>
      </w:r>
    </w:p>
    <w:p w14:paraId="55B94D0D" w14:textId="77777777" w:rsidR="00245872" w:rsidRDefault="00245872" w:rsidP="008B550B">
      <w:pPr>
        <w:pStyle w:val="BodyText2"/>
      </w:pPr>
      <w:r>
        <w:t>100 letters:</w:t>
      </w:r>
      <w:r>
        <w:tab/>
      </w:r>
      <w:r>
        <w:tab/>
        <w:t>0.709704664342</w:t>
      </w:r>
    </w:p>
    <w:p w14:paraId="40CDC437" w14:textId="77777777" w:rsidR="00245872" w:rsidRDefault="00245872" w:rsidP="008B550B">
      <w:pPr>
        <w:pStyle w:val="BodyText2"/>
      </w:pPr>
      <w:r>
        <w:t>100 letters sanitised:</w:t>
      </w:r>
      <w:r>
        <w:tab/>
        <w:t>0.653194180898</w:t>
      </w:r>
    </w:p>
    <w:p w14:paraId="30ED3950" w14:textId="77777777" w:rsidR="00245872" w:rsidRDefault="00245872" w:rsidP="008B550B">
      <w:pPr>
        <w:pStyle w:val="BodyText2"/>
      </w:pPr>
      <w:r>
        <w:t>1000 letters:</w:t>
      </w:r>
      <w:r>
        <w:tab/>
      </w:r>
      <w:r>
        <w:tab/>
        <w:t>0.755940591252</w:t>
      </w:r>
    </w:p>
    <w:p w14:paraId="17BC88E8" w14:textId="77777777" w:rsidR="00245872" w:rsidRDefault="00245872" w:rsidP="008B550B">
      <w:pPr>
        <w:pStyle w:val="BodyText2"/>
      </w:pPr>
      <w:r>
        <w:t>1000 letters sanitised:</w:t>
      </w:r>
      <w:r>
        <w:tab/>
        <w:t>0.7599283048</w:t>
      </w:r>
    </w:p>
    <w:p w14:paraId="36DCF3C4" w14:textId="77777777" w:rsidR="00245872" w:rsidRDefault="00245872" w:rsidP="008B550B">
      <w:pPr>
        <w:pStyle w:val="BodyText2"/>
      </w:pPr>
      <w:r>
        <w:t>5000 letters:</w:t>
      </w:r>
      <w:r>
        <w:tab/>
      </w:r>
      <w:r>
        <w:tab/>
        <w:t>0.771795255023</w:t>
      </w:r>
    </w:p>
    <w:p w14:paraId="5580649E" w14:textId="0A554A65" w:rsidR="00245872" w:rsidRDefault="00245872" w:rsidP="008B550B">
      <w:pPr>
        <w:pStyle w:val="BodyText2"/>
      </w:pPr>
      <w:r>
        <w:t>5000 letters sanitised:</w:t>
      </w:r>
      <w:r>
        <w:tab/>
        <w:t>0.771799717925</w:t>
      </w:r>
    </w:p>
    <w:p w14:paraId="039B3F92" w14:textId="77777777" w:rsidR="00EC6DF7" w:rsidRDefault="009213EF" w:rsidP="008B550B">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8B550B">
      <w:pPr>
        <w:pStyle w:val="Equation"/>
      </w:pPr>
      <w:r>
        <w:t>α is the learning rate (i.e. the size of the step you take in gradient descent)</w:t>
      </w:r>
    </w:p>
    <w:p w14:paraId="4AC99757" w14:textId="093B6EEA" w:rsidR="00EC6DF7" w:rsidRPr="00EC6DF7" w:rsidRDefault="00EC6DF7" w:rsidP="008B550B">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8B550B">
      <w:pPr>
        <w:pStyle w:val="BodyText2"/>
      </w:pPr>
      <w:r>
        <w:t xml:space="preserve">The accuracies for Lesson 2 which uses TF and Gradient Descent are </w:t>
      </w:r>
      <w:r w:rsidRPr="00A16A3A">
        <w:t>83.1%</w:t>
      </w:r>
    </w:p>
    <w:p w14:paraId="34BB42F1" w14:textId="4D34C843" w:rsidR="00A16A3A" w:rsidRPr="00A16A3A" w:rsidRDefault="00A16A3A" w:rsidP="008B550B">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8B550B">
      <w:pPr>
        <w:pStyle w:val="BodyText2"/>
      </w:pPr>
      <w:r>
        <w:t xml:space="preserve">Excellent book written by Michael Nielson </w:t>
      </w:r>
      <w:hyperlink r:id="rId1080" w:history="1">
        <w:r w:rsidRPr="00A7340B">
          <w:rPr>
            <w:rStyle w:val="Hyperlink"/>
          </w:rPr>
          <w:t>Neural Networks and Deep Learning</w:t>
        </w:r>
      </w:hyperlink>
      <w:r>
        <w:t>. This is really good!</w:t>
      </w:r>
    </w:p>
    <w:p w14:paraId="494B5D50" w14:textId="30600212" w:rsidR="00962DC5" w:rsidRPr="00962DC5" w:rsidRDefault="00962DC5" w:rsidP="008B550B">
      <w:pPr>
        <w:pStyle w:val="BodyText2"/>
      </w:pPr>
      <w:r>
        <w:t xml:space="preserve">This is a really good introduction to image processing and covers just about everything in a plain English way: </w:t>
      </w:r>
      <w:hyperlink r:id="rId1081"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8B550B">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9C5102" w:rsidP="008B550B">
      <w:pPr>
        <w:pStyle w:val="BodyText2"/>
      </w:pPr>
      <w:hyperlink r:id="rId1082"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8B550B">
      <w:pPr>
        <w:pStyle w:val="BodyText2"/>
      </w:pPr>
      <w:r>
        <w:t xml:space="preserve">Half way down </w:t>
      </w:r>
      <w:hyperlink r:id="rId1083"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8B550B">
      <w:pPr>
        <w:pStyle w:val="BodyText2"/>
      </w:pPr>
      <w:r>
        <w:t xml:space="preserve">Good description </w:t>
      </w:r>
      <w:hyperlink r:id="rId1084"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8B550B">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8B550B">
      <w:pPr>
        <w:pStyle w:val="BodyText2"/>
      </w:pPr>
      <w:r>
        <w:t xml:space="preserve">Good page here </w:t>
      </w:r>
      <w:hyperlink r:id="rId1085" w:history="1">
        <w:r w:rsidRPr="00C40FAF">
          <w:rPr>
            <w:rStyle w:val="Hyperlink"/>
          </w:rPr>
          <w:t>http://www.rapidtables.com/math/symbols/Calculus_Symbols.htm</w:t>
        </w:r>
      </w:hyperlink>
      <w:r>
        <w:t xml:space="preserve"> </w:t>
      </w:r>
    </w:p>
    <w:p w14:paraId="15165BCD" w14:textId="11345857" w:rsidR="007B3816" w:rsidRDefault="007B3816" w:rsidP="008B550B">
      <w:pPr>
        <w:pStyle w:val="BodyText2"/>
      </w:pPr>
      <w:r>
        <w:t>h is the hypothesis function and is what maps x to y</w:t>
      </w:r>
    </w:p>
    <w:p w14:paraId="07DF66E7" w14:textId="6D2446EF" w:rsidR="00EE2652" w:rsidRDefault="00EE2652" w:rsidP="008B550B">
      <w:pPr>
        <w:pStyle w:val="BodyText2"/>
      </w:pPr>
      <w:r>
        <w:lastRenderedPageBreak/>
        <w:t xml:space="preserve">In statistics, </w:t>
      </w:r>
      <w:r w:rsidRPr="00EE2652">
        <w:t xml:space="preserve">θ is typically used to denote the parameters of a probability distribution.  </w:t>
      </w:r>
    </w:p>
    <w:p w14:paraId="23C24373" w14:textId="0A027BA7" w:rsidR="00520C50" w:rsidRDefault="00520C50" w:rsidP="008B550B">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8B550B">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8B550B">
      <w:pPr>
        <w:pStyle w:val="BodyText2"/>
      </w:pPr>
      <w:r>
        <w:t>m is the number of training samples</w:t>
      </w:r>
    </w:p>
    <w:p w14:paraId="1CE36FFB" w14:textId="4948EDA4" w:rsidR="00FA7AE9" w:rsidRDefault="00FA7AE9" w:rsidP="008B550B">
      <w:pPr>
        <w:pStyle w:val="BodyText2"/>
      </w:pPr>
      <w:r>
        <w:t>n is the number of features (i.e. the number of variables)</w:t>
      </w:r>
    </w:p>
    <w:p w14:paraId="0DD19315" w14:textId="673EEC78" w:rsidR="00FA7AE9" w:rsidRDefault="00FA7AE9" w:rsidP="008B550B">
      <w:pPr>
        <w:pStyle w:val="BodyText2"/>
      </w:pPr>
      <w:r>
        <w:t>i is the i’th sample</w:t>
      </w:r>
    </w:p>
    <w:p w14:paraId="7402AB81" w14:textId="57A1FCA7" w:rsidR="00FA7AE9" w:rsidRPr="00FA7AE9" w:rsidRDefault="00FA7AE9" w:rsidP="008B550B">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8B550B">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8B550B">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086" w:history="1">
        <w:r w:rsidRPr="00790189">
          <w:rPr>
            <w:rStyle w:val="Hyperlink"/>
          </w:rPr>
          <w:t>http://172.17.0.6:8081</w:t>
        </w:r>
      </w:hyperlink>
      <w:r>
        <w:t xml:space="preserve">) </w:t>
      </w:r>
    </w:p>
    <w:p w14:paraId="1E89E010" w14:textId="77777777" w:rsidR="0020225B" w:rsidRDefault="0020225B" w:rsidP="008B550B">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9C5102" w:rsidP="008B550B">
      <w:pPr>
        <w:pStyle w:val="BodyText2"/>
      </w:pPr>
      <w:hyperlink r:id="rId1087"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8B550B">
      <w:pPr>
        <w:pStyle w:val="BodyText2"/>
      </w:pPr>
      <w:r>
        <w:t xml:space="preserve">Following instructions </w:t>
      </w:r>
      <w:hyperlink r:id="rId1088"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8B550B">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8B550B">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8B550B">
      <w:pPr>
        <w:pStyle w:val="BodyText2"/>
      </w:pPr>
      <w:r>
        <w:t xml:space="preserve">You can group together various elements in the TensorBoard Graph by giving them Name Scopes - see </w:t>
      </w:r>
      <w:hyperlink r:id="rId1089"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8B550B">
      <w:pPr>
        <w:pStyle w:val="BodyText2"/>
      </w:pPr>
      <w:r>
        <w:t xml:space="preserve">There are a number of operations that you can use to debug a graph. See </w:t>
      </w:r>
      <w:hyperlink r:id="rId1090" w:anchor="Debugging_Operations" w:history="1">
        <w:r w:rsidRPr="00023FBF">
          <w:rPr>
            <w:rStyle w:val="Hyperlink"/>
          </w:rPr>
          <w:t>here</w:t>
        </w:r>
      </w:hyperlink>
      <w:r>
        <w:t xml:space="preserve">. tf.Print doesn’t currently output to Jupyter Notebooks. Excellent overview with slides </w:t>
      </w:r>
      <w:hyperlink r:id="rId1091" w:history="1">
        <w:r w:rsidRPr="00E94381">
          <w:rPr>
            <w:rStyle w:val="Hyperlink"/>
          </w:rPr>
          <w:t>here</w:t>
        </w:r>
      </w:hyperlink>
      <w:r>
        <w:t xml:space="preserve"> and promise of a new web-based interactive debugger tool (integrated with TensorBoard </w:t>
      </w:r>
      <w:hyperlink r:id="rId1092" w:anchor="70" w:history="1">
        <w:r w:rsidRPr="00E94381">
          <w:rPr>
            <w:rStyle w:val="Hyperlink"/>
          </w:rPr>
          <w:t>here</w:t>
        </w:r>
      </w:hyperlink>
      <w:r>
        <w:t>).</w:t>
      </w:r>
    </w:p>
    <w:p w14:paraId="2E60B70E" w14:textId="43BAFD53" w:rsidR="00574700" w:rsidRDefault="00574700" w:rsidP="00574700">
      <w:pPr>
        <w:pStyle w:val="Heading3"/>
      </w:pPr>
      <w:r>
        <w:lastRenderedPageBreak/>
        <w:t>Kaggle</w:t>
      </w:r>
    </w:p>
    <w:p w14:paraId="48D3B98E" w14:textId="56D23E17" w:rsidR="005141A1" w:rsidRDefault="009C5102" w:rsidP="008B550B">
      <w:pPr>
        <w:pStyle w:val="BodyText2"/>
      </w:pPr>
      <w:hyperlink r:id="rId1093" w:history="1">
        <w:r w:rsidR="005141A1" w:rsidRPr="00F93921">
          <w:rPr>
            <w:rStyle w:val="Hyperlink"/>
          </w:rPr>
          <w:t>https://www.kaggle.com</w:t>
        </w:r>
      </w:hyperlink>
      <w:r w:rsidR="005141A1">
        <w:t xml:space="preserve"> </w:t>
      </w:r>
    </w:p>
    <w:p w14:paraId="5AA4D38B" w14:textId="18E7AE8C" w:rsidR="005141A1" w:rsidRDefault="005141A1" w:rsidP="008B550B">
      <w:pPr>
        <w:pStyle w:val="BodyText2"/>
      </w:pPr>
      <w:r>
        <w:t xml:space="preserve">U/P: </w:t>
      </w:r>
      <w:hyperlink r:id="rId1094" w:history="1">
        <w:r w:rsidRPr="00F93921">
          <w:rPr>
            <w:rStyle w:val="Hyperlink"/>
          </w:rPr>
          <w:t>a.cottam@gmail.com</w:t>
        </w:r>
      </w:hyperlink>
      <w:r>
        <w:t xml:space="preserve"> thargal88</w:t>
      </w:r>
    </w:p>
    <w:p w14:paraId="3CFEC222" w14:textId="05487C43" w:rsidR="00574700" w:rsidRPr="00574700" w:rsidRDefault="00574700" w:rsidP="008B550B">
      <w:pPr>
        <w:pStyle w:val="BodyText2"/>
      </w:pPr>
      <w:r>
        <w:t xml:space="preserve">Competitions based around Machine Learning challenges including </w:t>
      </w:r>
      <w:hyperlink r:id="rId1095" w:history="1">
        <w:r w:rsidRPr="00574700">
          <w:rPr>
            <w:rStyle w:val="Hyperlink"/>
          </w:rPr>
          <w:t>‘Understanding the Amazon from Space’</w:t>
        </w:r>
      </w:hyperlink>
      <w:r>
        <w:t>. They have starter Jupyter Notebooks ready to go!</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93" w:name="_Ref440289491"/>
      <w:r>
        <w:t>Installing</w:t>
      </w:r>
    </w:p>
    <w:p w14:paraId="7726347C" w14:textId="77777777" w:rsidR="00D335D7" w:rsidRDefault="00D335D7" w:rsidP="00D335D7">
      <w:pPr>
        <w:pStyle w:val="Heading5"/>
      </w:pPr>
      <w:r>
        <w:t>On Ubuntu 14.04</w:t>
      </w:r>
    </w:p>
    <w:p w14:paraId="0FB85FED" w14:textId="3EAD3805" w:rsidR="00D335D7" w:rsidRDefault="00D335D7" w:rsidP="008B550B">
      <w:pPr>
        <w:pStyle w:val="BodyText2"/>
      </w:pPr>
      <w:r>
        <w:t xml:space="preserve">Installing v2.1.1 on Cloud9 on 28/3/17 following instructions </w:t>
      </w:r>
      <w:hyperlink r:id="rId1096" w:anchor="installation-war" w:history="1">
        <w:r w:rsidRPr="00D335D7">
          <w:rPr>
            <w:rStyle w:val="Hyperlink"/>
          </w:rPr>
          <w:t>here</w:t>
        </w:r>
      </w:hyperlink>
      <w:r>
        <w:t xml:space="preserve">. </w:t>
      </w:r>
    </w:p>
    <w:p w14:paraId="2F44C9B6" w14:textId="77777777" w:rsidR="00D335D7" w:rsidRDefault="00D335D7" w:rsidP="008B550B">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8B550B">
      <w:pPr>
        <w:pStyle w:val="BodyText2"/>
      </w:pPr>
      <w:r>
        <w:t xml:space="preserve">For developers: </w:t>
      </w:r>
      <w:hyperlink r:id="rId1097" w:history="1">
        <w:r>
          <w:rPr>
            <w:rStyle w:val="Hyperlink"/>
          </w:rPr>
          <w:t>http://h05-dev-vm100.jrc.it:8080/geoserver/web/</w:t>
        </w:r>
      </w:hyperlink>
      <w:r>
        <w:t xml:space="preserve"> u/p</w:t>
      </w:r>
      <w:r w:rsidR="00BB619D">
        <w:t xml:space="preserve">  Andrew/Changeme!1</w:t>
      </w:r>
    </w:p>
    <w:p w14:paraId="3F593E31" w14:textId="43154AE3" w:rsidR="00894DFA" w:rsidRDefault="00894DFA" w:rsidP="008B550B">
      <w:pPr>
        <w:pStyle w:val="BodyText2"/>
      </w:pPr>
      <w:r>
        <w:t xml:space="preserve">Live: </w:t>
      </w:r>
      <w:hyperlink r:id="rId1098"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8B550B">
      <w:pPr>
        <w:pStyle w:val="BodyText2"/>
      </w:pPr>
      <w:r>
        <w:t xml:space="preserve">This is </w:t>
      </w:r>
      <w:hyperlink r:id="rId1099" w:history="1">
        <w:r>
          <w:rPr>
            <w:rStyle w:val="Hyperlink"/>
          </w:rPr>
          <w:t>http://h05-prod-vm100.jrc.it:8080/geoserver/web/</w:t>
        </w:r>
      </w:hyperlink>
    </w:p>
    <w:p w14:paraId="392BE9CE" w14:textId="77777777" w:rsidR="00153927" w:rsidRDefault="00153927" w:rsidP="007D2F52">
      <w:pPr>
        <w:pStyle w:val="Heading4"/>
      </w:pPr>
      <w:r>
        <w:t>Publishing</w:t>
      </w:r>
      <w:bookmarkEnd w:id="193"/>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8B550B">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100"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8B550B">
      <w:pPr>
        <w:pStyle w:val="BodyText2"/>
      </w:pPr>
      <w:r>
        <w:t xml:space="preserve">I have created a layer from the Google Earth Engine Validation Points. The WMS endpoint is </w:t>
      </w:r>
      <w:hyperlink r:id="rId1101"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8B550B">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8B550B">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8B550B">
      <w:pPr>
        <w:pStyle w:val="BodyText2"/>
      </w:pPr>
      <w:r>
        <w:lastRenderedPageBreak/>
        <w:t xml:space="preserve">Looks like you </w:t>
      </w:r>
      <w:hyperlink r:id="rId1102"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8B550B">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8B550B">
      <w:pPr>
        <w:pStyle w:val="BodyText2"/>
      </w:pPr>
      <w:r>
        <w:t xml:space="preserve">GeoServer has a REST API which is available at </w:t>
      </w:r>
      <w:hyperlink r:id="rId1103" w:history="1">
        <w:r w:rsidRPr="00A95575">
          <w:rPr>
            <w:rStyle w:val="Hyperlink"/>
          </w:rPr>
          <w:t>http://your-server/geoserver/rest</w:t>
        </w:r>
      </w:hyperlink>
      <w:r>
        <w:t>. So for example, ours is here:</w:t>
      </w:r>
    </w:p>
    <w:p w14:paraId="53CBAA96" w14:textId="77777777" w:rsidR="00334224" w:rsidRPr="00334224" w:rsidRDefault="009C5102" w:rsidP="008B550B">
      <w:pPr>
        <w:pStyle w:val="BodyText2"/>
      </w:pPr>
      <w:hyperlink r:id="rId1104"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8B550B">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9C5102" w:rsidP="000E5536">
      <w:pPr>
        <w:pStyle w:val="ListBullet"/>
      </w:pPr>
      <w:hyperlink r:id="rId1105"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8B550B">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8B550B">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8B550B">
      <w:pPr>
        <w:pStyle w:val="BodyText2"/>
      </w:pPr>
      <w:r>
        <w:t xml:space="preserve">Example </w:t>
      </w:r>
      <w:hyperlink r:id="rId1106"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8B550B">
      <w:pPr>
        <w:pStyle w:val="BodyText2"/>
      </w:pPr>
      <w:r>
        <w:t xml:space="preserve">Example </w:t>
      </w:r>
      <w:hyperlink r:id="rId1107" w:history="1">
        <w:r w:rsidRPr="00685D67">
          <w:rPr>
            <w:rStyle w:val="Hyperlink"/>
          </w:rPr>
          <w:t>call</w:t>
        </w:r>
      </w:hyperlink>
      <w:r>
        <w:t xml:space="preserve"> with no bounding box</w:t>
      </w:r>
    </w:p>
    <w:p w14:paraId="37AA27A4" w14:textId="77777777" w:rsidR="000118D4" w:rsidRDefault="000118D4" w:rsidP="008B550B">
      <w:pPr>
        <w:pStyle w:val="BodyText2"/>
      </w:pPr>
      <w:r>
        <w:t xml:space="preserve">Example </w:t>
      </w:r>
      <w:hyperlink r:id="rId1108" w:history="1">
        <w:r w:rsidRPr="00685D67">
          <w:rPr>
            <w:rStyle w:val="Hyperlink"/>
          </w:rPr>
          <w:t>call</w:t>
        </w:r>
      </w:hyperlink>
      <w:r>
        <w:t xml:space="preserve"> with a bounding box</w:t>
      </w:r>
    </w:p>
    <w:p w14:paraId="15BFA0AA" w14:textId="77777777" w:rsidR="000118D4" w:rsidRPr="000118D4" w:rsidRDefault="000118D4" w:rsidP="008B550B">
      <w:pPr>
        <w:pStyle w:val="BodyText2"/>
      </w:pPr>
      <w:r>
        <w:t xml:space="preserve">Example </w:t>
      </w:r>
      <w:hyperlink r:id="rId1109"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8B550B">
      <w:pPr>
        <w:pStyle w:val="BodyText2"/>
      </w:pPr>
      <w:r>
        <w:t>You can filter WMS/WFS using the cql_filter parameter which is very easy. See the docs here. Here is an example:</w:t>
      </w:r>
    </w:p>
    <w:p w14:paraId="00FA4413" w14:textId="77777777" w:rsidR="00902707" w:rsidRPr="00902707" w:rsidRDefault="009C5102" w:rsidP="008B550B">
      <w:pPr>
        <w:pStyle w:val="BodyText2"/>
      </w:pPr>
      <w:hyperlink r:id="rId1110"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w:t>
        </w:r>
        <w:r w:rsidR="000118D4" w:rsidRPr="00A95575">
          <w:rPr>
            <w:rStyle w:val="Hyperlink"/>
          </w:rPr>
          <w:lastRenderedPageBreak/>
          <w:t>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8B550B">
      <w:pPr>
        <w:pStyle w:val="BodyText2"/>
      </w:pPr>
      <w:r>
        <w:t xml:space="preserve">We have an instance of GeoNode that Luca has styled internally here: </w:t>
      </w:r>
      <w:hyperlink r:id="rId1111"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8B550B">
      <w:pPr>
        <w:pStyle w:val="BodyText2"/>
      </w:pPr>
      <w:r>
        <w:t>Installing GeoNode on the SPREP test server</w:t>
      </w:r>
      <w:r w:rsidR="0009714E">
        <w:t xml:space="preserve"> following the instructions </w:t>
      </w:r>
      <w:hyperlink r:id="rId1112"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8B550B">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8B550B">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8B550B">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8B550B">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8B550B">
      <w:pPr>
        <w:pStyle w:val="BodyText2"/>
      </w:pPr>
      <w:r>
        <w:t xml:space="preserve">The Mapbox Vector Tile Specification is </w:t>
      </w:r>
      <w:hyperlink r:id="rId1113" w:history="1">
        <w:r w:rsidRPr="004E1209">
          <w:rPr>
            <w:rStyle w:val="Hyperlink"/>
          </w:rPr>
          <w:t>here</w:t>
        </w:r>
      </w:hyperlink>
      <w:r>
        <w:t xml:space="preserve"> </w:t>
      </w:r>
      <w:r w:rsidR="00DD304D">
        <w:t xml:space="preserve">(with full description </w:t>
      </w:r>
      <w:hyperlink r:id="rId1114" w:history="1">
        <w:r w:rsidR="00DD304D" w:rsidRPr="00DD304D">
          <w:rPr>
            <w:rStyle w:val="Hyperlink"/>
          </w:rPr>
          <w:t>here</w:t>
        </w:r>
      </w:hyperlink>
      <w:r w:rsidR="00DD304D">
        <w:t xml:space="preserve">) </w:t>
      </w:r>
      <w:r>
        <w:t xml:space="preserve">and there is a very good list of tools that support reading and writing the format here: </w:t>
      </w:r>
      <w:hyperlink r:id="rId1115" w:history="1">
        <w:r w:rsidRPr="00540B56">
          <w:rPr>
            <w:rStyle w:val="Hyperlink"/>
          </w:rPr>
          <w:t>https://github.com/mapbox/awesome-vector-tiles/</w:t>
        </w:r>
      </w:hyperlink>
      <w:r>
        <w:t xml:space="preserve"> .</w:t>
      </w:r>
    </w:p>
    <w:p w14:paraId="2E17A3C9" w14:textId="6879E666" w:rsidR="00ED022C" w:rsidRPr="00792065" w:rsidRDefault="00ED022C" w:rsidP="008B550B">
      <w:pPr>
        <w:pStyle w:val="BodyText2"/>
      </w:pPr>
      <w:r>
        <w:t xml:space="preserve">The version was updated to v2 in April 2016 and here is a blog that describes the changes: </w:t>
      </w:r>
      <w:hyperlink r:id="rId1116"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8B550B">
      <w:pPr>
        <w:pStyle w:val="BodyText2"/>
      </w:pPr>
      <w:r>
        <w:t xml:space="preserve">ESRI have their own vector tile services, e.g. </w:t>
      </w:r>
      <w:hyperlink r:id="rId1117" w:history="1">
        <w:r w:rsidRPr="00540B56">
          <w:rPr>
            <w:rStyle w:val="Hyperlink"/>
          </w:rPr>
          <w:t>https://basemaps.arcgis.com/v1/arcgis/rest/services/World_Basemap/VectorTileServer/tile/9/253/276.pbf</w:t>
        </w:r>
      </w:hyperlink>
      <w:r>
        <w:t xml:space="preserve"> and these are styled with a *.json file (description </w:t>
      </w:r>
      <w:hyperlink r:id="rId1118" w:history="1">
        <w:r w:rsidRPr="000B26D5">
          <w:rPr>
            <w:rStyle w:val="Hyperlink"/>
          </w:rPr>
          <w:t>here</w:t>
        </w:r>
      </w:hyperlink>
      <w:r>
        <w:t xml:space="preserve">). </w:t>
      </w:r>
    </w:p>
    <w:p w14:paraId="5CA7BE82" w14:textId="77777777" w:rsidR="005F1056" w:rsidRPr="009D2D48" w:rsidRDefault="005F1056" w:rsidP="008B550B">
      <w:pPr>
        <w:pStyle w:val="BodyText2"/>
      </w:pPr>
      <w:r>
        <w:lastRenderedPageBreak/>
        <w:t xml:space="preserve">ESRI style editor here: </w:t>
      </w:r>
      <w:hyperlink r:id="rId1119"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8B550B">
      <w:pPr>
        <w:pStyle w:val="BodyText2"/>
      </w:pPr>
      <w:r>
        <w:t xml:space="preserve">Mapbox Streets is mostly data from OSM and within minutes will update if OSM is updated – see </w:t>
      </w:r>
      <w:hyperlink r:id="rId1120" w:history="1">
        <w:r w:rsidRPr="00C56C59">
          <w:rPr>
            <w:rStyle w:val="Hyperlink"/>
          </w:rPr>
          <w:t>here</w:t>
        </w:r>
      </w:hyperlink>
      <w:r>
        <w:t xml:space="preserve">. </w:t>
      </w:r>
    </w:p>
    <w:p w14:paraId="43EF6EF2" w14:textId="15643AF6" w:rsidR="005F1056" w:rsidRDefault="005F1056" w:rsidP="008B550B">
      <w:pPr>
        <w:pStyle w:val="BodyText2"/>
      </w:pPr>
      <w:r>
        <w:t xml:space="preserve">Here is a brilliant article from a guy at OS looking at publishing his own data using the VMT specification </w:t>
      </w:r>
      <w:hyperlink r:id="rId1121" w:history="1">
        <w:r w:rsidRPr="00540B56">
          <w:rPr>
            <w:rStyle w:val="Hyperlink"/>
          </w:rPr>
          <w:t>http://gdunlop.github.io/Vector-tiles-remixed/</w:t>
        </w:r>
      </w:hyperlink>
      <w:r>
        <w:t xml:space="preserve">. </w:t>
      </w:r>
    </w:p>
    <w:p w14:paraId="53800C42" w14:textId="77777777" w:rsidR="005F1056" w:rsidRDefault="005F1056" w:rsidP="008B550B">
      <w:pPr>
        <w:pStyle w:val="BodyText2"/>
      </w:pPr>
      <w:r>
        <w:t>Here is a vector tile:</w:t>
      </w:r>
    </w:p>
    <w:p w14:paraId="726331B7" w14:textId="77777777" w:rsidR="005F1056" w:rsidRDefault="009C5102" w:rsidP="008B550B">
      <w:pPr>
        <w:pStyle w:val="BodyText2"/>
      </w:pPr>
      <w:hyperlink r:id="rId1122"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8B550B">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8B550B">
      <w:pPr>
        <w:pStyle w:val="BodyText2"/>
      </w:pPr>
      <w:r>
        <w:t xml:space="preserve">See </w:t>
      </w:r>
      <w:hyperlink r:id="rId1123" w:history="1">
        <w:r w:rsidRPr="00C56C59">
          <w:rPr>
            <w:rStyle w:val="Hyperlink"/>
          </w:rPr>
          <w:t>here</w:t>
        </w:r>
      </w:hyperlink>
      <w:r>
        <w:t>. These are amazingly detailed and can return geojson, e.g. for Laveno</w:t>
      </w:r>
    </w:p>
    <w:p w14:paraId="3B9BB40B" w14:textId="77777777" w:rsidR="005F1056" w:rsidRPr="00C56C59" w:rsidRDefault="009C5102" w:rsidP="008B550B">
      <w:pPr>
        <w:pStyle w:val="BodyText2"/>
      </w:pPr>
      <w:hyperlink r:id="rId1124"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8B550B">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9C5102" w:rsidP="008B550B">
      <w:pPr>
        <w:pStyle w:val="BodyText2"/>
      </w:pPr>
      <w:hyperlink r:id="rId1125"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8B550B">
      <w:pPr>
        <w:pStyle w:val="BodyText2"/>
      </w:pPr>
      <w:r>
        <w:t xml:space="preserve">There is a ‘Tag Explorer’ to help in understanding what data are present in the Vector Tiles here: </w:t>
      </w:r>
      <w:hyperlink r:id="rId1126"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5176281D" w:rsidR="005F1056" w:rsidRPr="00075DF7" w:rsidRDefault="009C5102" w:rsidP="008B550B">
      <w:pPr>
        <w:pStyle w:val="BodyText2"/>
      </w:pPr>
      <w:hyperlink r:id="rId1127"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128" w:history="1">
        <w:r w:rsidR="005F1056" w:rsidRPr="00075DF7">
          <w:rPr>
            <w:rStyle w:val="Hyperlink"/>
          </w:rPr>
          <w:t>here</w:t>
        </w:r>
      </w:hyperlink>
      <w:r w:rsidR="005F1056">
        <w:t xml:space="preserve">. I have authenticated with Google and there is a free viewer for the data </w:t>
      </w:r>
      <w:hyperlink r:id="rId1129"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8B550B">
      <w:pPr>
        <w:pStyle w:val="BodyText2"/>
      </w:pPr>
      <w:r>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8B550B">
      <w:pPr>
        <w:pStyle w:val="BodyText2"/>
      </w:pPr>
      <w:r>
        <w:t xml:space="preserve">There is a good review of servers for Vector Tiles here: </w:t>
      </w:r>
      <w:hyperlink r:id="rId1130"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8B550B">
      <w:pPr>
        <w:pStyle w:val="BodyText2"/>
      </w:pPr>
      <w:r>
        <w:t xml:space="preserve">Mapzen produce a tutorial on hosting locally here: </w:t>
      </w:r>
      <w:hyperlink r:id="rId1131"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8B550B">
      <w:pPr>
        <w:pStyle w:val="BodyText2"/>
      </w:pPr>
      <w:r>
        <w:t xml:space="preserve">Tilemaker looks good as you don’t need anything else to create the files – see </w:t>
      </w:r>
      <w:hyperlink r:id="rId1132"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8B550B">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133" w:history="1">
        <w:r w:rsidRPr="00DE3647">
          <w:rPr>
            <w:rStyle w:val="Hyperlink"/>
          </w:rPr>
          <w:t>here</w:t>
        </w:r>
      </w:hyperlink>
      <w:r>
        <w:t xml:space="preserve">. </w:t>
      </w:r>
    </w:p>
    <w:p w14:paraId="3AB3BBB2" w14:textId="787A8D18" w:rsidR="00DE3647" w:rsidRDefault="00DE3647" w:rsidP="000E5536">
      <w:pPr>
        <w:pStyle w:val="ListBullet2"/>
      </w:pPr>
      <w:r>
        <w:lastRenderedPageBreak/>
        <w:t>Downloaded London data from here (</w:t>
      </w:r>
      <w:hyperlink r:id="rId1134"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8B550B">
      <w:pPr>
        <w:pStyle w:val="Unix"/>
      </w:pPr>
      <w:r w:rsidRPr="00DE3647">
        <w:t>blishten:~/workspace/tilemaker (master) $ tilemaker vectorTileTestData/london_england.osm.pbf --output=tiles/</w:t>
      </w:r>
    </w:p>
    <w:p w14:paraId="4E82DB6E" w14:textId="4441E06D" w:rsidR="00DE3647" w:rsidRDefault="00E0127A" w:rsidP="008B550B">
      <w:pPr>
        <w:pStyle w:val="BodyText2"/>
      </w:pPr>
      <w:r>
        <w:t>Failed, but this worked:</w:t>
      </w:r>
    </w:p>
    <w:p w14:paraId="2E4BA012" w14:textId="3E6D63DE" w:rsidR="00E0127A" w:rsidRPr="00765270" w:rsidRDefault="00765270" w:rsidP="008B550B">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8B550B">
      <w:pPr>
        <w:pStyle w:val="BodyText2"/>
      </w:pPr>
      <w:r>
        <w:t>And created tiles for levels 12, 13, 14.</w:t>
      </w:r>
      <w:r w:rsidR="00A00D26">
        <w:t xml:space="preserve"> These are available at the following url: </w:t>
      </w:r>
      <w:hyperlink r:id="rId1135"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B550B">
      <w:pPr>
        <w:pStyle w:val="ConsoleWarning"/>
      </w:pPr>
      <w:r w:rsidRPr="003E5A15">
        <w:t>tangram.min.js:17 Tangram v0.11.7 [warn]: tile load error(s) for jrc/14/8535/5764/14: Error: Unimplemented type: 3</w:t>
      </w:r>
    </w:p>
    <w:p w14:paraId="19F836CD" w14:textId="7DB76B14" w:rsidR="00513591" w:rsidRDefault="00513591" w:rsidP="008B550B">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8B550B">
      <w:pPr>
        <w:pStyle w:val="BodyText2"/>
      </w:pPr>
      <w:r>
        <w:t>I have created a shapefile of a protected area in Bern and this works:</w:t>
      </w:r>
    </w:p>
    <w:p w14:paraId="352A9A66" w14:textId="2B1C9B9D" w:rsidR="00577273" w:rsidRDefault="00577273" w:rsidP="008B550B">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8B550B">
      <w:pPr>
        <w:pStyle w:val="BodyText2"/>
      </w:pPr>
      <w:r>
        <w:t>You have to set a p</w:t>
      </w:r>
      <w:r w:rsidR="008822DA">
        <w:t>b</w:t>
      </w:r>
      <w:r>
        <w:t xml:space="preserve">f as the first thing to import and then the config file specifies how to create the vector tiles for the shapefile – a successful one is in </w:t>
      </w:r>
      <w:hyperlink r:id="rId1136"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8B550B">
      <w:pPr>
        <w:pStyle w:val="BodyText2"/>
      </w:pPr>
      <w:r>
        <w:t>If you see the following error:</w:t>
      </w:r>
    </w:p>
    <w:p w14:paraId="1DBC9EE7" w14:textId="77777777" w:rsidR="00F54F4B" w:rsidRDefault="00F54F4B" w:rsidP="008B550B">
      <w:pPr>
        <w:pStyle w:val="Unix"/>
      </w:pPr>
      <w:r>
        <w:t>terminate called after throwing an instance of 'kaguya::LuaTypeMismatch'</w:t>
      </w:r>
    </w:p>
    <w:p w14:paraId="6828BA17" w14:textId="77777777" w:rsidR="00F54F4B" w:rsidRDefault="00F54F4B" w:rsidP="008B550B">
      <w:pPr>
        <w:pStyle w:val="Unix"/>
      </w:pPr>
      <w:r>
        <w:t xml:space="preserve">  what():  type mismatch!!</w:t>
      </w:r>
    </w:p>
    <w:p w14:paraId="77DD20E1" w14:textId="2603D8B2" w:rsidR="00F54F4B" w:rsidRDefault="00F54F4B" w:rsidP="008B550B">
      <w:pPr>
        <w:pStyle w:val="Unix"/>
      </w:pPr>
      <w:r>
        <w:t>Aborted</w:t>
      </w:r>
    </w:p>
    <w:p w14:paraId="7C9CF881" w14:textId="69F6FCAF" w:rsidR="00F54F4B" w:rsidRDefault="00F54F4B" w:rsidP="008B550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8B550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8B550B">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8B55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8B55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8B550B">
      <w:pPr>
        <w:pStyle w:val="BodyText2"/>
      </w:pPr>
      <w:r>
        <w:t>The number of parts reported in Tilemaker is different to the number of parts reported in ArcGIS.</w:t>
      </w:r>
    </w:p>
    <w:p w14:paraId="42BDF5B2" w14:textId="271B55B7" w:rsidR="009F3FD2" w:rsidRDefault="009F3FD2" w:rsidP="008B550B">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8B550B">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8B550B">
      <w:pPr>
        <w:pStyle w:val="BodyText2"/>
      </w:pPr>
      <w:r>
        <w:t>If you see a:</w:t>
      </w:r>
    </w:p>
    <w:p w14:paraId="11A5D640" w14:textId="6500836C" w:rsidR="00FC6BE7" w:rsidRDefault="00FC6BE7" w:rsidP="008B550B">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8B550B">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lastRenderedPageBreak/>
        <w:t>Killed</w:t>
      </w:r>
    </w:p>
    <w:p w14:paraId="2A087D7A" w14:textId="6E3AA580" w:rsidR="007F10C8" w:rsidRDefault="007F10C8" w:rsidP="008B550B">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8B550B">
      <w:pPr>
        <w:pStyle w:val="Unix"/>
      </w:pPr>
      <w:r>
        <w:t xml:space="preserve">blishten:~/workspace/tilemaker (master) $ tilemaker osm_data/bern.osm.pbf --output=tiles/wdpa_africa/ --config=config_files/wdpa_africa_clean.json </w:t>
      </w:r>
    </w:p>
    <w:p w14:paraId="05A318F2" w14:textId="77777777" w:rsidR="003D3667" w:rsidRDefault="003D3667" w:rsidP="008B550B">
      <w:pPr>
        <w:pStyle w:val="Unix"/>
      </w:pPr>
      <w:r>
        <w:t>Layer water (z11-14)</w:t>
      </w:r>
    </w:p>
    <w:p w14:paraId="5D00A6C6" w14:textId="77777777" w:rsidR="003D3667" w:rsidRDefault="003D3667" w:rsidP="008B550B">
      <w:pPr>
        <w:pStyle w:val="Unix"/>
      </w:pPr>
      <w:r>
        <w:t>Layer roads (z12-14)</w:t>
      </w:r>
    </w:p>
    <w:p w14:paraId="7D0ACFDE" w14:textId="77777777" w:rsidR="003D3667" w:rsidRDefault="003D3667" w:rsidP="008B550B">
      <w:pPr>
        <w:pStyle w:val="Unix"/>
      </w:pPr>
      <w:r>
        <w:t>Layer buildings (z14-14)</w:t>
      </w:r>
    </w:p>
    <w:p w14:paraId="22D584F7" w14:textId="77777777" w:rsidR="003D3667" w:rsidRDefault="003D3667" w:rsidP="008B550B">
      <w:pPr>
        <w:pStyle w:val="Unix"/>
      </w:pPr>
      <w:r>
        <w:t>Layer pois (z13-14)</w:t>
      </w:r>
    </w:p>
    <w:p w14:paraId="745AC162" w14:textId="77777777" w:rsidR="003D3667" w:rsidRDefault="003D3667" w:rsidP="008B550B">
      <w:pPr>
        <w:pStyle w:val="Unix"/>
      </w:pPr>
      <w:r>
        <w:t>Layer protected_areas (z1-13)</w:t>
      </w:r>
    </w:p>
    <w:p w14:paraId="58B9BBA5" w14:textId="77777777" w:rsidR="003D3667" w:rsidRDefault="003D3667" w:rsidP="008B550B">
      <w:pPr>
        <w:pStyle w:val="Unix"/>
      </w:pPr>
      <w:r>
        <w:t>Shapefile entity #4057 type 5 is invalid. Parts:1... corrected</w:t>
      </w:r>
    </w:p>
    <w:p w14:paraId="68608A45" w14:textId="77777777" w:rsidR="003D3667" w:rsidRDefault="003D3667" w:rsidP="008B550B">
      <w:pPr>
        <w:pStyle w:val="Unix"/>
      </w:pPr>
      <w:r>
        <w:t>Shapefile entity #4066 type 5 is invalid. Parts:1... corrected</w:t>
      </w:r>
    </w:p>
    <w:p w14:paraId="5AA57765" w14:textId="77777777" w:rsidR="003D3667" w:rsidRDefault="003D3667" w:rsidP="008B550B">
      <w:pPr>
        <w:pStyle w:val="Unix"/>
      </w:pPr>
      <w:r>
        <w:t>Shapefile entity #4083 type 5 is invalid. Parts:1... corrected</w:t>
      </w:r>
    </w:p>
    <w:p w14:paraId="18E240F9" w14:textId="77777777" w:rsidR="003D3667" w:rsidRDefault="003D3667" w:rsidP="008B550B">
      <w:pPr>
        <w:pStyle w:val="Unix"/>
      </w:pPr>
      <w:r>
        <w:t>Shapefile entity #4098 type 5 is invalid. Parts:1... corrected</w:t>
      </w:r>
    </w:p>
    <w:p w14:paraId="3AE35DC9" w14:textId="77777777" w:rsidR="003D3667" w:rsidRDefault="003D3667" w:rsidP="008B550B">
      <w:pPr>
        <w:pStyle w:val="Unix"/>
      </w:pPr>
      <w:r>
        <w:t>Shapefile entity #4168 type 5 is invalid. Parts:10... corrected</w:t>
      </w:r>
    </w:p>
    <w:p w14:paraId="3F91ACE1" w14:textId="77777777" w:rsidR="003D3667" w:rsidRDefault="003D3667" w:rsidP="008B550B">
      <w:pPr>
        <w:pStyle w:val="Unix"/>
      </w:pPr>
      <w:r>
        <w:t>Shapefile entity #5325 type 5 is invalid. Parts:1... corrected</w:t>
      </w:r>
    </w:p>
    <w:p w14:paraId="52A20ACE" w14:textId="77777777" w:rsidR="003D3667" w:rsidRDefault="003D3667" w:rsidP="008B550B">
      <w:pPr>
        <w:pStyle w:val="Unix"/>
      </w:pPr>
      <w:r>
        <w:t>Killed</w:t>
      </w:r>
    </w:p>
    <w:p w14:paraId="5AEC0A6C" w14:textId="5DFC1A16" w:rsidR="003D3667" w:rsidRDefault="003D3667" w:rsidP="008B550B">
      <w:pPr>
        <w:pStyle w:val="Unix"/>
      </w:pPr>
      <w:r>
        <w:t>blishten:~/workspace/tilemaker (master) $</w:t>
      </w:r>
    </w:p>
    <w:p w14:paraId="31EFDEC3" w14:textId="77777777" w:rsidR="00011A71" w:rsidRDefault="00D23AA8" w:rsidP="008B550B">
      <w:pPr>
        <w:pStyle w:val="BodyText2"/>
      </w:pPr>
      <w:r>
        <w:t>Still says killed at the end even if I delete all of the offending features.</w:t>
      </w:r>
      <w:r w:rsidR="00824484">
        <w:t xml:space="preserve"> </w:t>
      </w:r>
    </w:p>
    <w:p w14:paraId="2B819B0E" w14:textId="2280C48D" w:rsidR="00D23AA8" w:rsidRDefault="00011A71" w:rsidP="008B550B">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8B550B">
      <w:pPr>
        <w:pStyle w:val="BodyText2"/>
      </w:pPr>
      <w:r>
        <w:t>On 17/3/17 the tilemaker process was killed so I restarted the C9 workspace and ran it again and this time it was fine.</w:t>
      </w:r>
    </w:p>
    <w:p w14:paraId="3CE5949F" w14:textId="161C0152" w:rsidR="00322FD7" w:rsidRPr="007F10C8" w:rsidRDefault="00322FD7" w:rsidP="008B550B">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8B550B">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8B550B">
      <w:pPr>
        <w:pStyle w:val="BodyText2"/>
      </w:pPr>
      <w:r>
        <w:t>There are some artefacts in the generalization</w:t>
      </w:r>
      <w:r w:rsidR="00A651F9">
        <w:t xml:space="preserve"> which are not good. Here is a live example for Salonga: </w:t>
      </w:r>
      <w:hyperlink r:id="rId1137"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8B550B">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t>Tilestache</w:t>
      </w:r>
    </w:p>
    <w:p w14:paraId="743CA912" w14:textId="656A0722" w:rsidR="005E4C4B" w:rsidRPr="005E4C4B" w:rsidRDefault="005E4C4B" w:rsidP="008B550B">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9C5102" w:rsidP="008B550B">
      <w:pPr>
        <w:pStyle w:val="BodyText2"/>
      </w:pPr>
      <w:hyperlink r:id="rId1138"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8B550B">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139"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AD1598">
      <w:pPr>
        <w:pStyle w:val="ConsoleError"/>
      </w:pPr>
      <w:r w:rsidRPr="00D27873">
        <w:t xml:space="preserve">XMLHttpRequest cannot load </w:t>
      </w:r>
      <w:hyperlink r:id="rId1140" w:history="1">
        <w:r w:rsidRPr="00D27873">
          <w:rPr>
            <w:rStyle w:val="Hyperlink"/>
          </w:rPr>
          <w:t>https://web-apps-blishten.c9users.io/tilemaker/bern_tiles/13/4265/2883.pbf</w:t>
        </w:r>
      </w:hyperlink>
      <w:r w:rsidRPr="00D27873">
        <w:t>. Redirect from '</w:t>
      </w:r>
      <w:hyperlink r:id="rId1141" w:history="1">
        <w:r w:rsidRPr="00D27873">
          <w:rPr>
            <w:rStyle w:val="Hyperlink"/>
          </w:rPr>
          <w:t>https://web-apps-blishten.c9users.io/tilemaker/bern_tiles/13/4265/2883.pbf</w:t>
        </w:r>
      </w:hyperlink>
      <w:r w:rsidRPr="00D27873">
        <w:t>' to '</w:t>
      </w:r>
      <w:hyperlink r:id="rId1142"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143" w:history="1">
        <w:r w:rsidRPr="00A27CCC">
          <w:rPr>
            <w:rStyle w:val="Hyperlink"/>
          </w:rPr>
          <w:t>https://mapzen.com</w:t>
        </w:r>
      </w:hyperlink>
      <w:r w:rsidRPr="00D27873">
        <w:t>' is therefore not allowed access.</w:t>
      </w:r>
    </w:p>
    <w:p w14:paraId="7AD7D045" w14:textId="0A5EE153" w:rsidR="00D27873" w:rsidRDefault="00A27CCC" w:rsidP="008B550B">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D1598">
      <w:pPr>
        <w:pStyle w:val="ConsoleError"/>
      </w:pPr>
      <w:r w:rsidRPr="00A27CCC">
        <w:t xml:space="preserve">XMLHttpRequest cannot load </w:t>
      </w:r>
      <w:hyperlink r:id="rId1144"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145"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lastRenderedPageBreak/>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8B550B">
      <w:pPr>
        <w:pStyle w:val="BodyText2"/>
      </w:pPr>
      <w:r>
        <w:t xml:space="preserve">Will installed the Eclipse IDE for Java development but it would not run without the JDK or JRE. Christian installed the 32-bit JDK but it still could not find them – need to set the PATH variable (see </w:t>
      </w:r>
      <w:hyperlink r:id="rId1146"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9C5102" w:rsidP="008B550B">
      <w:pPr>
        <w:pStyle w:val="BodyText2"/>
      </w:pPr>
      <w:hyperlink r:id="rId1147"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4" w:name="_On_Ubuntu_14.04_2"/>
      <w:bookmarkEnd w:id="194"/>
      <w:r>
        <w:t>On Ubuntu 14.04</w:t>
      </w:r>
    </w:p>
    <w:p w14:paraId="546AC491" w14:textId="110059BB" w:rsidR="00B55B38" w:rsidRDefault="00B55B38" w:rsidP="008B550B">
      <w:pPr>
        <w:pStyle w:val="BodyText2"/>
      </w:pPr>
      <w:r>
        <w:t>Installing on Cloud9 on 28/</w:t>
      </w:r>
      <w:r w:rsidR="0006252E">
        <w:t>0</w:t>
      </w:r>
      <w:r>
        <w:t>3/</w:t>
      </w:r>
      <w:r w:rsidR="0006252E">
        <w:t>20</w:t>
      </w:r>
      <w:r>
        <w:t>17.</w:t>
      </w:r>
      <w:r w:rsidR="00095B7F">
        <w:t xml:space="preserve"> Following instructions </w:t>
      </w:r>
      <w:hyperlink r:id="rId1148" w:history="1">
        <w:r w:rsidR="00095B7F" w:rsidRPr="00095B7F">
          <w:rPr>
            <w:rStyle w:val="Hyperlink"/>
          </w:rPr>
          <w:t>here</w:t>
        </w:r>
      </w:hyperlink>
      <w:r w:rsidR="00095B7F">
        <w:t>.</w:t>
      </w:r>
    </w:p>
    <w:p w14:paraId="075FBE9D" w14:textId="4B6370B9" w:rsidR="00B55B38" w:rsidRDefault="00B55B38" w:rsidP="008B550B">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8B550B">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8B550B">
      <w:pPr>
        <w:pStyle w:val="BodyText2"/>
      </w:pPr>
      <w:r>
        <w:t xml:space="preserve">Use Junit as it is integrated into Aptana. Good docs </w:t>
      </w:r>
      <w:hyperlink r:id="rId1149"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8B550B">
      <w:pPr>
        <w:pStyle w:val="BodyText2"/>
      </w:pPr>
      <w:r>
        <w:t xml:space="preserve">Good ESRI article about writing Javascript classes here </w:t>
      </w:r>
      <w:hyperlink r:id="rId1150"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8B550B">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lastRenderedPageBreak/>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8B550B">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8B550B">
      <w:pPr>
        <w:pStyle w:val="BodyText2"/>
      </w:pPr>
      <w:r>
        <w:t xml:space="preserve">There is an svg sandbox for trying things out </w:t>
      </w:r>
      <w:hyperlink r:id="rId1151"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5" w:name="_Ref412648853"/>
      <w:r>
        <w:t>regex</w:t>
      </w:r>
      <w:bookmarkEnd w:id="195"/>
    </w:p>
    <w:p w14:paraId="29B5F241" w14:textId="5B3F6133" w:rsidR="002C093D" w:rsidRDefault="002C093D" w:rsidP="008B550B">
      <w:pPr>
        <w:pStyle w:val="BodyText2"/>
      </w:pPr>
      <w:r>
        <w:t xml:space="preserve">Excellent regex expression tester here: </w:t>
      </w:r>
      <w:hyperlink r:id="rId1152"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8B550B">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8B550B">
      <w:pPr>
        <w:pStyle w:val="BodyText2"/>
      </w:pPr>
      <w:r>
        <w:t xml:space="preserve">Going through the Javascript tutorials. </w:t>
      </w:r>
    </w:p>
    <w:p w14:paraId="6EBCD5AD" w14:textId="77777777" w:rsidR="00D17722" w:rsidRDefault="00D17722" w:rsidP="008B550B">
      <w:pPr>
        <w:pStyle w:val="BodyText2"/>
      </w:pPr>
      <w:r>
        <w:t xml:space="preserve">What are </w:t>
      </w:r>
      <w:hyperlink r:id="rId1153" w:history="1">
        <w:r w:rsidRPr="00322173">
          <w:rPr>
            <w:rStyle w:val="Hyperlink"/>
          </w:rPr>
          <w:t>Topics</w:t>
        </w:r>
      </w:hyperlink>
      <w:r>
        <w:t>?</w:t>
      </w:r>
    </w:p>
    <w:p w14:paraId="5D5E32D9" w14:textId="77777777" w:rsidR="00D17722" w:rsidRDefault="00D17722" w:rsidP="008B550B">
      <w:pPr>
        <w:pStyle w:val="BodyText2"/>
      </w:pPr>
      <w:r>
        <w:t>Good general intro to DOM nodes and dojo instances:</w:t>
      </w:r>
    </w:p>
    <w:p w14:paraId="01D1A958" w14:textId="77777777" w:rsidR="00D17722" w:rsidRDefault="009C5102" w:rsidP="000E5536">
      <w:pPr>
        <w:pStyle w:val="BodyText"/>
      </w:pPr>
      <w:hyperlink r:id="rId1154" w:history="1">
        <w:r w:rsidR="00D17722" w:rsidRPr="0077669C">
          <w:rPr>
            <w:rStyle w:val="Hyperlink"/>
          </w:rPr>
          <w:t>http://docs.dojocampus.org/dijit/info</w:t>
        </w:r>
      </w:hyperlink>
    </w:p>
    <w:p w14:paraId="635A47C5" w14:textId="77777777" w:rsidR="00D17722" w:rsidRPr="008E1FF7" w:rsidRDefault="009C5102" w:rsidP="008B550B">
      <w:pPr>
        <w:pStyle w:val="BodyText2"/>
      </w:pPr>
      <w:hyperlink r:id="rId1155" w:history="1">
        <w:r w:rsidR="00D17722" w:rsidRPr="0077669C">
          <w:rPr>
            <w:rStyle w:val="Hyperlink"/>
          </w:rPr>
          <w:t>http://www.sitepen.com/blog/2010/07/12/dive-into-dijit/</w:t>
        </w:r>
      </w:hyperlink>
    </w:p>
    <w:p w14:paraId="19803041" w14:textId="77777777" w:rsidR="00D17722" w:rsidRDefault="00D17722" w:rsidP="000E5536">
      <w:pPr>
        <w:pStyle w:val="Heading6"/>
      </w:pPr>
      <w:r>
        <w:lastRenderedPageBreak/>
        <w:t>Build System</w:t>
      </w:r>
    </w:p>
    <w:p w14:paraId="65C7F65E" w14:textId="77777777" w:rsidR="00D17722" w:rsidRDefault="00D17722" w:rsidP="008B550B">
      <w:pPr>
        <w:pStyle w:val="BodyText2"/>
      </w:pPr>
      <w:r>
        <w:t>I am going to use the Dojo Build system (</w:t>
      </w:r>
      <w:hyperlink r:id="rId1156"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8B550B">
      <w:pPr>
        <w:pStyle w:val="BodyText2"/>
      </w:pPr>
      <w:r>
        <w:t xml:space="preserve">For the landcoverValidator.html page it is using version 1.9.1. Looks like there is no 1.9.1, but there is a 1.9.2 so I will download the SDK for that from this page </w:t>
      </w:r>
      <w:hyperlink r:id="rId1157"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58"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8B550B">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8B550B">
      <w:pPr>
        <w:pStyle w:val="BodyText2"/>
      </w:pPr>
      <w:r>
        <w:t xml:space="preserve">Here is an example of a custom chart </w:t>
      </w:r>
      <w:hyperlink r:id="rId1159"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8B550B">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8B550B">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8B550B">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8B550B">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8B550B">
      <w:pPr>
        <w:pStyle w:val="BodyText2"/>
      </w:pPr>
      <w:r>
        <w:lastRenderedPageBreak/>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8B550B">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8B550B">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8B550B">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D1598">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7D320E">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307138">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307138">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307138">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60"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307138">
      <w:pPr>
        <w:pStyle w:val="BodyText2"/>
      </w:pPr>
      <w:r>
        <w:t>So for example using the ESRI Javascript Library 3.6 I get the Dojo version 1.8.3.</w:t>
      </w:r>
    </w:p>
    <w:p w14:paraId="2DB674DF" w14:textId="77777777" w:rsidR="00307138" w:rsidRDefault="00307138" w:rsidP="00307138">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307138">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307138">
      <w:pPr>
        <w:pStyle w:val="BodyText2"/>
      </w:pPr>
      <w:r>
        <w:rPr>
          <w:noProof/>
          <w:lang w:bidi="ar-SA"/>
        </w:rPr>
        <w:lastRenderedPageBreak/>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1"/>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8B550B">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8B550B">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8B550B">
      <w:pPr>
        <w:pStyle w:val="BodyText2"/>
        <w:rPr>
          <w:rStyle w:val="BodyText2Char"/>
        </w:rPr>
      </w:pPr>
      <w:r>
        <w:t xml:space="preserve">How do you debug a minified dojo javascript file where all the code is on one line? See </w:t>
      </w:r>
      <w:hyperlink r:id="rId1162"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63" w:history="1">
        <w:r w:rsidRPr="006A2B61">
          <w:rPr>
            <w:rStyle w:val="Hyperlink"/>
          </w:rPr>
          <w:t>here</w:t>
        </w:r>
      </w:hyperlink>
      <w:r w:rsidRPr="006A2B61">
        <w:rPr>
          <w:rStyle w:val="BodyText2Char"/>
        </w:rPr>
        <w:t xml:space="preserve"> (at 41 minutes). </w:t>
      </w:r>
    </w:p>
    <w:p w14:paraId="6904F5E1" w14:textId="77777777" w:rsidR="00D17722" w:rsidRDefault="00D17722" w:rsidP="008B550B">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8B550B">
      <w:pPr>
        <w:pStyle w:val="BodyText2"/>
      </w:pPr>
      <w:r>
        <w:t xml:space="preserve">Good overview </w:t>
      </w:r>
      <w:hyperlink r:id="rId1164"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8B550B">
      <w:pPr>
        <w:pStyle w:val="BodyText2"/>
      </w:pPr>
      <w:r>
        <w:t>Hitch looks good at capturing local variables and keeping them in scope.</w:t>
      </w:r>
    </w:p>
    <w:p w14:paraId="5AD74B90" w14:textId="77777777" w:rsidR="00D17722" w:rsidRDefault="00D17722" w:rsidP="008B550B">
      <w:pPr>
        <w:pStyle w:val="BodyText2"/>
      </w:pPr>
      <w:r>
        <w:t>Mouse events are normalised BUT NOT the xy positions – see this article on why Firefox does not have offsetX and offsetY values (</w:t>
      </w:r>
      <w:hyperlink r:id="rId1165"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8B550B">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8B550B">
      <w:pPr>
        <w:pStyle w:val="BodyText2"/>
      </w:pPr>
      <w:r>
        <w:lastRenderedPageBreak/>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8B550B">
      <w:pPr>
        <w:pStyle w:val="BodyText2"/>
      </w:pPr>
      <w:r>
        <w:t>There are some quirks which are difficult to understand:</w:t>
      </w:r>
    </w:p>
    <w:p w14:paraId="4823D65A" w14:textId="77777777" w:rsidR="00D17722" w:rsidRDefault="00D17722" w:rsidP="008B550B">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8B550B">
      <w:pPr>
        <w:pStyle w:val="BodyText2"/>
      </w:pPr>
      <w:r>
        <w:t xml:space="preserve">Version 1.8.4 is available </w:t>
      </w:r>
      <w:hyperlink r:id="rId1166"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8B550B">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8B550B">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8B550B">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8B550B">
      <w:pPr>
        <w:pStyle w:val="BodyText2"/>
      </w:pPr>
      <w:r>
        <w:t xml:space="preserve">An example is used to get json data from a GeoServer WFS GetFeature request synchronously </w:t>
      </w:r>
      <w:hyperlink r:id="rId1167"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8B550B">
      <w:pPr>
        <w:pStyle w:val="BodyText2"/>
      </w:pPr>
      <w:r>
        <w:t xml:space="preserve">When you make </w:t>
      </w:r>
      <w:hyperlink r:id="rId1168"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8B550B">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8B550B">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lastRenderedPageBreak/>
        <w:t>CSS</w:t>
      </w:r>
    </w:p>
    <w:p w14:paraId="3D004390" w14:textId="77777777" w:rsidR="00D17722" w:rsidRDefault="00D17722" w:rsidP="008B550B">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169" w:history="1">
        <w:r w:rsidRPr="000F56B8">
          <w:rPr>
            <w:rStyle w:val="Hyperlink"/>
          </w:rPr>
          <w:t>this page</w:t>
        </w:r>
      </w:hyperlink>
      <w:r>
        <w:t>.</w:t>
      </w:r>
    </w:p>
    <w:p w14:paraId="4183013F" w14:textId="77777777" w:rsidR="00D17722" w:rsidRDefault="00D17722" w:rsidP="008B550B">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70" w:anchor="dijit-themes" w:history="1">
        <w:r w:rsidRPr="0077669C">
          <w:rPr>
            <w:rStyle w:val="Hyperlink"/>
          </w:rPr>
          <w:t>http://dojotoolkit.org/reference-guide/dijit/themes.html#dijit-themes</w:t>
        </w:r>
      </w:hyperlink>
    </w:p>
    <w:p w14:paraId="26580D72" w14:textId="77777777" w:rsidR="00D17722" w:rsidRDefault="00D17722" w:rsidP="008B550B">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8B550B">
      <w:pPr>
        <w:pStyle w:val="BodyText2"/>
      </w:pPr>
      <w:r>
        <w:t xml:space="preserve">There is a good article on styling dgrids </w:t>
      </w:r>
      <w:hyperlink r:id="rId1171"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8B550B">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8B550B">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72"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8B550B">
      <w:pPr>
        <w:pStyle w:val="Code"/>
      </w:pPr>
      <w:r>
        <w:t>require({</w:t>
      </w:r>
    </w:p>
    <w:p w14:paraId="520C3DAD" w14:textId="77777777" w:rsidR="00D17722" w:rsidRDefault="00D17722" w:rsidP="008B550B">
      <w:pPr>
        <w:pStyle w:val="Code"/>
      </w:pPr>
      <w:r>
        <w:t xml:space="preserve">    baseUrl: "/js/",</w:t>
      </w:r>
    </w:p>
    <w:p w14:paraId="3AA702F2" w14:textId="77777777" w:rsidR="00D17722" w:rsidRDefault="00D17722" w:rsidP="008B550B">
      <w:pPr>
        <w:pStyle w:val="Code"/>
      </w:pPr>
      <w:r>
        <w:t xml:space="preserve">    packages: [</w:t>
      </w:r>
    </w:p>
    <w:p w14:paraId="3428DA60" w14:textId="77777777" w:rsidR="00D17722" w:rsidRDefault="00D17722" w:rsidP="008B550B">
      <w:pPr>
        <w:pStyle w:val="Code"/>
      </w:pPr>
      <w:r>
        <w:t xml:space="preserve">        { name: "dojo", location: "//ajax.googleapis.com/ajax/libs/dojo/1.8/" },</w:t>
      </w:r>
    </w:p>
    <w:p w14:paraId="1E4E7443" w14:textId="77777777" w:rsidR="00D17722" w:rsidRDefault="00D17722" w:rsidP="008B550B">
      <w:pPr>
        <w:pStyle w:val="Code"/>
      </w:pPr>
      <w:r>
        <w:t xml:space="preserve">        { name: "my", location: "my" }</w:t>
      </w:r>
    </w:p>
    <w:p w14:paraId="42CEEA95" w14:textId="77777777" w:rsidR="00D17722" w:rsidRDefault="00D17722" w:rsidP="008B550B">
      <w:pPr>
        <w:pStyle w:val="Code"/>
      </w:pPr>
      <w:r>
        <w:t xml:space="preserve">    ]</w:t>
      </w:r>
    </w:p>
    <w:p w14:paraId="170A3178" w14:textId="77777777" w:rsidR="00D17722" w:rsidRDefault="00D17722" w:rsidP="008B550B">
      <w:pPr>
        <w:pStyle w:val="Code"/>
      </w:pPr>
      <w:r>
        <w:t>}, [ "my/app" ]);</w:t>
      </w:r>
    </w:p>
    <w:p w14:paraId="7D188C2D" w14:textId="10D661CD" w:rsidR="006366CE" w:rsidRDefault="00D12513" w:rsidP="000E5536">
      <w:pPr>
        <w:pStyle w:val="Heading7"/>
      </w:pPr>
      <w:r>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8B550B">
      <w:pPr>
        <w:pStyle w:val="BodyText2"/>
      </w:pPr>
      <w:r>
        <w:t xml:space="preserve">Modules cannot be loaded </w:t>
      </w:r>
      <w:r w:rsidR="0039434C">
        <w:t>if prefixed with</w:t>
      </w:r>
      <w:r>
        <w:t xml:space="preserve"> hard-coded relative path</w:t>
      </w:r>
      <w:r w:rsidR="00EC723D">
        <w:t>s because these will be interpreted as Javascript paths and loaded literally. For example,  “../../</w:t>
      </w:r>
      <w:r w:rsidR="00EC723D" w:rsidRPr="0079252F">
        <w:t>widgets/ImageryTimeSlider</w:t>
      </w:r>
      <w:r w:rsidR="00EC723D">
        <w:t>” will attempt to load “../../</w:t>
      </w:r>
      <w:r w:rsidR="00EC723D" w:rsidRPr="0079252F">
        <w:t>widgets/ImageryTimeSlider</w:t>
      </w:r>
      <w:r w:rsidR="00EC723D">
        <w:t>” and will not append *.js to the end of ImageryTimeSlider. To load modules properly you need to specify a location by using packages in the Dojo loader config:</w:t>
      </w:r>
    </w:p>
    <w:p w14:paraId="23BD960C" w14:textId="77777777" w:rsidR="00DE3C25" w:rsidRDefault="00DE3C25" w:rsidP="008B550B">
      <w:pPr>
        <w:pStyle w:val="Code"/>
      </w:pPr>
      <w:r>
        <w:t>require({</w:t>
      </w:r>
    </w:p>
    <w:p w14:paraId="3B31FF42" w14:textId="77777777" w:rsidR="00DE3C25" w:rsidRDefault="00DE3C25" w:rsidP="008B550B">
      <w:pPr>
        <w:pStyle w:val="Code"/>
      </w:pPr>
      <w:r>
        <w:t xml:space="preserve">   async : true,</w:t>
      </w:r>
    </w:p>
    <w:p w14:paraId="57995615" w14:textId="08E1EFB7" w:rsidR="0039434C" w:rsidRDefault="00DE3C25" w:rsidP="008B550B">
      <w:pPr>
        <w:pStyle w:val="Code"/>
      </w:pPr>
      <w:r>
        <w:t xml:space="preserve">   </w:t>
      </w:r>
      <w:r w:rsidR="0039434C" w:rsidRPr="0039434C">
        <w:t xml:space="preserve">baseUrl: "/", </w:t>
      </w:r>
      <w:r w:rsidR="0039434C">
        <w:t xml:space="preserve">       </w:t>
      </w:r>
    </w:p>
    <w:p w14:paraId="2AD388A5" w14:textId="7B670F6B" w:rsidR="00EC723D" w:rsidRDefault="00DE3C25" w:rsidP="008B550B">
      <w:pPr>
        <w:pStyle w:val="Code"/>
      </w:pPr>
      <w:r>
        <w:t xml:space="preserve">   </w:t>
      </w:r>
      <w:r w:rsidR="00EC723D">
        <w:t>packages: [</w:t>
      </w:r>
    </w:p>
    <w:p w14:paraId="102DDC77" w14:textId="7E7B7AB0" w:rsidR="00EC723D" w:rsidRDefault="00EC723D" w:rsidP="008B550B">
      <w:pPr>
        <w:pStyle w:val="Code"/>
      </w:pPr>
      <w:r>
        <w:tab/>
        <w:t xml:space="preserve">{name: "widgetsPath", location: "../../widgets"} //i.e. up 2 levels from index.html </w:t>
      </w:r>
    </w:p>
    <w:p w14:paraId="4A6F6F63" w14:textId="3AC27C25" w:rsidR="00EC723D" w:rsidRDefault="00EC723D" w:rsidP="008B550B">
      <w:pPr>
        <w:pStyle w:val="Code"/>
      </w:pPr>
      <w:r>
        <w:t xml:space="preserve">                   ]</w:t>
      </w:r>
    </w:p>
    <w:p w14:paraId="3B4688B5" w14:textId="21BD9C2F" w:rsidR="00EC723D" w:rsidRDefault="00EC723D" w:rsidP="008B550B">
      <w:pPr>
        <w:pStyle w:val="Code"/>
      </w:pPr>
      <w:r>
        <w:t>}, ["widgetsPath/ImageryTimeSlider",</w:t>
      </w:r>
    </w:p>
    <w:p w14:paraId="6B2F2192" w14:textId="31E3266D" w:rsidR="00EC723D" w:rsidRDefault="00EC723D" w:rsidP="008B550B">
      <w:pPr>
        <w:pStyle w:val="BodyText2"/>
      </w:pPr>
      <w:r>
        <w:t>This will load “../../</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p>
    <w:p w14:paraId="7245FE55" w14:textId="417B60A9" w:rsidR="00DE3C25" w:rsidRDefault="00DE3C25" w:rsidP="008B550B">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8B550B">
      <w:pPr>
        <w:pStyle w:val="Code"/>
      </w:pPr>
      <w:r>
        <w:t>require({</w:t>
      </w:r>
    </w:p>
    <w:p w14:paraId="4D92DC38" w14:textId="6429A2F2" w:rsidR="00DE3C25" w:rsidRDefault="00DE3C25" w:rsidP="008B550B">
      <w:pPr>
        <w:pStyle w:val="Code"/>
      </w:pPr>
      <w:r>
        <w:t xml:space="preserve">   async : true,</w:t>
      </w:r>
    </w:p>
    <w:p w14:paraId="16172444" w14:textId="4EECBFC3" w:rsidR="00DE3C25" w:rsidRDefault="00DE3C25" w:rsidP="008B550B">
      <w:pPr>
        <w:pStyle w:val="Code"/>
      </w:pPr>
      <w:r>
        <w:t xml:space="preserve">   packages: [</w:t>
      </w:r>
    </w:p>
    <w:p w14:paraId="10D708F7" w14:textId="5026ACA6" w:rsidR="00DE3C25" w:rsidRDefault="00DE3C25" w:rsidP="008B550B">
      <w:pPr>
        <w:pStyle w:val="Code"/>
      </w:pPr>
      <w:r>
        <w:t xml:space="preserve">   { name: "widgetsPackage", location: "</w:t>
      </w:r>
      <w:r w:rsidR="00CA77C1" w:rsidRPr="00CA77C1">
        <w:rPr>
          <w:color w:val="FF0000"/>
        </w:rPr>
        <w:t>/</w:t>
      </w:r>
      <w:r>
        <w:t>../../widgets" }</w:t>
      </w:r>
    </w:p>
    <w:p w14:paraId="247FB16A" w14:textId="3360670C" w:rsidR="00DE3C25" w:rsidRDefault="00DE3C25" w:rsidP="008B550B">
      <w:pPr>
        <w:pStyle w:val="Code"/>
      </w:pPr>
      <w:r>
        <w:t>]</w:t>
      </w:r>
    </w:p>
    <w:p w14:paraId="3537FD33" w14:textId="6E3FF333" w:rsidR="00DE3C25" w:rsidRPr="0079252F" w:rsidRDefault="00DE3C25" w:rsidP="008B550B">
      <w:pPr>
        <w:pStyle w:val="Code"/>
      </w:pPr>
      <w:r>
        <w:t>}, ["widgetsPackage/wmsFilterLayer",..</w:t>
      </w:r>
    </w:p>
    <w:p w14:paraId="6A183708" w14:textId="65BBBA3C" w:rsidR="00467D95" w:rsidRDefault="00467D95" w:rsidP="00467D95">
      <w:pPr>
        <w:pStyle w:val="Heading8"/>
      </w:pPr>
      <w:r>
        <w:t>Javascript files</w:t>
      </w:r>
    </w:p>
    <w:p w14:paraId="6DE47CD1" w14:textId="0F5FE6B7" w:rsidR="00467D95" w:rsidRDefault="00467D95" w:rsidP="008B550B">
      <w:pPr>
        <w:pStyle w:val="BodyText2"/>
      </w:pPr>
      <w:r>
        <w:lastRenderedPageBreak/>
        <w:t>You can load Javascript files using a relative path syntax as in the following:</w:t>
      </w:r>
    </w:p>
    <w:p w14:paraId="6D22C089" w14:textId="7CE9FE89" w:rsidR="00467D95" w:rsidRDefault="00467D95" w:rsidP="008B550B">
      <w:pPr>
        <w:pStyle w:val="Code"/>
      </w:pPr>
      <w:r w:rsidRPr="00467D95">
        <w:t>"./scripts/poly2tri.js",</w:t>
      </w:r>
    </w:p>
    <w:p w14:paraId="37D6B971" w14:textId="3CD73A52" w:rsidR="00467D95" w:rsidRDefault="00467D95" w:rsidP="008B550B">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8B550B">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8B550B">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8B550B">
      <w:pPr>
        <w:pStyle w:val="Code"/>
      </w:pPr>
      <w:r>
        <w:t>require({</w:t>
      </w:r>
    </w:p>
    <w:p w14:paraId="68CC6641" w14:textId="77777777" w:rsidR="00034D3A" w:rsidRDefault="00034D3A" w:rsidP="008B550B">
      <w:pPr>
        <w:pStyle w:val="Code"/>
      </w:pPr>
      <w:r>
        <w:tab/>
        <w:t>async : true,</w:t>
      </w:r>
    </w:p>
    <w:p w14:paraId="047BBA70" w14:textId="77777777" w:rsidR="00034D3A" w:rsidRDefault="00034D3A" w:rsidP="008B550B">
      <w:pPr>
        <w:pStyle w:val="Code"/>
      </w:pPr>
      <w:r>
        <w:tab/>
        <w:t>packages : [{</w:t>
      </w:r>
    </w:p>
    <w:p w14:paraId="19AC009B" w14:textId="77777777" w:rsidR="00034D3A" w:rsidRDefault="00034D3A" w:rsidP="008B550B">
      <w:pPr>
        <w:pStyle w:val="Code"/>
      </w:pPr>
      <w:r>
        <w:tab/>
      </w:r>
      <w:r>
        <w:tab/>
        <w:t>name : "jrc",</w:t>
      </w:r>
    </w:p>
    <w:p w14:paraId="769FEA56" w14:textId="77777777" w:rsidR="00034D3A" w:rsidRDefault="00034D3A" w:rsidP="008B550B">
      <w:pPr>
        <w:pStyle w:val="Code"/>
      </w:pPr>
      <w:r>
        <w:tab/>
      </w:r>
      <w:r>
        <w:tab/>
        <w:t>location : "//</w:t>
      </w:r>
      <w:r w:rsidR="0027012D" w:rsidRPr="0027012D">
        <w:t>andrewcottam.github.</w:t>
      </w:r>
      <w:r w:rsidR="0027012D">
        <w:t>io/cdn/scripts/</w:t>
      </w:r>
      <w:r>
        <w:t>"</w:t>
      </w:r>
    </w:p>
    <w:p w14:paraId="6FEDCFA3" w14:textId="77777777" w:rsidR="00034D3A" w:rsidRDefault="00034D3A" w:rsidP="008B550B">
      <w:pPr>
        <w:pStyle w:val="Code"/>
      </w:pPr>
      <w:r>
        <w:tab/>
        <w:t>}]</w:t>
      </w:r>
    </w:p>
    <w:p w14:paraId="11439DB9" w14:textId="77777777" w:rsidR="00034D3A" w:rsidRDefault="00034D3A" w:rsidP="008B550B">
      <w:pPr>
        <w:pStyle w:val="Code"/>
      </w:pPr>
      <w:r>
        <w:t>}, ["jrc/wmsFilterLayer",…</w:t>
      </w:r>
      <w:r w:rsidRPr="00034D3A">
        <w:t xml:space="preserve"> ], function(wmsFilterLayer,</w:t>
      </w:r>
      <w:r>
        <w:t>…){</w:t>
      </w:r>
    </w:p>
    <w:p w14:paraId="58B34144" w14:textId="157A6A8C" w:rsidR="00937E29" w:rsidRPr="00034D3A" w:rsidRDefault="00937E29" w:rsidP="008B550B">
      <w:pPr>
        <w:pStyle w:val="BodyText2"/>
      </w:pPr>
      <w:r>
        <w:t xml:space="preserve">Aha! Found a solution. Use </w:t>
      </w:r>
      <w:hyperlink r:id="rId1173"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8B550B">
      <w:pPr>
        <w:pStyle w:val="BodyText2"/>
      </w:pPr>
      <w:r>
        <w:t xml:space="preserve">Good ESRI guide to creating a widget (using pre-AMD) here </w:t>
      </w:r>
      <w:hyperlink r:id="rId1174"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8B550B">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8B550B">
      <w:pPr>
        <w:pStyle w:val="BodyText2"/>
      </w:pPr>
      <w:r>
        <w:t xml:space="preserve">There is a good article on styling dgrids </w:t>
      </w:r>
      <w:hyperlink r:id="rId1175" w:history="1">
        <w:r w:rsidRPr="004A07DF">
          <w:rPr>
            <w:rStyle w:val="Hyperlink"/>
          </w:rPr>
          <w:t>here</w:t>
        </w:r>
      </w:hyperlink>
      <w:r w:rsidR="00116266">
        <w:t xml:space="preserve"> and </w:t>
      </w:r>
      <w:hyperlink r:id="rId1176"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8B550B">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8B550B">
      <w:pPr>
        <w:pStyle w:val="BodyText2"/>
      </w:pPr>
      <w:r>
        <w:t xml:space="preserve">Description of a widget lifecycle here </w:t>
      </w:r>
      <w:hyperlink r:id="rId1177"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8B550B">
      <w:pPr>
        <w:pStyle w:val="BodyText2"/>
      </w:pPr>
      <w:r>
        <w:t xml:space="preserve">To load template widgets see the dojo/text section in </w:t>
      </w:r>
      <w:hyperlink r:id="rId1178" w:history="1">
        <w:r w:rsidRPr="00BD3382">
          <w:rPr>
            <w:rStyle w:val="Hyperlink"/>
          </w:rPr>
          <w:t>this</w:t>
        </w:r>
      </w:hyperlink>
      <w:r>
        <w:t xml:space="preserve"> page. It explains how the dojo/text plugin is used to read text for a template. Dojo Tutorial on templating is </w:t>
      </w:r>
      <w:hyperlink r:id="rId1179" w:history="1">
        <w:r w:rsidRPr="002E5421">
          <w:rPr>
            <w:rStyle w:val="Hyperlink"/>
          </w:rPr>
          <w:t>here</w:t>
        </w:r>
      </w:hyperlink>
      <w:r>
        <w:t>.</w:t>
      </w:r>
    </w:p>
    <w:p w14:paraId="1B5D9A91" w14:textId="77777777" w:rsidR="00D17722" w:rsidRDefault="00D17722" w:rsidP="008B550B">
      <w:pPr>
        <w:pStyle w:val="BodyText2"/>
      </w:pPr>
      <w:r>
        <w:t xml:space="preserve">In a template use </w:t>
      </w:r>
      <w:r w:rsidRPr="00EA400F">
        <w:t>${attribute} and ${!attribute}</w:t>
      </w:r>
      <w:r>
        <w:t xml:space="preserve"> to insert the values of attributes (the ! version will not escape HTML see </w:t>
      </w:r>
      <w:hyperlink r:id="rId1180" w:history="1">
        <w:r w:rsidRPr="00EA400F">
          <w:rPr>
            <w:rStyle w:val="Hyperlink"/>
          </w:rPr>
          <w:t>here</w:t>
        </w:r>
      </w:hyperlink>
      <w:r>
        <w:t>).</w:t>
      </w:r>
    </w:p>
    <w:p w14:paraId="70FF7787" w14:textId="77777777" w:rsidR="00D17722" w:rsidRDefault="00D17722" w:rsidP="008B550B">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8B550B">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8B550B">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8B550B">
      <w:pPr>
        <w:pStyle w:val="BodyText2"/>
      </w:pPr>
      <w:r>
        <w:lastRenderedPageBreak/>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8B550B">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8B550B">
      <w:pPr>
        <w:pStyle w:val="BodyText2"/>
      </w:pPr>
      <w:r>
        <w:t xml:space="preserve">Are </w:t>
      </w:r>
      <w:hyperlink r:id="rId1181"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8B550B">
      <w:pPr>
        <w:pStyle w:val="BodyText2"/>
      </w:pPr>
      <w:r>
        <w:t xml:space="preserve">Tool for adding in references in the require clause: </w:t>
      </w:r>
      <w:hyperlink r:id="rId1182" w:history="1">
        <w:r>
          <w:rPr>
            <w:rStyle w:val="Hyperlink"/>
          </w:rPr>
          <w:t>http://swingley.github.io/arg/</w:t>
        </w:r>
      </w:hyperlink>
    </w:p>
    <w:p w14:paraId="2BF24C53" w14:textId="77777777" w:rsidR="00DB4CD4" w:rsidRDefault="00DB4CD4" w:rsidP="008B550B">
      <w:pPr>
        <w:pStyle w:val="BodyText2"/>
      </w:pPr>
      <w:r>
        <w:t>The code assist plugin is now available for version 3.1:</w:t>
      </w:r>
    </w:p>
    <w:p w14:paraId="0966D4D6" w14:textId="77777777" w:rsidR="00DB4CD4" w:rsidRPr="00D54B1B" w:rsidRDefault="009C5102" w:rsidP="008B550B">
      <w:pPr>
        <w:pStyle w:val="BodyText2"/>
      </w:pPr>
      <w:hyperlink r:id="rId1183" w:history="1">
        <w:r w:rsidR="00DB4CD4">
          <w:rPr>
            <w:rStyle w:val="Hyperlink"/>
          </w:rPr>
          <w:t>http://help.arcgis.com/en/webapi/javascript/arcgis/help/jsapi/api_codeassist.htm</w:t>
        </w:r>
      </w:hyperlink>
    </w:p>
    <w:p w14:paraId="48FFD090" w14:textId="77777777" w:rsidR="00DB4CD4" w:rsidRDefault="00DB4CD4" w:rsidP="008B550B">
      <w:pPr>
        <w:pStyle w:val="BodyText2"/>
      </w:pPr>
      <w:r>
        <w:t xml:space="preserve">There is a sandbox for the API </w:t>
      </w:r>
      <w:hyperlink r:id="rId1184" w:history="1">
        <w:r w:rsidRPr="007763F9">
          <w:rPr>
            <w:rStyle w:val="Hyperlink"/>
          </w:rPr>
          <w:t>here</w:t>
        </w:r>
      </w:hyperlink>
    </w:p>
    <w:p w14:paraId="18F0EE58" w14:textId="77777777" w:rsidR="00DB4CD4" w:rsidRDefault="00DB4CD4" w:rsidP="008B550B">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85"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6"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8B550B">
      <w:pPr>
        <w:pStyle w:val="BodyText2"/>
      </w:pPr>
      <w:r>
        <w:t xml:space="preserve">Is here: </w:t>
      </w:r>
      <w:hyperlink r:id="rId1186"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8B550B">
      <w:pPr>
        <w:pStyle w:val="BodyText2"/>
      </w:pPr>
      <w:r>
        <w:t xml:space="preserve">You can format the content of infowindows according to a number of formatting </w:t>
      </w:r>
      <w:hyperlink r:id="rId1187" w:history="1">
        <w:r w:rsidRPr="00853026">
          <w:rPr>
            <w:rStyle w:val="Hyperlink"/>
          </w:rPr>
          <w:t>objects</w:t>
        </w:r>
      </w:hyperlink>
      <w:r>
        <w:t xml:space="preserve">. Number formats can be defined according to the specification here </w:t>
      </w:r>
      <w:hyperlink r:id="rId1188" w:anchor="Number_Format_Patterns" w:history="1">
        <w:r>
          <w:rPr>
            <w:rStyle w:val="Hyperlink"/>
          </w:rPr>
          <w:t>http://www.unicode.org/reports/tr35/tr35-numbers.html#Number_Format_Patterns</w:t>
        </w:r>
      </w:hyperlink>
      <w:r>
        <w:t>.</w:t>
      </w:r>
    </w:p>
    <w:bookmarkEnd w:id="196"/>
    <w:p w14:paraId="15EADDEC" w14:textId="77777777" w:rsidR="00DB4CD4" w:rsidRDefault="00DB4CD4" w:rsidP="000E5536">
      <w:pPr>
        <w:pStyle w:val="Heading7"/>
      </w:pPr>
      <w:r>
        <w:lastRenderedPageBreak/>
        <w:t>Classes</w:t>
      </w:r>
    </w:p>
    <w:p w14:paraId="6E5062E6" w14:textId="77777777" w:rsidR="00DB4CD4" w:rsidRDefault="00DB4CD4" w:rsidP="000E5536">
      <w:pPr>
        <w:pStyle w:val="Heading8"/>
      </w:pPr>
      <w:bookmarkStart w:id="197" w:name="_Ref396389122"/>
      <w:r>
        <w:t>WMSLayer</w:t>
      </w:r>
      <w:bookmarkEnd w:id="197"/>
    </w:p>
    <w:p w14:paraId="1CEF0C4A" w14:textId="77777777" w:rsidR="00DB4CD4" w:rsidRDefault="00DB4CD4" w:rsidP="008B550B">
      <w:pPr>
        <w:pStyle w:val="BodyText2"/>
      </w:pPr>
      <w:r>
        <w:t xml:space="preserve">To use the </w:t>
      </w:r>
      <w:hyperlink r:id="rId1189"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8B550B">
      <w:pPr>
        <w:pStyle w:val="BodyText2"/>
      </w:pPr>
      <w:r>
        <w:t xml:space="preserve">Full code is part of </w:t>
      </w:r>
      <w:hyperlink r:id="rId1190"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8B550B">
      <w:pPr>
        <w:pStyle w:val="BodyText2"/>
      </w:pPr>
      <w:r>
        <w:t xml:space="preserve">Leaflet used to use cloudmade as its base maps but it is not mapbox. </w:t>
      </w:r>
    </w:p>
    <w:p w14:paraId="17BB11C9" w14:textId="7B8BCC80" w:rsidR="00BE7613" w:rsidRDefault="00BE7613" w:rsidP="008B550B">
      <w:pPr>
        <w:pStyle w:val="BodyText2"/>
      </w:pPr>
      <w:r>
        <w:t xml:space="preserve">There is a Mapbox GL plugin here: </w:t>
      </w:r>
      <w:hyperlink r:id="rId1191" w:history="1">
        <w:r w:rsidRPr="00540B56">
          <w:rPr>
            <w:rStyle w:val="Hyperlink"/>
          </w:rPr>
          <w:t>https://github.com/mapbox/mapbox-gl-leaflet</w:t>
        </w:r>
      </w:hyperlink>
      <w:r>
        <w:t xml:space="preserve"> </w:t>
      </w:r>
    </w:p>
    <w:p w14:paraId="3D315066" w14:textId="637F58EE" w:rsidR="00DA0407" w:rsidRPr="00962E5E" w:rsidRDefault="00DA0407" w:rsidP="008B550B">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8B550B">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8B550B">
      <w:pPr>
        <w:pStyle w:val="BodyText2"/>
      </w:pPr>
      <w:r w:rsidRPr="00996F1C">
        <w:t>map.fire("dataloading", null);</w:t>
      </w:r>
      <w:r>
        <w:t xml:space="preserve"> //to cause the loader to show</w:t>
      </w:r>
    </w:p>
    <w:p w14:paraId="722A6904" w14:textId="77777777" w:rsidR="00DB4CD4" w:rsidRDefault="00DB4CD4" w:rsidP="008B550B">
      <w:pPr>
        <w:pStyle w:val="BodyText2"/>
      </w:pPr>
      <w:r>
        <w:t>map.fire("dataload</w:t>
      </w:r>
      <w:r w:rsidRPr="00996F1C">
        <w:t>", null);</w:t>
      </w:r>
      <w:r>
        <w:t xml:space="preserve"> //to cause the loader to hide</w:t>
      </w:r>
    </w:p>
    <w:p w14:paraId="600BAB9F" w14:textId="77777777" w:rsidR="00DB4CD4" w:rsidRPr="00996F1C" w:rsidRDefault="00DB4CD4" w:rsidP="008B550B">
      <w:pPr>
        <w:pStyle w:val="BodyText2"/>
      </w:pPr>
      <w:r>
        <w:t>James and I have used these in the fire.js and the L.NonTiledLayer.js scripts.</w:t>
      </w:r>
    </w:p>
    <w:p w14:paraId="3F5A6C33" w14:textId="6A08BB5C" w:rsidR="00341393" w:rsidRDefault="00341393" w:rsidP="00341393">
      <w:pPr>
        <w:pStyle w:val="Heading7"/>
      </w:pPr>
      <w:r>
        <w:t>Issues</w:t>
      </w:r>
    </w:p>
    <w:p w14:paraId="634EC700" w14:textId="3B11F082" w:rsidR="00341393" w:rsidRDefault="00341393" w:rsidP="00341393">
      <w:pPr>
        <w:pStyle w:val="Heading8"/>
      </w:pPr>
      <w:r>
        <w:t>getElement() fails</w:t>
      </w:r>
    </w:p>
    <w:p w14:paraId="3A446EE3" w14:textId="6ADFA07D" w:rsidR="00341393" w:rsidRPr="00341393" w:rsidRDefault="00341393" w:rsidP="00341393">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789CDCF9" w14:textId="77777777" w:rsidR="00DB4CD4" w:rsidRDefault="00DB4CD4" w:rsidP="000E5536">
      <w:pPr>
        <w:pStyle w:val="Heading6"/>
      </w:pPr>
      <w:r>
        <w:t>Mapbox GL JS</w:t>
      </w:r>
    </w:p>
    <w:p w14:paraId="34D63697" w14:textId="54597C40" w:rsidR="00DB4CD4" w:rsidRDefault="009C5102" w:rsidP="008B550B">
      <w:pPr>
        <w:pStyle w:val="BodyText2"/>
      </w:pPr>
      <w:hyperlink r:id="rId1192"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8B550B">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8B550B">
      <w:pPr>
        <w:pStyle w:val="BodyText2"/>
      </w:pPr>
      <w:r>
        <w:rPr>
          <w:noProof/>
          <w:lang w:bidi="ar-SA"/>
        </w:rPr>
        <w:lastRenderedPageBreak/>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3">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4">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8B550B">
      <w:pPr>
        <w:pStyle w:val="BodyText2"/>
      </w:pPr>
      <w:r>
        <w:t>In the console I see the following warning:</w:t>
      </w:r>
    </w:p>
    <w:p w14:paraId="1B4BE6BE" w14:textId="3E54ADA9" w:rsidR="006779E9" w:rsidRDefault="006779E9" w:rsidP="008B550B">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8B550B">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8B550B">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8B550B">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8B550B">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5">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8B550B">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8B550B">
      <w:pPr>
        <w:pStyle w:val="BodyText2"/>
      </w:pPr>
      <w:r>
        <w:t xml:space="preserve">Trying to get </w:t>
      </w:r>
      <w:hyperlink r:id="rId1196"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8B550B">
      <w:pPr>
        <w:pStyle w:val="BodyText2"/>
      </w:pPr>
      <w:r>
        <w:t xml:space="preserve">Very cool: </w:t>
      </w:r>
      <w:hyperlink r:id="rId1197"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lastRenderedPageBreak/>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8B550B">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9C5102" w:rsidP="008B550B">
      <w:pPr>
        <w:pStyle w:val="BodyText2"/>
      </w:pPr>
      <w:hyperlink r:id="rId1198"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8B550B">
      <w:pPr>
        <w:pStyle w:val="BodyText2"/>
      </w:pPr>
      <w:r>
        <w:t xml:space="preserve">The Tangram Javascript library allows you to show only one label per polygon but </w:t>
      </w:r>
      <w:hyperlink r:id="rId1199" w:anchor="generate_label_centroids" w:history="1">
        <w:r w:rsidRPr="00630E5E">
          <w:rPr>
            <w:rStyle w:val="Hyperlink"/>
          </w:rPr>
          <w:t>only with GeoJSON and TopoJSON sources</w:t>
        </w:r>
      </w:hyperlink>
      <w:r>
        <w:t xml:space="preserve"> (see the tutorial </w:t>
      </w:r>
      <w:hyperlink r:id="rId1200"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8B550B">
      <w:pPr>
        <w:pStyle w:val="BodyText2"/>
      </w:pPr>
      <w:r>
        <w:t xml:space="preserve">There are some artefacts in the generalization which are not good. Here is a live example for Salonga: </w:t>
      </w:r>
      <w:hyperlink r:id="rId1201"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8B550B">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8B550B">
      <w:pPr>
        <w:pStyle w:val="BodyText2"/>
      </w:pPr>
      <w:r>
        <w:t>At tile edges the tiles are duplicated which shows up if you use transparency in the features:</w:t>
      </w:r>
    </w:p>
    <w:p w14:paraId="78FC9AD7" w14:textId="57A9567C" w:rsidR="00C52750" w:rsidRPr="00C52750" w:rsidRDefault="00C52750" w:rsidP="008B550B">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2">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8B550B">
      <w:pPr>
        <w:pStyle w:val="BodyText2"/>
      </w:pPr>
      <w:r>
        <w:t xml:space="preserve">Mixed content (https and http resources in the same page) is blocked by most browsers and needs to be fixed. See the guide </w:t>
      </w:r>
      <w:hyperlink r:id="rId1203"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8B550B">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204"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8B550B">
      <w:pPr>
        <w:pStyle w:val="BodyText2"/>
      </w:pPr>
      <w:r>
        <w:t>In Chrome if a page has all https calls it is shown like this:</w:t>
      </w:r>
    </w:p>
    <w:p w14:paraId="199375DA" w14:textId="377CB4C4" w:rsidR="00647D3F" w:rsidRDefault="00647D3F" w:rsidP="008B550B">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5">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8B550B">
      <w:pPr>
        <w:pStyle w:val="BodyText2"/>
      </w:pPr>
      <w:r>
        <w:t>If it is not all https calls it is shown like this:</w:t>
      </w:r>
    </w:p>
    <w:p w14:paraId="266A3983" w14:textId="39968EB4" w:rsidR="00647D3F" w:rsidRPr="004C0990" w:rsidRDefault="00647D3F" w:rsidP="008B550B">
      <w:pPr>
        <w:pStyle w:val="BodyText2"/>
      </w:pPr>
      <w:r>
        <w:rPr>
          <w:noProof/>
          <w:lang w:bidi="ar-SA"/>
        </w:rPr>
        <w:lastRenderedPageBreak/>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6">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198" w:name="_On_Windows_10"/>
      <w:bookmarkEnd w:id="198"/>
      <w:r>
        <w:t>On Windows 10</w:t>
      </w:r>
    </w:p>
    <w:p w14:paraId="4D642A37" w14:textId="76796CB3" w:rsidR="00FB26B0" w:rsidRDefault="00FB26B0" w:rsidP="008B550B">
      <w:pPr>
        <w:pStyle w:val="BodyText2"/>
      </w:pPr>
      <w:r>
        <w:t>Downloaded the following exe and installed on the work Windows P</w:t>
      </w:r>
      <w:r w:rsidR="007C7BE7">
        <w:t xml:space="preserve">C with no rights issues </w:t>
      </w:r>
      <w:hyperlink r:id="rId1207"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8B550B">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lastRenderedPageBreak/>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lastRenderedPageBreak/>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8B550B">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8B550B">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8B550B">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8B550B">
      <w:pPr>
        <w:pStyle w:val="BodyText2"/>
      </w:pPr>
      <w:r>
        <w:t>This lets you get beyond the import ee statement, but then you get an error when you try to authenticate:</w:t>
      </w:r>
    </w:p>
    <w:p w14:paraId="19E68B36" w14:textId="77777777" w:rsidR="00583D55" w:rsidRDefault="00583D55" w:rsidP="008B550B">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8B550B">
      <w:pPr>
        <w:pStyle w:val="BodyText2"/>
      </w:pPr>
      <w:r>
        <w:t xml:space="preserve">Be carefull as these are persisted as soon as you add them unless you click Kernel Restart. </w:t>
      </w:r>
    </w:p>
    <w:p w14:paraId="204B9134" w14:textId="77777777" w:rsidR="00583D55" w:rsidRDefault="00583D55" w:rsidP="008B550B">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8B550B">
      <w:pPr>
        <w:pStyle w:val="BodyText2"/>
      </w:pPr>
      <w:r>
        <w:t xml:space="preserve">The gflags egg file hadn’t been unzipped! But having problems adding it (as have </w:t>
      </w:r>
      <w:hyperlink r:id="rId1208"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8B550B">
      <w:pPr>
        <w:pStyle w:val="BodyText2"/>
      </w:pPr>
      <w:r>
        <w:t xml:space="preserve">Following the instructions </w:t>
      </w:r>
      <w:hyperlink r:id="rId1209"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8B550B">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lastRenderedPageBreak/>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8B550B">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8B550B">
      <w:pPr>
        <w:pStyle w:val="BodyText2"/>
      </w:pPr>
      <w:r>
        <w:t>Four most useful commands:</w:t>
      </w:r>
    </w:p>
    <w:p w14:paraId="49A9D2DC" w14:textId="77777777" w:rsidR="00583D55" w:rsidRDefault="00583D55" w:rsidP="008B550B">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8B550B">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8B550B">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8B550B">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8B550B">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8B550B">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8B550B">
      <w:pPr>
        <w:pStyle w:val="BodyText2"/>
      </w:pPr>
      <w:r>
        <w:t>Part of the Anaconda distribution.</w:t>
      </w:r>
    </w:p>
    <w:p w14:paraId="32820350" w14:textId="3A75E280" w:rsidR="007D4DBC" w:rsidRDefault="007D4DBC" w:rsidP="007D4DBC">
      <w:pPr>
        <w:pStyle w:val="Heading6"/>
      </w:pPr>
      <w:r>
        <w:lastRenderedPageBreak/>
        <w:t>Configuration</w:t>
      </w:r>
    </w:p>
    <w:p w14:paraId="118AD277" w14:textId="1A4CC295" w:rsidR="00302003" w:rsidRDefault="00302003" w:rsidP="00302003">
      <w:pPr>
        <w:pStyle w:val="Heading7"/>
      </w:pPr>
      <w:r>
        <w:t>Connecting to remote kernels</w:t>
      </w:r>
    </w:p>
    <w:p w14:paraId="0DD18115" w14:textId="4673F26C" w:rsidR="00302003" w:rsidRDefault="00302003" w:rsidP="008B550B">
      <w:pPr>
        <w:pStyle w:val="BodyText2"/>
      </w:pPr>
      <w:r>
        <w:t xml:space="preserve">You can connect it to a running Python Kernel - see here: </w:t>
      </w:r>
      <w:hyperlink r:id="rId1210"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8B550B">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8B550B">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8B550B">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8B550B">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8B550B">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lastRenderedPageBreak/>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211" w:anchor="windows'" w:history="1">
        <w:r w:rsidRPr="0077669C">
          <w:rPr>
            <w:rStyle w:val="Hyperlink"/>
          </w:rPr>
          <w:t>http://pypi.python.org/pypi/setuptools#windows'</w:t>
        </w:r>
      </w:hyperlink>
    </w:p>
    <w:p w14:paraId="55229B30" w14:textId="77777777" w:rsidR="009D2154" w:rsidRDefault="009D2154" w:rsidP="008B550B">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8B550B">
      <w:pPr>
        <w:pStyle w:val="BodyText2"/>
      </w:pPr>
      <w:r>
        <w:t>and while it was running I updated the feedback in the 'Species To Raster' tool and then in the next iteration the feedback was shown!! Brilliant.</w:t>
      </w:r>
    </w:p>
    <w:p w14:paraId="6FF9A2DD" w14:textId="77777777" w:rsidR="009D2154" w:rsidRDefault="009D2154" w:rsidP="008B550B">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8B550B">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8B550B">
      <w:pPr>
        <w:pStyle w:val="BodyText2"/>
      </w:pPr>
      <w:r>
        <w:t>In Aptana click Window | Preferences | PyDev | Interpreter – Python and click on New..</w:t>
      </w:r>
    </w:p>
    <w:p w14:paraId="05827536" w14:textId="77777777" w:rsidR="009D2154" w:rsidRPr="00931C43" w:rsidRDefault="009D2154" w:rsidP="008B550B">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8B550B">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8B550B">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8B550B">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8B550B">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lastRenderedPageBreak/>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8B550B">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9" w:name="_Ref416881125"/>
      <w:r>
        <w:t>Fiona</w:t>
      </w:r>
    </w:p>
    <w:p w14:paraId="047D314A" w14:textId="424C3037" w:rsidR="0076379C" w:rsidRDefault="0076379C" w:rsidP="0076379C">
      <w:pPr>
        <w:pStyle w:val="Heading6"/>
      </w:pPr>
      <w:r>
        <w:t>Installation</w:t>
      </w:r>
    </w:p>
    <w:p w14:paraId="131764FD" w14:textId="5F240914" w:rsidR="00C839B4" w:rsidRDefault="00C839B4" w:rsidP="008B550B">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8B550B">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8B550B">
      <w:pPr>
        <w:pStyle w:val="BodyText2"/>
      </w:pPr>
      <w:r>
        <w:t xml:space="preserve">User manual here </w:t>
      </w:r>
      <w:hyperlink r:id="rId1212"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9"/>
    </w:p>
    <w:p w14:paraId="6E731132" w14:textId="77777777" w:rsidR="00D5148F" w:rsidRDefault="00D5148F" w:rsidP="008B550B">
      <w:pPr>
        <w:pStyle w:val="Unix"/>
      </w:pPr>
      <w:r>
        <w:t xml:space="preserve">wget </w:t>
      </w:r>
      <w:hyperlink r:id="rId1213"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00" w:name="_Ref416955918"/>
      <w:r>
        <w:t>GDAL Bindings</w:t>
      </w:r>
    </w:p>
    <w:p w14:paraId="4B886D5F" w14:textId="77777777" w:rsidR="00221477" w:rsidRDefault="00221477" w:rsidP="008B550B">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9C5102" w:rsidP="008B550B">
      <w:pPr>
        <w:pStyle w:val="BodyText2"/>
      </w:pPr>
      <w:hyperlink r:id="rId1214"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3B85A4BA" w14:textId="77777777" w:rsidR="00D5148F" w:rsidRDefault="00D5148F" w:rsidP="000E5536">
      <w:pPr>
        <w:pStyle w:val="Heading5"/>
      </w:pPr>
      <w:r>
        <w:t>lxml</w:t>
      </w:r>
      <w:bookmarkEnd w:id="200"/>
    </w:p>
    <w:p w14:paraId="110D3A88" w14:textId="77777777" w:rsidR="00D5148F" w:rsidRDefault="00D5148F" w:rsidP="008B550B">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215"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8B550B">
      <w:pPr>
        <w:pStyle w:val="BodyText2"/>
      </w:pPr>
      <w:r w:rsidRPr="00930A2D">
        <w:lastRenderedPageBreak/>
        <w:t>error: command 'x86_64-linux-gnu-gcc' failed with exit status 1</w:t>
      </w:r>
    </w:p>
    <w:p w14:paraId="05CAB648" w14:textId="77777777" w:rsidR="00D5148F" w:rsidRPr="005C3442" w:rsidRDefault="00D5148F" w:rsidP="008B550B">
      <w:pPr>
        <w:pStyle w:val="BodyText2"/>
      </w:pPr>
      <w:r>
        <w:t xml:space="preserve">Tried installing libxml2 and libxslt but same error. Tried adding swap memory (following </w:t>
      </w:r>
      <w:hyperlink r:id="rId1216"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8B550B">
      <w:pPr>
        <w:pStyle w:val="BodyText2"/>
      </w:pPr>
      <w:r>
        <w:t xml:space="preserve">Very useful library for plotting and charting. API documentation is </w:t>
      </w:r>
      <w:hyperlink r:id="rId1217"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8B550B">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8B550B">
      <w:pPr>
        <w:pStyle w:val="BodyText2"/>
      </w:pPr>
      <w:r>
        <w:t xml:space="preserve">Issues with installing on the map server machine. Following the instructions </w:t>
      </w:r>
      <w:hyperlink r:id="rId1218" w:anchor="linux-installation" w:history="1">
        <w:r w:rsidRPr="003C68FB">
          <w:rPr>
            <w:rStyle w:val="Hyperlink"/>
          </w:rPr>
          <w:t>here</w:t>
        </w:r>
      </w:hyperlink>
      <w:r>
        <w:t xml:space="preserve">. Too complex – so following the instructions </w:t>
      </w:r>
      <w:hyperlink r:id="rId1219" w:history="1">
        <w:r w:rsidRPr="00953A9F">
          <w:rPr>
            <w:rStyle w:val="Hyperlink"/>
          </w:rPr>
          <w:t>here</w:t>
        </w:r>
      </w:hyperlink>
      <w:r>
        <w:t xml:space="preserve"> instead.</w:t>
      </w:r>
    </w:p>
    <w:p w14:paraId="2C20C54B" w14:textId="77777777" w:rsidR="00D5148F" w:rsidRDefault="00D5148F" w:rsidP="000E5536">
      <w:pPr>
        <w:pStyle w:val="Heading5"/>
      </w:pPr>
      <w:bookmarkStart w:id="201" w:name="_Ref416948190"/>
      <w:bookmarkStart w:id="202" w:name="_Ref416946800"/>
      <w:r>
        <w:t>OrderedDict</w:t>
      </w:r>
      <w:bookmarkEnd w:id="201"/>
    </w:p>
    <w:p w14:paraId="003DA791" w14:textId="77777777" w:rsidR="00D5148F" w:rsidRDefault="00D5148F" w:rsidP="008B550B">
      <w:pPr>
        <w:pStyle w:val="Unix"/>
      </w:pPr>
      <w:r>
        <w:t xml:space="preserve">wget </w:t>
      </w:r>
      <w:hyperlink r:id="rId1220"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02"/>
    </w:p>
    <w:p w14:paraId="17210712" w14:textId="77777777" w:rsidR="00D5148F" w:rsidRDefault="00D5148F" w:rsidP="008B550B">
      <w:pPr>
        <w:pStyle w:val="BodyText2"/>
      </w:pPr>
      <w:r>
        <w:t xml:space="preserve">Installation instructions from here </w:t>
      </w:r>
      <w:hyperlink r:id="rId1221"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8B550B">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8B550B">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8B550B">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lastRenderedPageBreak/>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9C5102" w:rsidP="008B550B">
      <w:pPr>
        <w:pStyle w:val="BodyText2"/>
      </w:pPr>
      <w:hyperlink r:id="rId1222"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8B550B">
      <w:pPr>
        <w:pStyle w:val="BodyText2"/>
      </w:pPr>
      <w:r>
        <w:t xml:space="preserve">Are replacements for the Python GDAL bindings. For an overview see this </w:t>
      </w:r>
      <w:hyperlink r:id="rId1223"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8B550B">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8B550B">
      <w:pPr>
        <w:pStyle w:val="BodyText2"/>
      </w:pPr>
      <w:r>
        <w:t>20/10/16</w:t>
      </w:r>
      <w:r>
        <w:tab/>
        <w:t xml:space="preserve">Following instructions </w:t>
      </w:r>
      <w:hyperlink r:id="rId1224" w:anchor="installing-rasterio" w:history="1">
        <w:r w:rsidRPr="009C2FDB">
          <w:rPr>
            <w:rStyle w:val="Hyperlink"/>
          </w:rPr>
          <w:t>here</w:t>
        </w:r>
      </w:hyperlink>
      <w:r>
        <w:t>. Installed, but import rasterio fails.</w:t>
      </w:r>
    </w:p>
    <w:p w14:paraId="737CDC06" w14:textId="1AA72F3B" w:rsidR="00A51A95" w:rsidRDefault="00A51A95" w:rsidP="008B550B">
      <w:pPr>
        <w:pStyle w:val="BodyText2"/>
      </w:pPr>
      <w:r>
        <w:t xml:space="preserve">Trying to install in the ArcGIS path (using the Windows section in </w:t>
      </w:r>
      <w:hyperlink r:id="rId1225"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8B550B">
      <w:pPr>
        <w:pStyle w:val="BodyText2"/>
      </w:pPr>
      <w:r>
        <w:t xml:space="preserve">Retrying on 22/12/16 with my new computer following instructions from </w:t>
      </w:r>
      <w:hyperlink r:id="rId1226"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8B550B">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9C5102" w:rsidP="008B550B">
      <w:pPr>
        <w:pStyle w:val="BodyText2"/>
      </w:pPr>
      <w:hyperlink r:id="rId1227"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03" w:name="_Ref416879796"/>
      <w:r>
        <w:t>TensorFlow</w:t>
      </w:r>
    </w:p>
    <w:p w14:paraId="09529766" w14:textId="1EC5A79D" w:rsidR="00B0675D" w:rsidRDefault="00B0675D" w:rsidP="00B0675D">
      <w:pPr>
        <w:pStyle w:val="Heading6"/>
      </w:pPr>
      <w:bookmarkStart w:id="204" w:name="_Installing"/>
      <w:bookmarkEnd w:id="204"/>
      <w:r>
        <w:t>Installing</w:t>
      </w:r>
    </w:p>
    <w:p w14:paraId="419DB480" w14:textId="77777777" w:rsidR="00E643C4" w:rsidRDefault="00E643C4" w:rsidP="00E643C4">
      <w:pPr>
        <w:pStyle w:val="Heading7"/>
      </w:pPr>
      <w:bookmarkStart w:id="205" w:name="_Ubuntu_14.04_2"/>
      <w:bookmarkEnd w:id="205"/>
      <w:r>
        <w:t>Ubuntu 14.04</w:t>
      </w:r>
    </w:p>
    <w:p w14:paraId="1254DBA7" w14:textId="77777777" w:rsidR="003A049B" w:rsidRDefault="003A049B" w:rsidP="003A049B">
      <w:pPr>
        <w:pStyle w:val="Heading8"/>
      </w:pPr>
      <w:r>
        <w:t>Native pip</w:t>
      </w:r>
    </w:p>
    <w:p w14:paraId="4086EACA" w14:textId="0367F8A7" w:rsidR="00B0675D" w:rsidRDefault="00B0675D" w:rsidP="008B550B">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228"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8B550B">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06" w:name="_Anaconda"/>
      <w:bookmarkEnd w:id="206"/>
      <w:r>
        <w:lastRenderedPageBreak/>
        <w:t>Anaconda</w:t>
      </w:r>
    </w:p>
    <w:p w14:paraId="538165D6" w14:textId="40F61BF9" w:rsidR="001440B6" w:rsidRDefault="001440B6" w:rsidP="008B550B">
      <w:pPr>
        <w:pStyle w:val="BodyText2"/>
      </w:pPr>
      <w:r>
        <w:t xml:space="preserve">Following instructions </w:t>
      </w:r>
      <w:hyperlink r:id="rId1229"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8B550B">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230" w:history="1">
        <w:r w:rsidR="008F28E2" w:rsidRPr="006A0A80">
          <w:rPr>
            <w:rStyle w:val="Hyperlink"/>
          </w:rPr>
          <w:t>https://storage.googleapis.com/tensorflow/linux/cpu/tensorflow-1.1.0-cp27-none-linux_x86_64.whl</w:t>
        </w:r>
      </w:hyperlink>
    </w:p>
    <w:p w14:paraId="28E9A85D" w14:textId="31E861CC" w:rsidR="008F28E2" w:rsidRDefault="008F28E2" w:rsidP="008B550B">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8B550B">
      <w:pPr>
        <w:pStyle w:val="BodyText2"/>
      </w:pPr>
      <w:r>
        <w:t xml:space="preserve">Following instructions </w:t>
      </w:r>
      <w:hyperlink r:id="rId1231"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8B550B">
      <w:pPr>
        <w:pStyle w:val="BodyText2"/>
      </w:pPr>
      <w:r>
        <w:t xml:space="preserve">This is used in Google App Engine and is similar to webpy. Website </w:t>
      </w:r>
      <w:hyperlink r:id="rId1232" w:history="1">
        <w:r w:rsidRPr="00D5148F">
          <w:rPr>
            <w:rStyle w:val="Hyperlink"/>
          </w:rPr>
          <w:t>here</w:t>
        </w:r>
      </w:hyperlink>
      <w:r>
        <w:t xml:space="preserve"> and GAE documentation </w:t>
      </w:r>
      <w:hyperlink r:id="rId1233" w:history="1">
        <w:r w:rsidRPr="00D17568">
          <w:rPr>
            <w:rStyle w:val="Hyperlink"/>
          </w:rPr>
          <w:t>here</w:t>
        </w:r>
      </w:hyperlink>
      <w:r>
        <w:t>.</w:t>
      </w:r>
    </w:p>
    <w:p w14:paraId="0BAB598A" w14:textId="7F12EBDF" w:rsidR="00EA1721" w:rsidRDefault="00EA1721" w:rsidP="000E5536">
      <w:pPr>
        <w:pStyle w:val="Heading5"/>
      </w:pPr>
      <w:r>
        <w:t>WebPy</w:t>
      </w:r>
      <w:bookmarkEnd w:id="203"/>
    </w:p>
    <w:p w14:paraId="4796CBBD" w14:textId="2E31AFC2" w:rsidR="00EA1721" w:rsidRDefault="00EA1721" w:rsidP="008B550B">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234"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8B550B">
      <w:pPr>
        <w:pStyle w:val="BodyText2"/>
      </w:pPr>
      <w:r>
        <w:t xml:space="preserve">Machine learning resources for Python: </w:t>
      </w:r>
      <w:hyperlink r:id="rId1235"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236"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8B550B">
      <w:pPr>
        <w:pStyle w:val="BodyText2"/>
      </w:pPr>
      <w:r>
        <w:lastRenderedPageBreak/>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8B550B">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8B550B">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8B550B">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07"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08" w:name="_Ubuntu_14.04_3"/>
      <w:bookmarkEnd w:id="208"/>
      <w:r>
        <w:t>Ubuntu 14.04</w:t>
      </w:r>
    </w:p>
    <w:p w14:paraId="69EC447A" w14:textId="4FF01AFC" w:rsidR="008902C5" w:rsidRDefault="008902C5" w:rsidP="008B550B">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237"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8B550B">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07"/>
    </w:p>
    <w:p w14:paraId="55862671" w14:textId="167DA4E7" w:rsidR="00F526CC" w:rsidRDefault="00F526CC" w:rsidP="000E5536">
      <w:pPr>
        <w:pStyle w:val="Heading7"/>
      </w:pPr>
      <w:r>
        <w:t>Installing</w:t>
      </w:r>
    </w:p>
    <w:p w14:paraId="4FD15C54" w14:textId="111B8486" w:rsidR="00BC1C24" w:rsidRDefault="00BC1C24" w:rsidP="008B550B">
      <w:pPr>
        <w:pStyle w:val="BodyText2"/>
      </w:pPr>
      <w:r>
        <w:t xml:space="preserve">Follow instructions here to install Pip: </w:t>
      </w:r>
      <w:hyperlink r:id="rId1238"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239"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8B550B">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8B550B">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9" w:name="_Toc315774591"/>
      <w:r>
        <w:lastRenderedPageBreak/>
        <w:t>R</w:t>
      </w:r>
      <w:bookmarkEnd w:id="209"/>
    </w:p>
    <w:p w14:paraId="43CF2F67" w14:textId="77777777" w:rsidR="004B461D" w:rsidRDefault="004B461D" w:rsidP="008B550B">
      <w:pPr>
        <w:pStyle w:val="BodyText2"/>
      </w:pPr>
      <w:r>
        <w:t>Installed and running from the 2.13.1 GUI</w:t>
      </w:r>
    </w:p>
    <w:p w14:paraId="7E5A4F4A" w14:textId="77777777" w:rsidR="004B461D" w:rsidRDefault="004B461D" w:rsidP="007D2F52">
      <w:pPr>
        <w:pStyle w:val="Heading4"/>
      </w:pPr>
      <w:bookmarkStart w:id="210" w:name="_Toc315774592"/>
      <w:r>
        <w:t>ArcGIS Library:</w:t>
      </w:r>
      <w:bookmarkEnd w:id="210"/>
    </w:p>
    <w:p w14:paraId="69A0D805" w14:textId="77777777" w:rsidR="004B461D" w:rsidRDefault="004B461D" w:rsidP="000E5536">
      <w:pPr>
        <w:pStyle w:val="BodyText"/>
      </w:pPr>
      <w:r>
        <w:t xml:space="preserve">Installed ArcGIS R Library from here: </w:t>
      </w:r>
      <w:hyperlink r:id="rId1240" w:history="1">
        <w:r w:rsidRPr="0077669C">
          <w:rPr>
            <w:rStyle w:val="Hyperlink"/>
          </w:rPr>
          <w:t>http://resources.arcgis.com/gallery/file/geoprocessing/details?entryID=F855D6D1-1422-2418-A0B2-643E624A8925</w:t>
        </w:r>
      </w:hyperlink>
    </w:p>
    <w:p w14:paraId="5A8C27AF" w14:textId="77777777" w:rsidR="004B461D" w:rsidRDefault="004B461D" w:rsidP="008B550B">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8B550B">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8B550B">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8B550B">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8B550B">
      <w:pPr>
        <w:pStyle w:val="BodyText2"/>
      </w:pPr>
      <w:r>
        <w:t>file.show(filepath)     - opens the file!!</w:t>
      </w:r>
    </w:p>
    <w:p w14:paraId="7453D515" w14:textId="68226A63" w:rsidR="00F3221A" w:rsidRDefault="00F3221A" w:rsidP="000E5536">
      <w:pPr>
        <w:pStyle w:val="Heading2"/>
      </w:pPr>
      <w:r>
        <w:t>UNIX</w:t>
      </w:r>
      <w:bookmarkEnd w:id="170"/>
    </w:p>
    <w:p w14:paraId="4F228961" w14:textId="77777777" w:rsidR="00F3221A" w:rsidRDefault="00F3221A" w:rsidP="000E5536">
      <w:pPr>
        <w:pStyle w:val="BodyText"/>
      </w:pPr>
      <w:r>
        <w:t xml:space="preserve">Doing the tutorial here: </w:t>
      </w:r>
      <w:hyperlink r:id="rId1241"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8B550B">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6553C230" w:rsidR="007B7EC0" w:rsidRDefault="007B7EC0" w:rsidP="007D2F52">
      <w:pPr>
        <w:pStyle w:val="Heading4"/>
      </w:pPr>
      <w:bookmarkStart w:id="211" w:name="_Ref353435953"/>
      <w:r>
        <w:t>Working with disks and files</w:t>
      </w:r>
      <w:bookmarkEnd w:id="211"/>
    </w:p>
    <w:p w14:paraId="5952EE62" w14:textId="77777777" w:rsidR="007B7EC0" w:rsidRDefault="007B7EC0" w:rsidP="008B550B">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8B550B">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lastRenderedPageBreak/>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8B550B">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8B550B">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242"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8B550B">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8B550B">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8B550B">
      <w:pPr>
        <w:pStyle w:val="BodyText2"/>
      </w:pPr>
      <w:r>
        <w:t>Instead of outputting permission denied errors for all those folders that you have no access to, redirect them. The following is from a good tutorial on find (</w:t>
      </w:r>
      <w:hyperlink r:id="rId1243"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lastRenderedPageBreak/>
        <w:t xml:space="preserve">$ </w:t>
      </w:r>
      <w:r w:rsidRPr="00717013">
        <w:t xml:space="preserve">find / </w:t>
      </w:r>
      <w:r>
        <w:t xml:space="preserve">-type d </w:t>
      </w:r>
      <w:r w:rsidRPr="00717013">
        <w:t>-name foo 2&gt;/dev/null</w:t>
      </w:r>
    </w:p>
    <w:p w14:paraId="21A7FADB" w14:textId="77777777" w:rsidR="009771E8" w:rsidRDefault="009771E8" w:rsidP="009771E8">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w:t>
      </w:r>
      <w:r>
        <w:t>f</w:t>
      </w:r>
      <w:r>
        <w:t xml:space="preserve"> </w:t>
      </w:r>
      <w:r w:rsidRPr="00717013">
        <w:t>-name foo 2&gt;/dev/null</w:t>
      </w:r>
    </w:p>
    <w:p w14:paraId="11294F70" w14:textId="77777777" w:rsidR="00006B76" w:rsidRDefault="00006B76" w:rsidP="007D2F52">
      <w:pPr>
        <w:pStyle w:val="Heading4"/>
      </w:pPr>
      <w:bookmarkStart w:id="212" w:name="_Toc315774630"/>
      <w:bookmarkStart w:id="213" w:name="_Toc315774629"/>
      <w:r>
        <w:t>File commands</w:t>
      </w:r>
    </w:p>
    <w:p w14:paraId="78D94437" w14:textId="77777777" w:rsidR="00006B76" w:rsidRDefault="00006B76" w:rsidP="008B550B">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8B550B">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8B550B">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8B550B">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12"/>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9C5102" w:rsidP="000E5536">
      <w:pPr>
        <w:pStyle w:val="BodyText"/>
      </w:pPr>
      <w:hyperlink r:id="rId1244"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8B550B">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8B550B">
      <w:pPr>
        <w:pStyle w:val="BodyText2"/>
      </w:pPr>
      <w:r>
        <w:t>webuser@h03-dev-vm7:~&gt; vncserver</w:t>
      </w:r>
    </w:p>
    <w:p w14:paraId="5BD6DCD0" w14:textId="77777777" w:rsidR="00F12A7E" w:rsidRDefault="00F12A7E" w:rsidP="008B550B">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8B550B">
      <w:pPr>
        <w:pStyle w:val="BodyText2"/>
      </w:pPr>
      <w:r>
        <w:t>Would you like to enter a view-only password (y/n)? n</w:t>
      </w:r>
    </w:p>
    <w:p w14:paraId="58EABCDA" w14:textId="77777777" w:rsidR="00F12A7E" w:rsidRDefault="00F12A7E" w:rsidP="008B550B">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8B550B">
      <w:pPr>
        <w:pStyle w:val="BodyText2"/>
      </w:pPr>
      <w:r>
        <w:t>Log file is /home/webuser/.vnc/h03-dev-vm7:1.log</w:t>
      </w:r>
    </w:p>
    <w:p w14:paraId="3E4C235B" w14:textId="77777777" w:rsidR="00F12A7E" w:rsidRDefault="00F12A7E" w:rsidP="000E5536">
      <w:pPr>
        <w:pStyle w:val="BodyText"/>
      </w:pPr>
      <w:r>
        <w:lastRenderedPageBreak/>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245"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246"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247"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248"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249"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250"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8B550B">
      <w:pPr>
        <w:pStyle w:val="BodyText2"/>
      </w:pPr>
      <w:r>
        <w:t>VNCServer log file:</w:t>
      </w:r>
    </w:p>
    <w:p w14:paraId="4B9CCF36" w14:textId="77777777" w:rsidR="00F12A7E" w:rsidRDefault="00F12A7E" w:rsidP="000E5536">
      <w:pPr>
        <w:pStyle w:val="BodyText"/>
      </w:pPr>
      <w:r>
        <w:t xml:space="preserve">27/09/2011 14:08:32 </w:t>
      </w:r>
      <w:hyperlink r:id="rId1251"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252" w:history="1">
        <w:r w:rsidRPr="0077669C">
          <w:rPr>
            <w:rStyle w:val="Hyperlink"/>
          </w:rPr>
          <w:t>httpd: get '' for 139.191.147.152    -- HOORAY THIS IS MY DESKTOP MACHINE!</w:t>
        </w:r>
      </w:hyperlink>
    </w:p>
    <w:p w14:paraId="20AB171A" w14:textId="77777777" w:rsidR="00F12A7E" w:rsidRDefault="00F12A7E" w:rsidP="008B550B">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8B550B">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8B550B">
      <w:pPr>
        <w:pStyle w:val="BodyText2"/>
      </w:pPr>
      <w:r>
        <w:t>To call a url:</w:t>
      </w:r>
    </w:p>
    <w:p w14:paraId="25D65D80" w14:textId="77777777" w:rsidR="00F12A7E" w:rsidRDefault="00F12A7E" w:rsidP="008B550B">
      <w:pPr>
        <w:pStyle w:val="Code"/>
      </w:pPr>
      <w:r>
        <w:lastRenderedPageBreak/>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8B550B">
      <w:pPr>
        <w:pStyle w:val="BodyText2"/>
      </w:pPr>
      <w:r>
        <w:t>To get this written to a file append –O test.xml to the code</w:t>
      </w:r>
    </w:p>
    <w:p w14:paraId="11AB4ADE" w14:textId="3D135669" w:rsidR="00F3221A" w:rsidRDefault="00F3221A" w:rsidP="0034374E">
      <w:pPr>
        <w:pStyle w:val="Heading3"/>
      </w:pPr>
      <w:r>
        <w:t>rpm - package manager</w:t>
      </w:r>
      <w:bookmarkEnd w:id="213"/>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253"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254"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8B550B">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255"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8B550B">
      <w:pPr>
        <w:pStyle w:val="BodyText2"/>
      </w:pPr>
      <w:r>
        <w:t>* Image files : Magenta (.jpg, gif, bmp, png, tif)</w:t>
      </w:r>
    </w:p>
    <w:p w14:paraId="2B7A265D" w14:textId="77777777" w:rsidR="00F3221A" w:rsidRDefault="00F3221A" w:rsidP="008B550B">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8B550B">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14" w:name="_Ref347406831"/>
      <w:bookmarkStart w:id="215" w:name="_Toc315774616"/>
      <w:r>
        <w:t>Getting/Setting Environment Variables</w:t>
      </w:r>
      <w:bookmarkEnd w:id="214"/>
    </w:p>
    <w:p w14:paraId="788E2952" w14:textId="77777777" w:rsidR="00A216D3" w:rsidRDefault="00A216D3" w:rsidP="008B550B">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8B550B">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8B550B">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8B550B">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8B550B">
      <w:pPr>
        <w:pStyle w:val="BodyText2"/>
      </w:pPr>
      <w:r>
        <w:lastRenderedPageBreak/>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8B550B">
      <w:pPr>
        <w:pStyle w:val="BodyText2"/>
      </w:pPr>
      <w:r>
        <w:t>And you can tell by the reply.</w:t>
      </w:r>
    </w:p>
    <w:p w14:paraId="16517C62" w14:textId="06FBE8DC" w:rsidR="006C3E31" w:rsidRDefault="006C3E31" w:rsidP="006C3E31">
      <w:pPr>
        <w:pStyle w:val="Heading4"/>
      </w:pPr>
      <w:bookmarkStart w:id="216" w:name="_Disk_usage"/>
      <w:bookmarkEnd w:id="216"/>
      <w:r>
        <w:t>Disk usage</w:t>
      </w:r>
    </w:p>
    <w:p w14:paraId="76A806BE" w14:textId="7DF844D1" w:rsidR="006C3E31" w:rsidRDefault="006C3E31" w:rsidP="008B550B">
      <w:pPr>
        <w:pStyle w:val="BodyText2"/>
      </w:pPr>
      <w:r>
        <w:t xml:space="preserve">If you run out of disk space (I have on Cloud9) you can use the suggestions in </w:t>
      </w:r>
      <w:hyperlink r:id="rId1256"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8B550B">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8B550B">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17" w:name="_GeoServer"/>
      <w:bookmarkEnd w:id="217"/>
      <w:r>
        <w:t>Apache2</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B67D6A">
      <w:pPr>
        <w:pStyle w:val="BodyText2"/>
      </w:pPr>
      <w:r>
        <w:t xml:space="preserve">Go to the </w:t>
      </w:r>
      <w:hyperlink r:id="rId1257" w:history="1">
        <w:r w:rsidRPr="00B67D6A">
          <w:rPr>
            <w:rStyle w:val="Hyperlink"/>
          </w:rPr>
          <w:t>address</w:t>
        </w:r>
      </w:hyperlink>
      <w:r>
        <w:t xml:space="preserve"> and you should see this: </w:t>
      </w:r>
    </w:p>
    <w:p w14:paraId="041080BE" w14:textId="02487055" w:rsidR="00B67D6A" w:rsidRPr="00B67D6A" w:rsidRDefault="00B67D6A" w:rsidP="00B67D6A">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58">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8B550B">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8B550B">
      <w:pPr>
        <w:pStyle w:val="BodyText2"/>
      </w:pPr>
      <w:r>
        <w:t xml:space="preserve">Following instructions </w:t>
      </w:r>
      <w:hyperlink r:id="rId1259"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lastRenderedPageBreak/>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18" w:name="_phpPgAdmin_1"/>
      <w:bookmarkEnd w:id="218"/>
      <w:r>
        <w:t>phpPgAdmin</w:t>
      </w:r>
    </w:p>
    <w:p w14:paraId="51C1823A" w14:textId="77777777" w:rsidR="00441930" w:rsidRDefault="00441930" w:rsidP="008B550B">
      <w:pPr>
        <w:pStyle w:val="BodyText2"/>
      </w:pPr>
      <w:r>
        <w:t xml:space="preserve">Installing on C9 Python workspace. Following instructions </w:t>
      </w:r>
      <w:hyperlink r:id="rId1260"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19" w:name="_PostGIS"/>
      <w:bookmarkEnd w:id="219"/>
      <w:r>
        <w:t>PostGIS</w:t>
      </w:r>
    </w:p>
    <w:p w14:paraId="6BEF4518" w14:textId="2EDDC72A" w:rsidR="00BA000A" w:rsidRDefault="00BA000A" w:rsidP="008B550B">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8B550B">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20" w:name="_Switching"/>
      <w:bookmarkEnd w:id="220"/>
      <w:r>
        <w:t>Switching</w:t>
      </w:r>
    </w:p>
    <w:p w14:paraId="335847D8" w14:textId="639F752D" w:rsidR="006C3E31" w:rsidRDefault="006C3E31" w:rsidP="008B550B">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21" w:name="_Apache2"/>
      <w:bookmarkEnd w:id="221"/>
      <w:r>
        <w:t>Apache2</w:t>
      </w:r>
    </w:p>
    <w:p w14:paraId="7EE865AB" w14:textId="01499F33" w:rsidR="00501D81" w:rsidRDefault="00501D81" w:rsidP="00501D81">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493816">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22" w:name="_Node.js_1"/>
      <w:bookmarkEnd w:id="222"/>
      <w:r>
        <w:t>Node.js</w:t>
      </w:r>
    </w:p>
    <w:p w14:paraId="4D73BBA5" w14:textId="77777777" w:rsidR="00501D81" w:rsidRDefault="00501D81" w:rsidP="00501D81">
      <w:pPr>
        <w:pStyle w:val="BodyText2"/>
      </w:pPr>
      <w:r>
        <w:t xml:space="preserve">Following instructions </w:t>
      </w:r>
      <w:hyperlink r:id="rId1261" w:history="1">
        <w:r w:rsidRPr="004E6F0C">
          <w:rPr>
            <w:rStyle w:val="Hyperlink"/>
          </w:rPr>
          <w:t>here</w:t>
        </w:r>
      </w:hyperlink>
      <w:r>
        <w:t xml:space="preserve"> to install Node.js on my 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501D81">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lastRenderedPageBreak/>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0E5536">
      <w:pPr>
        <w:pStyle w:val="Heading2"/>
      </w:pPr>
      <w:r>
        <w:t>SSH</w:t>
      </w:r>
    </w:p>
    <w:p w14:paraId="701F5560" w14:textId="77777777" w:rsidR="006E60E0" w:rsidRDefault="006E60E0" w:rsidP="008B550B">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8B550B">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8B550B">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262"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263"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23" w:name="_Ref417388580"/>
      <w:r>
        <w:t>Using Putty</w:t>
      </w:r>
      <w:bookmarkEnd w:id="223"/>
    </w:p>
    <w:p w14:paraId="5ED1C213" w14:textId="30BE3441" w:rsidR="00BE083E" w:rsidRDefault="00BE083E" w:rsidP="008B550B">
      <w:pPr>
        <w:pStyle w:val="BodyText2"/>
      </w:pPr>
      <w:r>
        <w:t xml:space="preserve">You can create a session in putty that allows you to tunnel all traffic through a specific local port to a remote one. </w:t>
      </w:r>
      <w:hyperlink r:id="rId1264" w:history="1">
        <w:r w:rsidRPr="00BE083E">
          <w:rPr>
            <w:rStyle w:val="Hyperlink"/>
          </w:rPr>
          <w:t>Heres</w:t>
        </w:r>
      </w:hyperlink>
      <w:r>
        <w:t xml:space="preserve"> how to set up. For SPREP here are the putty windows:</w:t>
      </w:r>
    </w:p>
    <w:p w14:paraId="300F30F0" w14:textId="0839534D" w:rsidR="00BE083E" w:rsidRDefault="00BE083E" w:rsidP="008B550B">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5">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lastRenderedPageBreak/>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8B550B">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8B550B">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6">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8B550B">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8B550B">
            <w:pPr>
              <w:pStyle w:val="Tiny"/>
            </w:pPr>
            <w:r w:rsidRPr="00E5005D">
              <w:t>Machine</w:t>
            </w:r>
          </w:p>
        </w:tc>
        <w:tc>
          <w:tcPr>
            <w:tcW w:w="1440" w:type="dxa"/>
          </w:tcPr>
          <w:p w14:paraId="07E68B34" w14:textId="77777777" w:rsidR="00314734" w:rsidRPr="00E5005D" w:rsidRDefault="00314734" w:rsidP="008B550B">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8B550B">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8B550B">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8B550B">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8B550B">
            <w:pPr>
              <w:pStyle w:val="Tiny"/>
            </w:pPr>
            <w:r w:rsidRPr="00E5005D">
              <w:t>h05-dev-vm3</w:t>
            </w:r>
          </w:p>
        </w:tc>
        <w:tc>
          <w:tcPr>
            <w:tcW w:w="1440" w:type="dxa"/>
          </w:tcPr>
          <w:p w14:paraId="7D3E2B4B"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8B550B">
            <w:pPr>
              <w:pStyle w:val="Tiny"/>
            </w:pPr>
            <w:r>
              <w:t>h05-dev-vm8</w:t>
            </w:r>
          </w:p>
        </w:tc>
        <w:tc>
          <w:tcPr>
            <w:tcW w:w="1440" w:type="dxa"/>
          </w:tcPr>
          <w:p w14:paraId="1F058194" w14:textId="460D1B64"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8B550B">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8B550B">
            <w:pPr>
              <w:pStyle w:val="Tiny"/>
            </w:pPr>
            <w:r>
              <w:t>h05-stg-vm8</w:t>
            </w:r>
          </w:p>
        </w:tc>
        <w:tc>
          <w:tcPr>
            <w:tcW w:w="1440" w:type="dxa"/>
          </w:tcPr>
          <w:p w14:paraId="23BDDC0D" w14:textId="65F9CDA4" w:rsidR="0020343F" w:rsidRDefault="0020343F" w:rsidP="008B550B">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8B550B">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8B550B">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8B550B">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8B550B">
            <w:pPr>
              <w:pStyle w:val="Tiny"/>
            </w:pPr>
            <w:r>
              <w:t>h05-dev-vm11</w:t>
            </w:r>
          </w:p>
        </w:tc>
        <w:tc>
          <w:tcPr>
            <w:tcW w:w="1440" w:type="dxa"/>
          </w:tcPr>
          <w:p w14:paraId="2AB0E713" w14:textId="68E88BF8" w:rsidR="00314734" w:rsidRDefault="00314734" w:rsidP="008B550B">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8B550B">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8B550B">
            <w:pPr>
              <w:pStyle w:val="Tiny"/>
            </w:pPr>
            <w:r w:rsidRPr="00E5005D">
              <w:t>h03-dev-vm7</w:t>
            </w:r>
          </w:p>
        </w:tc>
        <w:tc>
          <w:tcPr>
            <w:tcW w:w="1440" w:type="dxa"/>
          </w:tcPr>
          <w:p w14:paraId="3365A777"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8B550B">
            <w:pPr>
              <w:pStyle w:val="Tiny"/>
            </w:pPr>
            <w:r>
              <w:t>hadoop-h05</w:t>
            </w:r>
          </w:p>
        </w:tc>
        <w:tc>
          <w:tcPr>
            <w:tcW w:w="1440" w:type="dxa"/>
          </w:tcPr>
          <w:p w14:paraId="73505CFE"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8B550B">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8B550B">
            <w:pPr>
              <w:pStyle w:val="Tiny"/>
            </w:pPr>
            <w:r>
              <w:t>Hadoop-m1 (Hadoop-m1.jrc.it)</w:t>
            </w:r>
          </w:p>
        </w:tc>
        <w:tc>
          <w:tcPr>
            <w:tcW w:w="1440" w:type="dxa"/>
          </w:tcPr>
          <w:p w14:paraId="2E978080" w14:textId="33254E38" w:rsidR="00230F06" w:rsidRDefault="00230F06" w:rsidP="008B550B">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8B550B">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8B550B">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8B550B">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8B550B">
            <w:pPr>
              <w:pStyle w:val="Tiny"/>
            </w:pPr>
            <w:r>
              <w:t>hadoop-sn (139.191.147.220)</w:t>
            </w:r>
          </w:p>
        </w:tc>
        <w:tc>
          <w:tcPr>
            <w:tcW w:w="1440" w:type="dxa"/>
          </w:tcPr>
          <w:p w14:paraId="3905065F"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8B550B">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8B550B">
            <w:pPr>
              <w:pStyle w:val="Tiny"/>
            </w:pPr>
            <w:r>
              <w:t>Hadoop-m2 (</w:t>
            </w:r>
            <w:r w:rsidRPr="009510AC">
              <w:t>139.191.147.222</w:t>
            </w:r>
            <w:r>
              <w:t>)</w:t>
            </w:r>
          </w:p>
        </w:tc>
        <w:tc>
          <w:tcPr>
            <w:tcW w:w="1440" w:type="dxa"/>
          </w:tcPr>
          <w:p w14:paraId="3135CC9F"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8B550B">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8B550B">
            <w:pPr>
              <w:pStyle w:val="Tiny"/>
            </w:pPr>
            <w:r w:rsidRPr="00E5005D">
              <w:t>h05-nn01.jrc.it</w:t>
            </w:r>
          </w:p>
        </w:tc>
        <w:tc>
          <w:tcPr>
            <w:tcW w:w="1440" w:type="dxa"/>
          </w:tcPr>
          <w:p w14:paraId="3CB096A7"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8B550B">
            <w:pPr>
              <w:pStyle w:val="Tiny"/>
            </w:pPr>
            <w:r w:rsidRPr="00E5005D">
              <w:t>cruise</w:t>
            </w:r>
          </w:p>
        </w:tc>
        <w:tc>
          <w:tcPr>
            <w:tcW w:w="1440" w:type="dxa"/>
          </w:tcPr>
          <w:p w14:paraId="7E8D9477"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8B550B">
            <w:pPr>
              <w:pStyle w:val="Tiny"/>
            </w:pPr>
            <w:r w:rsidRPr="00E5005D">
              <w:t>species.jrc.org</w:t>
            </w:r>
          </w:p>
        </w:tc>
        <w:tc>
          <w:tcPr>
            <w:tcW w:w="1440" w:type="dxa"/>
          </w:tcPr>
          <w:p w14:paraId="426322A5"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8B550B">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8B550B">
            <w:pPr>
              <w:pStyle w:val="Tiny"/>
            </w:pPr>
            <w:r w:rsidRPr="006E327C">
              <w:t>123.176.76.184</w:t>
            </w:r>
          </w:p>
        </w:tc>
        <w:tc>
          <w:tcPr>
            <w:tcW w:w="1440" w:type="dxa"/>
          </w:tcPr>
          <w:p w14:paraId="58C8D69D" w14:textId="79272295"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8B550B">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8B550B">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8B550B">
            <w:pPr>
              <w:pStyle w:val="Tiny"/>
            </w:pPr>
            <w:r>
              <w:t>139.191.147.168</w:t>
            </w:r>
          </w:p>
        </w:tc>
        <w:tc>
          <w:tcPr>
            <w:tcW w:w="1440" w:type="dxa"/>
          </w:tcPr>
          <w:p w14:paraId="50824129" w14:textId="7619D0C7" w:rsidR="00B45F16" w:rsidRDefault="00B45F16" w:rsidP="008B550B">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8B550B">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8B550B">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8B550B">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24" w:name="_Ref398800010"/>
      <w:r>
        <w:t>SOCK proxy</w:t>
      </w:r>
      <w:bookmarkEnd w:id="224"/>
    </w:p>
    <w:p w14:paraId="30FF2E97" w14:textId="77777777" w:rsidR="00D000FC" w:rsidRDefault="00E871D3" w:rsidP="008B550B">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lastRenderedPageBreak/>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8B550B">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267"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268"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8B550B">
      <w:pPr>
        <w:pStyle w:val="BodyText2"/>
      </w:pPr>
      <w:r>
        <w:t>There is a list of hand-selected tools here:</w:t>
      </w:r>
      <w:r w:rsidRPr="0080648E">
        <w:t xml:space="preserve"> </w:t>
      </w:r>
      <w:hyperlink r:id="rId1269" w:history="1">
        <w:r>
          <w:rPr>
            <w:rStyle w:val="Hyperlink"/>
          </w:rPr>
          <w:t>http://selection.datavisualization.ch/</w:t>
        </w:r>
      </w:hyperlink>
    </w:p>
    <w:p w14:paraId="20136D98" w14:textId="77777777" w:rsidR="00352E10" w:rsidRPr="000021BE" w:rsidRDefault="00352E10" w:rsidP="008B550B">
      <w:pPr>
        <w:pStyle w:val="BodyText2"/>
        <w:rPr>
          <w:color w:val="F49100" w:themeColor="hyperlink"/>
          <w:u w:val="single"/>
        </w:rPr>
      </w:pPr>
      <w:r>
        <w:t xml:space="preserve">UseFathom.js to create simple Javascript based presentations: </w:t>
      </w:r>
      <w:hyperlink r:id="rId1270" w:history="1">
        <w:r>
          <w:rPr>
            <w:rStyle w:val="Hyperlink"/>
          </w:rPr>
          <w:t>http://markdalgleish.com/projects/fathom/</w:t>
        </w:r>
      </w:hyperlink>
    </w:p>
    <w:p w14:paraId="2460284D" w14:textId="77777777" w:rsidR="00352E10" w:rsidRDefault="00352E10" w:rsidP="008B550B">
      <w:pPr>
        <w:pStyle w:val="BodyText2"/>
      </w:pPr>
      <w:r>
        <w:t xml:space="preserve">Very easy to use web site to capture spatial data with in-built Authentication - </w:t>
      </w:r>
      <w:hyperlink r:id="rId1271" w:history="1">
        <w:r>
          <w:rPr>
            <w:rStyle w:val="Hyperlink"/>
          </w:rPr>
          <w:t>http://geojson.io/</w:t>
        </w:r>
      </w:hyperlink>
      <w:r>
        <w:t xml:space="preserve">. See the example use-case </w:t>
      </w:r>
      <w:hyperlink r:id="rId1272" w:history="1">
        <w:r w:rsidRPr="000021BE">
          <w:rPr>
            <w:rStyle w:val="Hyperlink"/>
          </w:rPr>
          <w:t>here</w:t>
        </w:r>
      </w:hyperlink>
      <w:r>
        <w:t>.</w:t>
      </w:r>
    </w:p>
    <w:p w14:paraId="17F6E1C6" w14:textId="77777777" w:rsidR="00352E10" w:rsidRDefault="00352E10" w:rsidP="008B550B">
      <w:pPr>
        <w:pStyle w:val="BodyText2"/>
        <w:rPr>
          <w:rStyle w:val="Hyperlink"/>
        </w:rPr>
      </w:pPr>
      <w:r>
        <w:t xml:space="preserve">Excellent list of essential Python spatial packages </w:t>
      </w:r>
      <w:hyperlink r:id="rId1273" w:history="1">
        <w:r>
          <w:rPr>
            <w:rStyle w:val="Hyperlink"/>
          </w:rPr>
          <w:t>http://spatialdemography.org/essential-python-geospatial-libraries/</w:t>
        </w:r>
      </w:hyperlink>
    </w:p>
    <w:p w14:paraId="75402D90" w14:textId="77777777" w:rsidR="000771BE" w:rsidRDefault="000771BE" w:rsidP="008B550B">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8B550B">
      <w:pPr>
        <w:pStyle w:val="BodyText2"/>
        <w:numPr>
          <w:ilvl w:val="0"/>
          <w:numId w:val="25"/>
        </w:numPr>
      </w:pPr>
      <w:r>
        <w:t xml:space="preserve">Downloading VirtualBox from </w:t>
      </w:r>
      <w:hyperlink r:id="rId1274" w:history="1">
        <w:r w:rsidRPr="00023D79">
          <w:rPr>
            <w:rStyle w:val="Hyperlink"/>
          </w:rPr>
          <w:t>here</w:t>
        </w:r>
      </w:hyperlink>
      <w:r>
        <w:t>.</w:t>
      </w:r>
    </w:p>
    <w:p w14:paraId="1296D220" w14:textId="498C61F3" w:rsidR="008C4544" w:rsidRDefault="006D065F" w:rsidP="008B550B">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8B550B">
      <w:pPr>
        <w:pStyle w:val="BodyText2"/>
      </w:pPr>
      <w:r>
        <w:t xml:space="preserve">Following the instructions </w:t>
      </w:r>
      <w:hyperlink r:id="rId1275"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76"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8B550B">
      <w:pPr>
        <w:pStyle w:val="BodyText2"/>
      </w:pPr>
      <w:r>
        <w:t xml:space="preserve">Following the instructions </w:t>
      </w:r>
      <w:hyperlink r:id="rId1277" w:history="1">
        <w:r w:rsidRPr="004971B4">
          <w:rPr>
            <w:rStyle w:val="Hyperlink"/>
          </w:rPr>
          <w:t>here</w:t>
        </w:r>
      </w:hyperlink>
      <w:r>
        <w:t xml:space="preserve"> to install XP on VirtualBox.</w:t>
      </w:r>
    </w:p>
    <w:p w14:paraId="40DF462E" w14:textId="0D063CE7" w:rsidR="004971B4" w:rsidRDefault="004971B4" w:rsidP="008B550B">
      <w:pPr>
        <w:pStyle w:val="BodyText2"/>
        <w:numPr>
          <w:ilvl w:val="0"/>
          <w:numId w:val="26"/>
        </w:numPr>
      </w:pPr>
      <w:r>
        <w:t xml:space="preserve">Download the Windows XP *.iso from </w:t>
      </w:r>
      <w:hyperlink r:id="rId1278" w:history="1">
        <w:r w:rsidRPr="005409AC">
          <w:rPr>
            <w:rStyle w:val="Hyperlink"/>
          </w:rPr>
          <w:t>here</w:t>
        </w:r>
      </w:hyperlink>
      <w:r>
        <w:t xml:space="preserve">. </w:t>
      </w:r>
    </w:p>
    <w:p w14:paraId="7285F763" w14:textId="6031E558" w:rsidR="004971B4" w:rsidRDefault="004971B4" w:rsidP="008B550B">
      <w:pPr>
        <w:pStyle w:val="BodyText2"/>
        <w:numPr>
          <w:ilvl w:val="0"/>
          <w:numId w:val="26"/>
        </w:numPr>
      </w:pPr>
      <w:r>
        <w:t>Create a new VM in VirtualBox with the default setting for the Windows XP VM</w:t>
      </w:r>
    </w:p>
    <w:p w14:paraId="4352F29A" w14:textId="1C355E54" w:rsidR="004971B4" w:rsidRPr="00023D79" w:rsidRDefault="004971B4" w:rsidP="008B550B">
      <w:pPr>
        <w:pStyle w:val="BodyText2"/>
        <w:numPr>
          <w:ilvl w:val="0"/>
          <w:numId w:val="26"/>
        </w:numPr>
      </w:pPr>
      <w:r>
        <w:t>Start the Windows XP VM</w:t>
      </w:r>
    </w:p>
    <w:p w14:paraId="00E23815" w14:textId="642B4786" w:rsidR="0057777E" w:rsidRDefault="0057777E" w:rsidP="008B550B">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8B550B">
      <w:pPr>
        <w:pStyle w:val="BodyText2"/>
      </w:pPr>
      <w:r>
        <w:lastRenderedPageBreak/>
        <w:t xml:space="preserve">z-index is an issue in full-screen mode in Leaflet. See </w:t>
      </w:r>
      <w:hyperlink r:id="rId1279"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9C5102" w:rsidP="008B550B">
      <w:pPr>
        <w:pStyle w:val="BodyText2"/>
      </w:pPr>
      <w:hyperlink r:id="rId1280"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8B550B">
      <w:pPr>
        <w:pStyle w:val="BodyText2"/>
      </w:pPr>
      <w:r>
        <w:t xml:space="preserve">We need to change the palettes for the water transitions for the Nature paper to be able to deal with colour blindness and there is a really good tool </w:t>
      </w:r>
      <w:hyperlink r:id="rId1281" w:history="1">
        <w:r w:rsidRPr="00A75EB7">
          <w:rPr>
            <w:rStyle w:val="Hyperlink"/>
          </w:rPr>
          <w:t>here</w:t>
        </w:r>
      </w:hyperlink>
      <w:r>
        <w:t xml:space="preserve"> which simulates colour blindness. It runs in the tray and simulates colour blindness with whatever is on the screen. </w:t>
      </w:r>
    </w:p>
    <w:p w14:paraId="4488D083" w14:textId="77777777" w:rsidR="00FF4CCA" w:rsidRDefault="00FF4CCA" w:rsidP="00FF4CCA">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7CA0D9FF" w:rsidR="00FF4CCA" w:rsidRDefault="00FF4CCA" w:rsidP="00FF4CCA">
      <w:pPr>
        <w:pStyle w:val="BodyText2"/>
      </w:pPr>
      <w:r>
        <w:t>See the relevant operating systems under Unix for installation instructions.</w:t>
      </w:r>
    </w:p>
    <w:p w14:paraId="41D81821" w14:textId="77777777" w:rsidR="00FF4CCA" w:rsidRPr="00FF4CCA" w:rsidRDefault="00FF4CCA" w:rsidP="00FF4CCA">
      <w:pPr>
        <w:pStyle w:val="BodyText2"/>
      </w:pP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FF4CCA">
      <w:pPr>
        <w:pStyle w:val="BodyText2"/>
      </w:pPr>
      <w:r>
        <w:t>To add new virtual hosts:</w:t>
      </w:r>
    </w:p>
    <w:p w14:paraId="13BE533D" w14:textId="77777777" w:rsidR="00FF4CCA" w:rsidRPr="00FF4CCA" w:rsidRDefault="00FF4CCA" w:rsidP="00FF4CCA">
      <w:pPr>
        <w:pStyle w:val="BodyText2"/>
      </w:pP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8B550B">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8B550B">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2">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3">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5</w:t>
      </w:r>
      <w:r w:rsidR="009C5102">
        <w:rPr>
          <w:noProof/>
        </w:rPr>
        <w:fldChar w:fldCharType="end"/>
      </w:r>
      <w:r>
        <w:t xml:space="preserve">  Using Arial</w:t>
      </w:r>
    </w:p>
    <w:p w14:paraId="7E9D8868" w14:textId="040BF73E" w:rsidR="00C45ADD" w:rsidRPr="00C45ADD" w:rsidRDefault="00C45ADD" w:rsidP="000E5536">
      <w:pPr>
        <w:pStyle w:val="Caption"/>
      </w:pPr>
      <w:r>
        <w:t xml:space="preserve">Figure </w:t>
      </w:r>
      <w:r w:rsidR="009C5102">
        <w:fldChar w:fldCharType="begin"/>
      </w:r>
      <w:r w:rsidR="009C5102">
        <w:instrText xml:space="preserve"> SEQ Figure \* ARABIC </w:instrText>
      </w:r>
      <w:r w:rsidR="009C5102">
        <w:fldChar w:fldCharType="separate"/>
      </w:r>
      <w:r w:rsidR="00B3168E">
        <w:rPr>
          <w:noProof/>
        </w:rPr>
        <w:t>16</w:t>
      </w:r>
      <w:r w:rsidR="009C5102">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8B550B">
      <w:pPr>
        <w:pStyle w:val="BodyText2"/>
      </w:pPr>
    </w:p>
    <w:p w14:paraId="0A497879" w14:textId="607B60E9" w:rsidR="00D7170A" w:rsidRDefault="00D7170A" w:rsidP="000E5536">
      <w:pPr>
        <w:pStyle w:val="Heading2"/>
      </w:pPr>
      <w:r>
        <w:t>Spatial</w:t>
      </w:r>
    </w:p>
    <w:p w14:paraId="3F9F61E5" w14:textId="1DFDD4A8" w:rsidR="00D7170A" w:rsidRDefault="00D7170A" w:rsidP="008B550B">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8B550B">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8B550B">
      <w:pPr>
        <w:pStyle w:val="BodyText2"/>
      </w:pPr>
      <w:r>
        <w:t>Well-known Binary (WKB) is used to transfer and store the same information in databases.</w:t>
      </w:r>
    </w:p>
    <w:p w14:paraId="26398BAF" w14:textId="77777777" w:rsidR="00D7170A" w:rsidRPr="00D7170A" w:rsidRDefault="00D7170A" w:rsidP="008B550B">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8B550B">
      <w:pPr>
        <w:pStyle w:val="BodyText2"/>
      </w:pPr>
      <w:r>
        <w:t>WebMercator</w:t>
      </w:r>
      <w:r w:rsidR="00644F71">
        <w:tab/>
      </w:r>
      <w:r w:rsidR="008C7C28">
        <w:t>3857</w:t>
      </w:r>
    </w:p>
    <w:p w14:paraId="3467C677" w14:textId="77777777" w:rsidR="00AC3489" w:rsidRDefault="00AC3489" w:rsidP="008B550B">
      <w:pPr>
        <w:pStyle w:val="BodyText2"/>
      </w:pPr>
      <w:r>
        <w:t xml:space="preserve">Mollweide </w:t>
      </w:r>
      <w:r>
        <w:tab/>
      </w:r>
      <w:r w:rsidR="00644F71">
        <w:t>97099</w:t>
      </w:r>
    </w:p>
    <w:p w14:paraId="0C357FB3" w14:textId="77777777" w:rsidR="00AC3489" w:rsidRDefault="00AC3489" w:rsidP="008B550B">
      <w:pPr>
        <w:pStyle w:val="BodyText2"/>
      </w:pPr>
      <w:r>
        <w:t>WGS84</w:t>
      </w:r>
      <w:r>
        <w:tab/>
      </w:r>
      <w:r>
        <w:tab/>
      </w:r>
      <w:r w:rsidR="00644F71">
        <w:t>4326</w:t>
      </w:r>
    </w:p>
    <w:p w14:paraId="7B70BFE7" w14:textId="77777777" w:rsidR="00644F71" w:rsidRPr="00AC3489" w:rsidRDefault="00644F71" w:rsidP="008B550B">
      <w:pPr>
        <w:pStyle w:val="BodyText2"/>
      </w:pPr>
      <w:r>
        <w:t>East Malaysia</w:t>
      </w:r>
      <w:r>
        <w:tab/>
        <w:t>3376</w:t>
      </w:r>
    </w:p>
    <w:p w14:paraId="2F7F04DE" w14:textId="351CCB2A" w:rsidR="00B37D09" w:rsidRDefault="00C476E5" w:rsidP="000E5536">
      <w:pPr>
        <w:pStyle w:val="Heading1"/>
      </w:pPr>
      <w:r>
        <w:t>Performance</w:t>
      </w:r>
      <w:bookmarkEnd w:id="215"/>
    </w:p>
    <w:p w14:paraId="36EA8D8B" w14:textId="77777777" w:rsidR="00B37D09" w:rsidRDefault="00C476E5" w:rsidP="000E5536">
      <w:pPr>
        <w:pStyle w:val="Heading2"/>
      </w:pPr>
      <w:bookmarkStart w:id="225" w:name="_Toc315774617"/>
      <w:r>
        <w:t>Performance Comparison</w:t>
      </w:r>
      <w:bookmarkEnd w:id="225"/>
    </w:p>
    <w:p w14:paraId="5F44DF9E" w14:textId="77777777" w:rsidR="00F60A3F" w:rsidRDefault="00F60A3F" w:rsidP="0034374E">
      <w:pPr>
        <w:pStyle w:val="Heading3"/>
      </w:pPr>
      <w:r>
        <w:t>Papers</w:t>
      </w:r>
    </w:p>
    <w:p w14:paraId="70438D3B" w14:textId="77777777" w:rsidR="00F60A3F" w:rsidRDefault="00F60A3F" w:rsidP="008B550B">
      <w:pPr>
        <w:pStyle w:val="BodyText2"/>
      </w:pPr>
      <w:r>
        <w:t>Comparison of PostGIS, Hadoop and clusterGIS:</w:t>
      </w:r>
    </w:p>
    <w:p w14:paraId="6A8E12A8" w14:textId="77777777" w:rsidR="00F60A3F" w:rsidRDefault="009C5102" w:rsidP="008B550B">
      <w:pPr>
        <w:pStyle w:val="BodyText2"/>
      </w:pPr>
      <w:hyperlink r:id="rId1284" w:history="1">
        <w:r w:rsidR="00F60A3F">
          <w:rPr>
            <w:rStyle w:val="Hyperlink"/>
          </w:rPr>
          <w:t>http://www.nathankerr.com/projects/parallel-gis-processing/alternative_approaches_to_parallel_gis_processing.pdf</w:t>
        </w:r>
      </w:hyperlink>
    </w:p>
    <w:p w14:paraId="676EAB8B" w14:textId="77777777" w:rsidR="00800ECA" w:rsidRDefault="00800ECA" w:rsidP="008B550B">
      <w:pPr>
        <w:pStyle w:val="BodyText2"/>
      </w:pPr>
      <w:r>
        <w:t xml:space="preserve">Excellent presentation here from CSIRO and the following </w:t>
      </w:r>
      <w:hyperlink r:id="rId1285" w:history="1">
        <w:r w:rsidRPr="00800ECA">
          <w:rPr>
            <w:rStyle w:val="Hyperlink"/>
          </w:rPr>
          <w:t>conclusion</w:t>
        </w:r>
      </w:hyperlink>
      <w:r>
        <w:t>:</w:t>
      </w:r>
    </w:p>
    <w:p w14:paraId="1BB7DEA5" w14:textId="77777777" w:rsidR="00800ECA" w:rsidRDefault="00800ECA" w:rsidP="008B550B">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8B550B">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8B550B">
      <w:pPr>
        <w:pStyle w:val="BodyText2"/>
      </w:pPr>
      <w:r>
        <w:t>R</w:t>
      </w:r>
    </w:p>
    <w:p w14:paraId="3A9CD2E2" w14:textId="77777777" w:rsidR="00B37D09" w:rsidRDefault="00C476E5" w:rsidP="000E5536">
      <w:pPr>
        <w:pStyle w:val="BodyText"/>
      </w:pPr>
      <w:r>
        <w:t xml:space="preserve">Massively parallel processing - </w:t>
      </w:r>
      <w:hyperlink r:id="rId1286"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87"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8B550B">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8B550B">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8B550B">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8B550B">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8B550B">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lastRenderedPageBreak/>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8B550B">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8B550B">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8B550B">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8B550B">
      <w:pPr>
        <w:pStyle w:val="BodyText2"/>
      </w:pPr>
      <w:r>
        <w:t>So in this case the substr() method is much quicker!</w:t>
      </w:r>
    </w:p>
    <w:p w14:paraId="40D8D2E6" w14:textId="77777777" w:rsidR="00AC1B15" w:rsidRDefault="00AC1B15" w:rsidP="008B550B">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8B550B">
            <w:pPr>
              <w:pStyle w:val="BodyText2"/>
            </w:pPr>
            <w:r w:rsidRPr="00E60DAD">
              <w:t>zoom scale</w:t>
            </w:r>
          </w:p>
        </w:tc>
        <w:tc>
          <w:tcPr>
            <w:tcW w:w="1530" w:type="dxa"/>
          </w:tcPr>
          <w:p w14:paraId="2C26488A" w14:textId="77777777" w:rsidR="00AC1B15" w:rsidRPr="00E60DAD" w:rsidRDefault="00AC1B15" w:rsidP="008B550B">
            <w:pPr>
              <w:pStyle w:val="BodyText2"/>
            </w:pPr>
            <w:r w:rsidRPr="00E60DAD">
              <w:t>substr time (sec)</w:t>
            </w:r>
          </w:p>
        </w:tc>
        <w:tc>
          <w:tcPr>
            <w:tcW w:w="5778" w:type="dxa"/>
          </w:tcPr>
          <w:p w14:paraId="53B9948C" w14:textId="77777777" w:rsidR="00AC1B15" w:rsidRPr="00E60DAD" w:rsidRDefault="00AC1B15" w:rsidP="008B550B">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8B550B">
            <w:pPr>
              <w:pStyle w:val="BodyText2"/>
            </w:pPr>
            <w:r>
              <w:t>1322</w:t>
            </w:r>
          </w:p>
        </w:tc>
        <w:tc>
          <w:tcPr>
            <w:tcW w:w="1530" w:type="dxa"/>
          </w:tcPr>
          <w:p w14:paraId="09688941" w14:textId="77777777" w:rsidR="00975BDB" w:rsidRDefault="00975BDB" w:rsidP="008B550B">
            <w:pPr>
              <w:pStyle w:val="BodyText2"/>
            </w:pPr>
            <w:r>
              <w:t>26</w:t>
            </w:r>
          </w:p>
        </w:tc>
        <w:tc>
          <w:tcPr>
            <w:tcW w:w="5778" w:type="dxa"/>
          </w:tcPr>
          <w:p w14:paraId="0A663EEF" w14:textId="77777777" w:rsidR="00975BDB" w:rsidRDefault="00975BDB" w:rsidP="008B550B">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8B550B">
            <w:pPr>
              <w:pStyle w:val="BodyText2"/>
            </w:pPr>
            <w:r>
              <w:t>13223</w:t>
            </w:r>
          </w:p>
        </w:tc>
        <w:tc>
          <w:tcPr>
            <w:tcW w:w="1530" w:type="dxa"/>
          </w:tcPr>
          <w:p w14:paraId="129039FB" w14:textId="77777777" w:rsidR="00975BDB" w:rsidRPr="00E60DAD" w:rsidRDefault="00975BDB" w:rsidP="008B550B">
            <w:pPr>
              <w:pStyle w:val="BodyText2"/>
            </w:pPr>
            <w:r>
              <w:t>26</w:t>
            </w:r>
          </w:p>
        </w:tc>
        <w:tc>
          <w:tcPr>
            <w:tcW w:w="5778" w:type="dxa"/>
          </w:tcPr>
          <w:p w14:paraId="420CFE04" w14:textId="77777777" w:rsidR="00975BDB" w:rsidRPr="00E60DAD" w:rsidRDefault="00975BDB" w:rsidP="008B550B">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8B550B">
            <w:pPr>
              <w:pStyle w:val="BodyText2"/>
            </w:pPr>
            <w:r w:rsidRPr="00E60DAD">
              <w:t>132233</w:t>
            </w:r>
          </w:p>
        </w:tc>
        <w:tc>
          <w:tcPr>
            <w:tcW w:w="1530" w:type="dxa"/>
          </w:tcPr>
          <w:p w14:paraId="12BD6B39" w14:textId="77777777" w:rsidR="00AC1B15" w:rsidRPr="00E60DAD" w:rsidRDefault="00AC1B15" w:rsidP="008B550B">
            <w:pPr>
              <w:pStyle w:val="BodyText2"/>
            </w:pPr>
            <w:r w:rsidRPr="00E60DAD">
              <w:t>26</w:t>
            </w:r>
          </w:p>
        </w:tc>
        <w:tc>
          <w:tcPr>
            <w:tcW w:w="5778" w:type="dxa"/>
          </w:tcPr>
          <w:p w14:paraId="07C71D09" w14:textId="77777777" w:rsidR="00AC1B15" w:rsidRPr="00E60DAD" w:rsidRDefault="00975BDB" w:rsidP="008B550B">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8B550B">
            <w:pPr>
              <w:pStyle w:val="BodyText2"/>
            </w:pPr>
            <w:r w:rsidRPr="00E60DAD">
              <w:t>1322333</w:t>
            </w:r>
          </w:p>
        </w:tc>
        <w:tc>
          <w:tcPr>
            <w:tcW w:w="1530" w:type="dxa"/>
          </w:tcPr>
          <w:p w14:paraId="4701E530" w14:textId="77777777" w:rsidR="00AC1B15" w:rsidRPr="00E60DAD" w:rsidRDefault="00AC1B15" w:rsidP="008B550B">
            <w:pPr>
              <w:pStyle w:val="BodyText2"/>
            </w:pPr>
            <w:r w:rsidRPr="00E60DAD">
              <w:t>26</w:t>
            </w:r>
          </w:p>
        </w:tc>
        <w:tc>
          <w:tcPr>
            <w:tcW w:w="5778" w:type="dxa"/>
          </w:tcPr>
          <w:p w14:paraId="2EC23C34" w14:textId="77777777" w:rsidR="00AC1B15" w:rsidRPr="00E60DAD" w:rsidRDefault="00AC1B15" w:rsidP="008B550B">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8B550B">
            <w:pPr>
              <w:pStyle w:val="BodyText2"/>
            </w:pPr>
            <w:r w:rsidRPr="00E60DAD">
              <w:t>13223331</w:t>
            </w:r>
          </w:p>
        </w:tc>
        <w:tc>
          <w:tcPr>
            <w:tcW w:w="1530" w:type="dxa"/>
          </w:tcPr>
          <w:p w14:paraId="7E4890C8" w14:textId="77777777" w:rsidR="00AC1B15" w:rsidRPr="00E60DAD" w:rsidRDefault="00AC1B15" w:rsidP="008B550B">
            <w:pPr>
              <w:pStyle w:val="BodyText2"/>
            </w:pPr>
            <w:r w:rsidRPr="00E60DAD">
              <w:t>26</w:t>
            </w:r>
          </w:p>
        </w:tc>
        <w:tc>
          <w:tcPr>
            <w:tcW w:w="5778" w:type="dxa"/>
          </w:tcPr>
          <w:p w14:paraId="40E73E4B" w14:textId="77777777" w:rsidR="00AC1B15" w:rsidRPr="00E60DAD" w:rsidRDefault="00AC1B15" w:rsidP="008B550B">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8B550B">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8B550B">
            <w:pPr>
              <w:pStyle w:val="BodyText2"/>
            </w:pPr>
            <w:r w:rsidRPr="00E60DAD">
              <w:t>26</w:t>
            </w:r>
          </w:p>
        </w:tc>
        <w:tc>
          <w:tcPr>
            <w:tcW w:w="5778" w:type="dxa"/>
          </w:tcPr>
          <w:p w14:paraId="34F966B0" w14:textId="77777777" w:rsidR="00AC1B15" w:rsidRPr="00E60DAD" w:rsidRDefault="00AC1B15" w:rsidP="008B550B">
            <w:pPr>
              <w:pStyle w:val="BodyText2"/>
            </w:pPr>
            <w:r w:rsidRPr="00E60DAD">
              <w:t>1</w:t>
            </w:r>
          </w:p>
        </w:tc>
      </w:tr>
    </w:tbl>
    <w:p w14:paraId="1CB79233" w14:textId="77777777" w:rsidR="00AC1B15" w:rsidRDefault="00536E27" w:rsidP="008B550B">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8B550B">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8B550B">
      <w:pPr>
        <w:pStyle w:val="BodyText2"/>
      </w:pPr>
      <w:r>
        <w:t xml:space="preserve">Excellent short article on how to optimse web mapping performance using ESRI Web APIs: </w:t>
      </w:r>
      <w:hyperlink r:id="rId1288" w:anchor="jshelp/limits_for_graphics.htm" w:history="1">
        <w:r>
          <w:rPr>
            <w:rStyle w:val="Hyperlink"/>
          </w:rPr>
          <w:t>http://help.arcgis.com/en/webapi/javascript/arcgis/help/jshelp_start.htm#jshelp/limits_for_graphics.htm</w:t>
        </w:r>
      </w:hyperlink>
    </w:p>
    <w:p w14:paraId="2E6A6A6F" w14:textId="40CDCAB5" w:rsidR="00B37D09" w:rsidRDefault="00C476E5" w:rsidP="000E5536">
      <w:pPr>
        <w:pStyle w:val="Heading1"/>
      </w:pPr>
      <w:bookmarkStart w:id="226" w:name="_Toc315774618"/>
      <w:r>
        <w:t>Code Management</w:t>
      </w:r>
      <w:bookmarkEnd w:id="226"/>
    </w:p>
    <w:p w14:paraId="17C37318" w14:textId="77777777" w:rsidR="00F7430F" w:rsidRDefault="00F7430F" w:rsidP="000E5536">
      <w:pPr>
        <w:pStyle w:val="Heading2"/>
      </w:pPr>
      <w:bookmarkStart w:id="227" w:name="_Toc315774619"/>
      <w:r>
        <w:t>Code management architecture</w:t>
      </w:r>
    </w:p>
    <w:p w14:paraId="40230DF3" w14:textId="77777777" w:rsidR="00F7430F" w:rsidRPr="00D90067" w:rsidRDefault="00F7430F" w:rsidP="008B550B">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460AF90D" w:rsidR="00B37D09" w:rsidRDefault="00C476E5" w:rsidP="000E5536">
      <w:pPr>
        <w:pStyle w:val="Heading2"/>
      </w:pPr>
      <w:r>
        <w:t>Git</w:t>
      </w:r>
      <w:bookmarkEnd w:id="227"/>
    </w:p>
    <w:p w14:paraId="6D483FB2" w14:textId="77777777" w:rsidR="00B37D09" w:rsidRDefault="007C4AA7" w:rsidP="000E5536">
      <w:pPr>
        <w:pStyle w:val="BodyText"/>
      </w:pPr>
      <w:r>
        <w:t xml:space="preserve">Excellent git reference here: </w:t>
      </w:r>
      <w:hyperlink r:id="rId1289" w:history="1">
        <w:r>
          <w:rPr>
            <w:rStyle w:val="Hyperlink"/>
          </w:rPr>
          <w:t>http://gitref.org</w:t>
        </w:r>
      </w:hyperlink>
    </w:p>
    <w:p w14:paraId="07C0751F" w14:textId="77777777" w:rsidR="002B741A" w:rsidRDefault="002B741A" w:rsidP="008B550B">
      <w:pPr>
        <w:pStyle w:val="BodyText2"/>
      </w:pPr>
      <w:bookmarkStart w:id="228" w:name="_Toc315774596"/>
      <w:bookmarkStart w:id="229"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8B550B">
      <w:pPr>
        <w:pStyle w:val="BodyText2"/>
      </w:pPr>
    </w:p>
    <w:p w14:paraId="025B0EEF" w14:textId="344C8BD6" w:rsidR="00A4204A" w:rsidRDefault="00A4204A" w:rsidP="007D2F52">
      <w:pPr>
        <w:pStyle w:val="Heading4"/>
      </w:pPr>
      <w:bookmarkStart w:id="230" w:name="_Ref416880293"/>
      <w:r>
        <w:lastRenderedPageBreak/>
        <w:t>On Ubuntu</w:t>
      </w:r>
      <w:bookmarkEnd w:id="230"/>
    </w:p>
    <w:p w14:paraId="7A589B59" w14:textId="014CC675" w:rsidR="00A4204A" w:rsidRDefault="00A4204A" w:rsidP="008B550B">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28"/>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90"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9C5102" w:rsidP="000E5536">
      <w:pPr>
        <w:pStyle w:val="BodyText"/>
      </w:pPr>
      <w:hyperlink r:id="rId1291"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8B550B">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8B550B">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92"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8B550B">
      <w:pPr>
        <w:pStyle w:val="BodyText2"/>
      </w:pPr>
      <w:r>
        <w:t xml:space="preserve">Trying </w:t>
      </w:r>
      <w:hyperlink r:id="rId1293" w:history="1">
        <w:r w:rsidRPr="0077669C">
          <w:rPr>
            <w:rStyle w:val="Hyperlink"/>
          </w:rPr>
          <w:t>http - nothing! No messag, nothing. Reverting to Aptana.</w:t>
        </w:r>
      </w:hyperlink>
      <w:r>
        <w:tab/>
      </w:r>
    </w:p>
    <w:p w14:paraId="789CAC5E" w14:textId="44CE62CC" w:rsidR="00B37D09" w:rsidRDefault="00C476E5" w:rsidP="007D2F52">
      <w:pPr>
        <w:pStyle w:val="Heading4"/>
      </w:pPr>
      <w:r>
        <w:t>Setting up a new GitHub Key in Windows</w:t>
      </w:r>
      <w:bookmarkEnd w:id="229"/>
    </w:p>
    <w:p w14:paraId="2D8D8504" w14:textId="77777777" w:rsidR="00B37D09" w:rsidRDefault="00C476E5" w:rsidP="000E5536">
      <w:pPr>
        <w:pStyle w:val="BodyText"/>
      </w:pPr>
      <w:r>
        <w:t xml:space="preserve">Following instructions here: </w:t>
      </w:r>
      <w:hyperlink r:id="rId1294"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95" w:history="1">
        <w:r w:rsidRPr="0077669C">
          <w:rPr>
            <w:rStyle w:val="Hyperlink"/>
          </w:rPr>
          <w:t>http link.</w:t>
        </w:r>
      </w:hyperlink>
    </w:p>
    <w:p w14:paraId="0398DC5A" w14:textId="77777777" w:rsidR="00B37D09" w:rsidRDefault="00C476E5" w:rsidP="008B550B">
      <w:pPr>
        <w:pStyle w:val="BodyText2"/>
      </w:pPr>
      <w:r>
        <w:t xml:space="preserve">Trying to push. Worked. This is all using </w:t>
      </w:r>
      <w:hyperlink r:id="rId1296"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97" w:history="1">
        <w:r w:rsidRPr="0077669C">
          <w:rPr>
            <w:rStyle w:val="Hyperlink"/>
          </w:rPr>
          <w:t>https url to paste into Aptana</w:t>
        </w:r>
      </w:hyperlink>
    </w:p>
    <w:p w14:paraId="2951A3F0" w14:textId="77777777" w:rsidR="00B37D09" w:rsidRDefault="00C476E5" w:rsidP="008B550B">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9C5102" w:rsidP="000E5536">
      <w:pPr>
        <w:pStyle w:val="BodyText"/>
      </w:pPr>
      <w:hyperlink r:id="rId1298"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lastRenderedPageBreak/>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99"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8B550B">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8B550B">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8B550B">
      <w:pPr>
        <w:pStyle w:val="BodyText2"/>
      </w:pPr>
      <w:r>
        <w:t>e.g. git rm --cached .project</w:t>
      </w:r>
    </w:p>
    <w:p w14:paraId="2482ABDA" w14:textId="259C92F3" w:rsidR="00B37D09" w:rsidRDefault="00C476E5" w:rsidP="007D2F52">
      <w:pPr>
        <w:pStyle w:val="Heading4"/>
      </w:pPr>
      <w:bookmarkStart w:id="231" w:name="_Toc315774621"/>
      <w:r>
        <w:t>Setting up a new GitHub Key in UNIX on the eHabitats machine</w:t>
      </w:r>
      <w:bookmarkEnd w:id="231"/>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lastRenderedPageBreak/>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8B550B">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8B550B">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8B550B">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8B550B">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8B550B">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8B550B">
      <w:pPr>
        <w:pStyle w:val="BodyText2"/>
      </w:pPr>
      <w:r>
        <w:t>Then I got some issues with 403 errors and followed the i</w:t>
      </w:r>
      <w:r w:rsidR="00F12C07">
        <w:t xml:space="preserve">nstructions </w:t>
      </w:r>
      <w:hyperlink r:id="rId1300"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8B550B">
      <w:pPr>
        <w:pStyle w:val="BodyText2"/>
      </w:pPr>
      <w:r>
        <w:lastRenderedPageBreak/>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301"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302"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303" w:history="1">
        <w:r w:rsidRPr="00685783">
          <w:rPr>
            <w:rStyle w:val="Hyperlink"/>
          </w:rPr>
          <w:t>https://github.com/SitePen/dgrid.git</w:t>
        </w:r>
      </w:hyperlink>
    </w:p>
    <w:p w14:paraId="2F3B991B" w14:textId="77777777" w:rsidR="00EF20DD" w:rsidRPr="00EF20DD" w:rsidRDefault="00EF20DD" w:rsidP="008B550B">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32" w:name="_Toc315774622"/>
      <w:r>
        <w:t>Useful Git commands</w:t>
      </w:r>
    </w:p>
    <w:p w14:paraId="3A442A82" w14:textId="77777777" w:rsidR="001D2A47" w:rsidRDefault="001D2A47" w:rsidP="008B550B">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8B550B">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8B550B">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8B550B">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8B550B">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8B550B">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8B550B">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8B550B">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8B550B">
      <w:pPr>
        <w:pStyle w:val="BodyText2"/>
        <w:rPr>
          <w:lang w:eastAsia="en-GB" w:bidi="ar-SA"/>
        </w:rPr>
      </w:pPr>
      <w:r>
        <w:rPr>
          <w:lang w:eastAsia="en-GB" w:bidi="ar-SA"/>
        </w:rPr>
        <w:t>Git reset unstages files from the staging area.</w:t>
      </w:r>
    </w:p>
    <w:p w14:paraId="108141AF" w14:textId="77777777" w:rsidR="00512851" w:rsidRDefault="00512851" w:rsidP="008B550B">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3B18EB4F"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8B550B">
      <w:pPr>
        <w:pStyle w:val="BodyText2"/>
        <w:rPr>
          <w:lang w:eastAsia="en-GB" w:bidi="ar-SA"/>
        </w:rPr>
      </w:pPr>
      <w:r>
        <w:rPr>
          <w:lang w:eastAsia="en-GB" w:bidi="ar-SA"/>
        </w:rPr>
        <w:lastRenderedPageBreak/>
        <w:t xml:space="preserve">This will reset to the commit </w:t>
      </w:r>
      <w:r w:rsidRPr="00512851">
        <w:rPr>
          <w:lang w:eastAsia="en-GB" w:bidi="ar-SA"/>
        </w:rPr>
        <w:t>1b1a3f3322a66759046a545d47addeef6ce74970</w:t>
      </w:r>
    </w:p>
    <w:p w14:paraId="37C02FB5" w14:textId="07980FE0" w:rsidR="003E624B" w:rsidRDefault="003E624B" w:rsidP="008B550B">
      <w:pPr>
        <w:pStyle w:val="BodyText2"/>
        <w:rPr>
          <w:lang w:eastAsia="en-GB" w:bidi="ar-SA"/>
        </w:rPr>
      </w:pPr>
      <w:r>
        <w:rPr>
          <w:lang w:eastAsia="en-GB" w:bidi="ar-SA"/>
        </w:rPr>
        <w:t xml:space="preserve">To go back to a commit temporarily (good instructions </w:t>
      </w:r>
      <w:hyperlink r:id="rId1304" w:history="1">
        <w:r w:rsidRPr="003E624B">
          <w:rPr>
            <w:rStyle w:val="Hyperlink"/>
            <w:lang w:eastAsia="en-GB" w:bidi="ar-SA"/>
          </w:rPr>
          <w:t>here</w:t>
        </w:r>
      </w:hyperlink>
      <w:r>
        <w:rPr>
          <w:lang w:eastAsia="en-GB" w:bidi="ar-SA"/>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8B550B">
      <w:pPr>
        <w:pStyle w:val="BodyText2"/>
        <w:rPr>
          <w:lang w:eastAsia="en-GB" w:bidi="ar-SA"/>
        </w:rPr>
      </w:pPr>
      <w:r>
        <w:rPr>
          <w:lang w:eastAsia="en-GB" w:bidi="ar-SA"/>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8B550B">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305"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8B550B">
      <w:pPr>
        <w:pStyle w:val="BodyText2"/>
      </w:pPr>
      <w:r>
        <w:t>To switch branches Alt+SHIFT+G+W</w:t>
      </w:r>
    </w:p>
    <w:p w14:paraId="28FF6CCC" w14:textId="77777777" w:rsidR="00025243" w:rsidRDefault="00025243" w:rsidP="008B550B">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8B550B">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8B550B">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8B550B">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8B550B">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8B550B">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8B550B">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8B550B">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8B550B">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lastRenderedPageBreak/>
        <w:t>Ignoring files</w:t>
      </w:r>
    </w:p>
    <w:p w14:paraId="1C8229E0" w14:textId="77777777" w:rsidR="003F67F6" w:rsidRDefault="003F67F6" w:rsidP="008B550B">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8B550B">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8B550B">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8B550B">
      <w:pPr>
        <w:pStyle w:val="BodyText2"/>
      </w:pPr>
      <w:r>
        <w:t xml:space="preserve">Docs </w:t>
      </w:r>
      <w:hyperlink r:id="rId1306" w:history="1">
        <w:r w:rsidRPr="0088626A">
          <w:rPr>
            <w:rStyle w:val="Hyperlink"/>
          </w:rPr>
          <w:t>here</w:t>
        </w:r>
      </w:hyperlink>
      <w:r>
        <w:t>.</w:t>
      </w:r>
      <w:r w:rsidR="007E7E71">
        <w:t xml:space="preserve"> Easy to use. Added a release version for the Python REST Server </w:t>
      </w:r>
      <w:hyperlink r:id="rId1307" w:history="1">
        <w:r w:rsidR="007E7E71" w:rsidRPr="007E7E71">
          <w:rPr>
            <w:rStyle w:val="Hyperlink"/>
          </w:rPr>
          <w:t>here</w:t>
        </w:r>
      </w:hyperlink>
      <w:r w:rsidR="007E7E71">
        <w:t>.</w:t>
      </w:r>
    </w:p>
    <w:p w14:paraId="69056666" w14:textId="6DF94D3B" w:rsidR="00FF545B" w:rsidRDefault="00FF545B" w:rsidP="007D2F52">
      <w:pPr>
        <w:pStyle w:val="Heading4"/>
      </w:pPr>
      <w:bookmarkStart w:id="233" w:name="_Ref454274054"/>
      <w:r>
        <w:t>Merging an upstream repository into your fork</w:t>
      </w:r>
      <w:bookmarkEnd w:id="233"/>
    </w:p>
    <w:p w14:paraId="30880A20" w14:textId="21D3CF21" w:rsidR="00FF545B" w:rsidRDefault="00FF545B" w:rsidP="008B550B">
      <w:pPr>
        <w:pStyle w:val="BodyText2"/>
      </w:pPr>
      <w:r>
        <w:t xml:space="preserve">I have forked the ESRI spatial-framework-for-hadoop and after 2-3 years they have made some changes that I want to pull into my forked repo. Following instructions </w:t>
      </w:r>
      <w:hyperlink r:id="rId1308"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8B550B">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309"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8B550B">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310"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8B550B">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8B550B">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8B550B">
      <w:pPr>
        <w:pStyle w:val="BodyText2"/>
      </w:pPr>
      <w:r>
        <w:t>403 Forbidden while accessing</w:t>
      </w:r>
      <w:r>
        <w:rPr>
          <w:rStyle w:val="apple-converted-space"/>
          <w:rFonts w:ascii="Calibri" w:hAnsi="Calibri"/>
          <w:color w:val="222222"/>
          <w:sz w:val="22"/>
          <w:szCs w:val="22"/>
        </w:rPr>
        <w:t> </w:t>
      </w:r>
      <w:hyperlink r:id="rId1311" w:tgtFrame="_blank" w:history="1">
        <w:r>
          <w:rPr>
            <w:rStyle w:val="Hyperlink"/>
            <w:rFonts w:ascii="Calibri" w:hAnsi="Calibri"/>
            <w:color w:val="1155CC"/>
            <w:sz w:val="22"/>
            <w:szCs w:val="22"/>
          </w:rPr>
          <w:t>https://github.com/</w:t>
        </w:r>
      </w:hyperlink>
    </w:p>
    <w:p w14:paraId="1685A13A" w14:textId="77777777" w:rsidR="00100796" w:rsidRDefault="00100796" w:rsidP="008B550B">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8B550B">
      <w:pPr>
        <w:pStyle w:val="BodyText2"/>
      </w:pPr>
      <w:r>
        <w:lastRenderedPageBreak/>
        <w:t>Now git push works!!!!</w:t>
      </w:r>
    </w:p>
    <w:p w14:paraId="14F6A70D" w14:textId="359C1699" w:rsidR="001541F2" w:rsidRDefault="001541F2" w:rsidP="007D2F52">
      <w:pPr>
        <w:pStyle w:val="Heading4"/>
      </w:pPr>
      <w:r>
        <w:t>Connection refused</w:t>
      </w:r>
    </w:p>
    <w:p w14:paraId="46E761B4" w14:textId="0F8CCE3C" w:rsidR="001541F2" w:rsidRDefault="001541F2" w:rsidP="008B550B">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312" w:history="1">
        <w:r>
          <w:rPr>
            <w:rStyle w:val="Hyperlink"/>
          </w:rPr>
          <w:t>http://10.168.209.73:8012</w:t>
        </w:r>
      </w:hyperlink>
    </w:p>
    <w:p w14:paraId="6CE3B5A4" w14:textId="0E8695B0" w:rsidR="001541F2" w:rsidRPr="001541F2" w:rsidRDefault="00100796" w:rsidP="008B550B">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8B550B">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313"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34" w:name="_Ref455386268"/>
      <w:r>
        <w:t>Issues</w:t>
      </w:r>
      <w:bookmarkEnd w:id="234"/>
    </w:p>
    <w:p w14:paraId="34501192" w14:textId="69E206FA" w:rsidR="00F7430F" w:rsidRPr="00F7430F" w:rsidRDefault="00F7430F" w:rsidP="008B550B">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314"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8B550B">
      <w:pPr>
        <w:pStyle w:val="BodyText2"/>
      </w:pPr>
      <w:r>
        <w:t xml:space="preserve">Ghislain has a handy redirect from a hosted site: </w:t>
      </w:r>
      <w:hyperlink r:id="rId1315"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8B550B">
      <w:pPr>
        <w:pStyle w:val="BodyText2"/>
      </w:pPr>
      <w:r>
        <w:t>I want to use GitHub to be able to see changes I make to the GEE repos. Heres how to do it:</w:t>
      </w:r>
    </w:p>
    <w:p w14:paraId="4D2C28BE" w14:textId="77777777" w:rsidR="00F7430F" w:rsidRDefault="00F7430F" w:rsidP="0006252E">
      <w:pPr>
        <w:pStyle w:val="ListNumber"/>
        <w:numPr>
          <w:ilvl w:val="0"/>
          <w:numId w:val="36"/>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06252E">
      <w:pPr>
        <w:pStyle w:val="ListNumber"/>
      </w:pPr>
      <w:r>
        <w:t>Add the repo in GitHub for Windows</w:t>
      </w:r>
    </w:p>
    <w:p w14:paraId="326FBABB" w14:textId="77777777" w:rsidR="00F7430F" w:rsidRPr="009D05F2" w:rsidRDefault="00F7430F" w:rsidP="008B550B">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8B550B">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8B550B">
      <w:pPr>
        <w:pStyle w:val="BodyText2"/>
      </w:pPr>
      <w:r>
        <w:t xml:space="preserve">Click Import | Git Repository as  New Project and enter the url that appears on the checkout page of the Google Code project, e.g. on this page </w:t>
      </w:r>
      <w:hyperlink r:id="rId1316" w:history="1">
        <w:r>
          <w:rPr>
            <w:rStyle w:val="Hyperlink"/>
          </w:rPr>
          <w:t>https://code.google.com/p/earthengine-api/source/checkout</w:t>
        </w:r>
      </w:hyperlink>
      <w:r>
        <w:t xml:space="preserve"> there is a link for the git repository Command-line access (</w:t>
      </w:r>
      <w:r w:rsidRPr="00574DAE">
        <w:t xml:space="preserve">git clone </w:t>
      </w:r>
      <w:hyperlink r:id="rId1317"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8B550B">
      <w:pPr>
        <w:pStyle w:val="BodyText2"/>
      </w:pPr>
      <w:r>
        <w:lastRenderedPageBreak/>
        <w:t xml:space="preserve">Is very simple – click Import.. from SVN and enter the SVN path, e.g. </w:t>
      </w:r>
      <w:hyperlink r:id="rId1318" w:history="1">
        <w:r w:rsidRPr="00CF73E0">
          <w:rPr>
            <w:rStyle w:val="Hyperlink"/>
          </w:rPr>
          <w:t>https://owslib.svn.sourceforge.net/svnroot/owslib</w:t>
        </w:r>
      </w:hyperlink>
    </w:p>
    <w:p w14:paraId="03746DF9" w14:textId="77777777" w:rsidR="00F7430F" w:rsidRDefault="00F7430F" w:rsidP="008B550B">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8B550B">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9">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0">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8B550B">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8B550B">
      <w:pPr>
        <w:pStyle w:val="BodyText2"/>
      </w:pPr>
      <w:r>
        <w:t xml:space="preserve">Instructions for installing the plugin for Aptana from </w:t>
      </w:r>
      <w:hyperlink r:id="rId1321"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322"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323"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8B550B">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324"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8B550B">
      <w:pPr>
        <w:pStyle w:val="BodyText2"/>
      </w:pPr>
      <w:r>
        <w:t>Maven clean removes artifacts from other builds</w:t>
      </w:r>
    </w:p>
    <w:p w14:paraId="139279DA" w14:textId="77777777" w:rsidR="00B81541" w:rsidRDefault="00B81541" w:rsidP="000E5536">
      <w:pPr>
        <w:pStyle w:val="Heading2"/>
      </w:pPr>
      <w:r>
        <w:t>SVN</w:t>
      </w:r>
    </w:p>
    <w:p w14:paraId="7559498E" w14:textId="24F12899" w:rsidR="00B37D09" w:rsidRDefault="00C476E5" w:rsidP="0034374E">
      <w:pPr>
        <w:pStyle w:val="Heading3"/>
      </w:pPr>
      <w:r>
        <w:t>Setting up SVN on Windows</w:t>
      </w:r>
      <w:bookmarkEnd w:id="232"/>
    </w:p>
    <w:p w14:paraId="7D67B09D" w14:textId="77777777" w:rsidR="00B37D09" w:rsidRDefault="00C476E5" w:rsidP="000E5536">
      <w:pPr>
        <w:pStyle w:val="BodyText"/>
      </w:pPr>
      <w:r>
        <w:t>SVN Repository:</w:t>
      </w:r>
    </w:p>
    <w:p w14:paraId="0DEF63C2" w14:textId="77777777" w:rsidR="00B37D09" w:rsidRDefault="009C5102" w:rsidP="008B550B">
      <w:pPr>
        <w:pStyle w:val="BodyText2"/>
      </w:pPr>
      <w:hyperlink r:id="rId1325"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8B550B">
      <w:pPr>
        <w:pStyle w:val="BodyText2"/>
      </w:pPr>
      <w:r>
        <w:t>password:</w:t>
      </w:r>
      <w:r>
        <w:tab/>
        <w:t>Docview9</w:t>
      </w:r>
    </w:p>
    <w:p w14:paraId="7ED2DF1B" w14:textId="77777777" w:rsidR="00570CDA" w:rsidRDefault="00570CDA" w:rsidP="000E5536">
      <w:pPr>
        <w:pStyle w:val="Heading1"/>
      </w:pPr>
      <w:bookmarkStart w:id="235" w:name="_Toc315774631"/>
      <w:r>
        <w:t>Deployment</w:t>
      </w:r>
    </w:p>
    <w:p w14:paraId="7AC60FE8" w14:textId="77777777" w:rsidR="00570CDA" w:rsidRDefault="00570CDA" w:rsidP="008B550B">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lastRenderedPageBreak/>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8B550B">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6252E">
      <w:pPr>
        <w:pStyle w:val="ListNumber"/>
        <w:numPr>
          <w:ilvl w:val="0"/>
          <w:numId w:val="29"/>
        </w:numPr>
      </w:pPr>
      <w:r>
        <w:t>Install Postgresql 9.1</w:t>
      </w:r>
    </w:p>
    <w:p w14:paraId="541DD472" w14:textId="77777777" w:rsidR="00D4138A" w:rsidRDefault="00D4138A" w:rsidP="0006252E">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6252E">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06252E">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06252E">
      <w:pPr>
        <w:pStyle w:val="ListNumber"/>
        <w:numPr>
          <w:ilvl w:val="0"/>
          <w:numId w:val="27"/>
        </w:numPr>
      </w:pPr>
      <w:r>
        <w:t xml:space="preserve">Allow access to Postgresql for local network users (see </w:t>
      </w:r>
      <w:hyperlink r:id="rId1326" w:history="1">
        <w:r w:rsidRPr="008A1A0D">
          <w:rPr>
            <w:rStyle w:val="Hyperlink"/>
          </w:rPr>
          <w:t>here</w:t>
        </w:r>
      </w:hyperlink>
      <w:r>
        <w:t xml:space="preserve">) using the </w:t>
      </w:r>
      <w:r w:rsidRPr="0006252E">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06252E">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06252E">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06252E">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06252E">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6252E">
      <w:pPr>
        <w:pStyle w:val="ListNumber"/>
      </w:pPr>
      <w:r>
        <w:t xml:space="preserve">Run the sql script </w:t>
      </w:r>
      <w:hyperlink r:id="rId1327"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8B550B">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8B550B">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8B550B">
      <w:pPr>
        <w:pStyle w:val="BodyText2"/>
      </w:pPr>
      <w:r>
        <w:t>But this doesn’t:</w:t>
      </w:r>
    </w:p>
    <w:p w14:paraId="2C9961C0" w14:textId="15498020" w:rsidR="00DB37AA" w:rsidRDefault="00DB37AA" w:rsidP="008B550B">
      <w:pPr>
        <w:pStyle w:val="Unix"/>
      </w:pPr>
      <w:r w:rsidRPr="00DB37AA">
        <w:lastRenderedPageBreak/>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6252E">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06252E">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06252E">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06252E">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328"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06252E">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329"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06252E">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06252E">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8B550B">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8B550B">
      <w:pPr>
        <w:pStyle w:val="BodyText2"/>
      </w:pPr>
      <w:r>
        <w:t xml:space="preserve">Follow instructions </w:t>
      </w:r>
      <w:hyperlink r:id="rId1330"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8B550B">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8B550B">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6252E">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331"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lastRenderedPageBreak/>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8B550B">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06252E">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332"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06252E">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06252E">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333" w:history="1">
        <w:r w:rsidR="008C6890" w:rsidRPr="00795200">
          <w:rPr>
            <w:rStyle w:val="Hyperlink"/>
          </w:rPr>
          <w:t>https://github.com/andrewcottam/python-rest-server.git</w:t>
        </w:r>
      </w:hyperlink>
    </w:p>
    <w:p w14:paraId="7AA1B2CE" w14:textId="77777777" w:rsidR="00D4138A" w:rsidRDefault="0087026F" w:rsidP="0006252E">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6252E">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06252E">
      <w:pPr>
        <w:pStyle w:val="ListNumber"/>
      </w:pPr>
      <w:r>
        <w:t>Add schemas and functions so they can be tested</w:t>
      </w:r>
    </w:p>
    <w:p w14:paraId="1B97CD1F" w14:textId="345D2AB3" w:rsidR="006002E0" w:rsidRDefault="006002E0" w:rsidP="008B550B">
      <w:pPr>
        <w:pStyle w:val="BodyText2"/>
      </w:pPr>
      <w:r>
        <w:t xml:space="preserve">In the repo there is an </w:t>
      </w:r>
      <w:hyperlink r:id="rId1334"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6252E">
      <w:pPr>
        <w:pStyle w:val="ListNumber"/>
        <w:numPr>
          <w:ilvl w:val="0"/>
          <w:numId w:val="28"/>
        </w:numPr>
      </w:pPr>
      <w:r>
        <w:t>Enable CGI processing in Apache (</w:t>
      </w:r>
      <w:r w:rsidRPr="005C274F">
        <w:t>sudo a2enmod cgi</w:t>
      </w:r>
      <w:r>
        <w:t>)</w:t>
      </w:r>
    </w:p>
    <w:p w14:paraId="5654515B" w14:textId="60127D1E" w:rsidR="0087239C" w:rsidRDefault="0087239C" w:rsidP="0006252E">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6252E">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8B550B">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8B550B">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8B550B">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06252E">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lastRenderedPageBreak/>
        <w:t>On GitHub</w:t>
      </w:r>
    </w:p>
    <w:p w14:paraId="6EAA269D" w14:textId="1EFF1AF5" w:rsidR="00487E2B" w:rsidRDefault="00487E2B" w:rsidP="008B550B">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8B550B">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8B550B">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5">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8B550B">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8B550B">
      <w:pPr>
        <w:pStyle w:val="BodyText2"/>
      </w:pPr>
      <w:r>
        <w:t xml:space="preserve">Natural History Museum led FP7 funded project - </w:t>
      </w:r>
      <w:hyperlink r:id="rId1336"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8B550B">
      <w:pPr>
        <w:pStyle w:val="BodyText2"/>
      </w:pPr>
      <w:r>
        <w:t xml:space="preserve">Overall vision of range map/distribution data with Walter Jetz - </w:t>
      </w:r>
      <w:hyperlink r:id="rId1337"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8B550B">
      <w:pPr>
        <w:pStyle w:val="BodyText2"/>
      </w:pPr>
      <w:r>
        <w:t xml:space="preserve">Global species richness datasets at the 1Km scale. </w:t>
      </w:r>
    </w:p>
    <w:p w14:paraId="21A76C50" w14:textId="77777777" w:rsidR="000C7F06" w:rsidRDefault="009C5102" w:rsidP="008B550B">
      <w:pPr>
        <w:pStyle w:val="BodyText2"/>
      </w:pPr>
      <w:hyperlink r:id="rId1338" w:anchor="species-v1" w:history="1">
        <w:r w:rsidR="000C7F06">
          <w:rPr>
            <w:rStyle w:val="Hyperlink"/>
          </w:rPr>
          <w:t>http://sedac.ciesin.columbia.edu/maps/services/wms#species-v1</w:t>
        </w:r>
      </w:hyperlink>
    </w:p>
    <w:p w14:paraId="2EF30604" w14:textId="77777777" w:rsidR="00122C4F" w:rsidRDefault="007B60F7" w:rsidP="008B550B">
      <w:pPr>
        <w:pStyle w:val="BodyText2"/>
      </w:pPr>
      <w:r>
        <w:t xml:space="preserve">Looking at the data for </w:t>
      </w:r>
      <w:r w:rsidRPr="00F643C0">
        <w:rPr>
          <w:i/>
        </w:rPr>
        <w:t>Afrixalus knysnae</w:t>
      </w:r>
      <w:r w:rsidR="00F643C0">
        <w:t xml:space="preserve"> - Knysna Banana Frog (</w:t>
      </w:r>
      <w:hyperlink r:id="rId1339"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340"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8B550B">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8B550B">
      <w:pPr>
        <w:pStyle w:val="BodyText2"/>
      </w:pPr>
      <w:r>
        <w:t>Here is the comparison – blue is ours, red is CIESIN – note less inclusive and different spatial resolution</w:t>
      </w:r>
    </w:p>
    <w:p w14:paraId="5CEF8386" w14:textId="77777777" w:rsidR="008942C9" w:rsidRDefault="008942C9" w:rsidP="008B550B">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341"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8B550B">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8B550B">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342"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8B550B">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9C5102" w:rsidP="008B550B">
      <w:pPr>
        <w:pStyle w:val="BodyText2"/>
      </w:pPr>
      <w:hyperlink r:id="rId1343"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8B550B">
      <w:pPr>
        <w:pStyle w:val="BodyText2"/>
      </w:pPr>
      <w:r>
        <w:t xml:space="preserve">Barts OFAC is </w:t>
      </w:r>
      <w:hyperlink r:id="rId1344" w:history="1">
        <w:r w:rsidRPr="00846812">
          <w:rPr>
            <w:rStyle w:val="Hyperlink"/>
          </w:rPr>
          <w:t>here</w:t>
        </w:r>
      </w:hyperlink>
    </w:p>
    <w:p w14:paraId="1FFD4841" w14:textId="32FEA955" w:rsidR="00B37D09" w:rsidRDefault="008F2FB2" w:rsidP="000E5536">
      <w:pPr>
        <w:pStyle w:val="Heading1"/>
      </w:pPr>
      <w:r>
        <w:t>Admin stuff</w:t>
      </w:r>
      <w:bookmarkEnd w:id="235"/>
    </w:p>
    <w:p w14:paraId="52C9B064" w14:textId="77777777" w:rsidR="00B37D09" w:rsidRDefault="008F2FB2" w:rsidP="000E5536">
      <w:pPr>
        <w:pStyle w:val="Heading2"/>
      </w:pPr>
      <w:bookmarkStart w:id="236" w:name="_Toc315774632"/>
      <w:r>
        <w:t>ASL</w:t>
      </w:r>
      <w:bookmarkEnd w:id="236"/>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37" w:name="_Toc315774634"/>
      <w:bookmarkStart w:id="238" w:name="_Toc315774633"/>
      <w:r>
        <w:t>External Accounting</w:t>
      </w:r>
    </w:p>
    <w:p w14:paraId="710E1B86" w14:textId="77777777" w:rsidR="00217F6A" w:rsidRPr="00217F6A" w:rsidRDefault="00217F6A" w:rsidP="008B550B">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37"/>
    <w:p w14:paraId="6A566076" w14:textId="77777777" w:rsidR="005A38F9" w:rsidRDefault="005A38F9" w:rsidP="000E5536">
      <w:pPr>
        <w:pStyle w:val="Heading2"/>
      </w:pPr>
      <w:r>
        <w:t>Intranet/eSpecies Website</w:t>
      </w:r>
    </w:p>
    <w:p w14:paraId="0EBF8BA0" w14:textId="77777777" w:rsidR="005A38F9" w:rsidRDefault="005A38F9" w:rsidP="008B550B">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9C5102" w:rsidP="008B550B">
      <w:pPr>
        <w:pStyle w:val="BodyText2"/>
      </w:pPr>
      <w:hyperlink r:id="rId1345" w:history="1">
        <w:r w:rsidR="005A38F9" w:rsidRPr="004924C1">
          <w:rPr>
            <w:rStyle w:val="Hyperlink"/>
          </w:rPr>
          <w:t>http://especies.jrc.ec.europa.eu</w:t>
        </w:r>
      </w:hyperlink>
      <w:r w:rsidR="005A38F9">
        <w:t xml:space="preserve"> </w:t>
      </w:r>
    </w:p>
    <w:p w14:paraId="1EA3250A" w14:textId="77777777" w:rsidR="005A38F9" w:rsidRDefault="005A38F9" w:rsidP="008B550B">
      <w:pPr>
        <w:pStyle w:val="BodyText2"/>
      </w:pPr>
      <w:r>
        <w:t>which is a mirror of the internal site</w:t>
      </w:r>
    </w:p>
    <w:p w14:paraId="73D0AD9F" w14:textId="77777777" w:rsidR="005A38F9" w:rsidRDefault="009C5102" w:rsidP="008B550B">
      <w:pPr>
        <w:pStyle w:val="BodyText2"/>
      </w:pPr>
      <w:hyperlink r:id="rId1346"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lastRenderedPageBreak/>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8B550B">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8B550B">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8B550B">
      <w:pPr>
        <w:pStyle w:val="BodyText2"/>
      </w:pPr>
      <w:r>
        <w:t xml:space="preserve">Also for parties: </w:t>
      </w:r>
      <w:hyperlink r:id="rId1347" w:history="1">
        <w:r w:rsidRPr="00AD4996">
          <w:rPr>
            <w:rStyle w:val="Hyperlink"/>
          </w:rPr>
          <w:t>http://wab.jrc.cec.eu.int/vcs/</w:t>
        </w:r>
      </w:hyperlink>
    </w:p>
    <w:p w14:paraId="6CB5F58A" w14:textId="77777777" w:rsidR="00C143D1" w:rsidRPr="00E8172B" w:rsidRDefault="00C143D1" w:rsidP="008B550B">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8B550B">
      <w:pPr>
        <w:pStyle w:val="BodyText2"/>
      </w:pPr>
      <w:r>
        <w:t xml:space="preserve">Is awful. Apply for access from </w:t>
      </w:r>
      <w:hyperlink r:id="rId1348" w:history="1">
        <w:r w:rsidRPr="00B211A5">
          <w:rPr>
            <w:rStyle w:val="Hyperlink"/>
          </w:rPr>
          <w:t>jrc-helpdesk@ec.europa.eu</w:t>
        </w:r>
      </w:hyperlink>
    </w:p>
    <w:p w14:paraId="2901F9F7" w14:textId="5C900851" w:rsidR="00896B06" w:rsidRDefault="005A38F9" w:rsidP="008B550B">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8B550B">
      <w:pPr>
        <w:pStyle w:val="BodyText2"/>
      </w:pPr>
      <w:r>
        <w:t xml:space="preserve">If you have problems the addresses starting with </w:t>
      </w:r>
      <w:hyperlink r:id="rId1349" w:history="1">
        <w:r w:rsidRPr="00AD4ADE">
          <w:rPr>
            <w:rStyle w:val="Hyperlink"/>
          </w:rPr>
          <w:t>https://intracomm.ec.europa.eu</w:t>
        </w:r>
      </w:hyperlink>
      <w:r>
        <w:t xml:space="preserve"> are the same as </w:t>
      </w:r>
      <w:hyperlink r:id="rId1350" w:history="1">
        <w:r>
          <w:rPr>
            <w:rStyle w:val="Hyperlink"/>
          </w:rPr>
          <w:t>http://www.cc.cec</w:t>
        </w:r>
      </w:hyperlink>
      <w:r>
        <w:t xml:space="preserve">, e.g. </w:t>
      </w:r>
    </w:p>
    <w:p w14:paraId="51A05A83" w14:textId="77777777" w:rsidR="0010383B" w:rsidRDefault="0010383B" w:rsidP="008B550B">
      <w:pPr>
        <w:pStyle w:val="BodyText2"/>
      </w:pPr>
      <w:r>
        <w:t>The presentation templates are stored here:</w:t>
      </w:r>
    </w:p>
    <w:p w14:paraId="0FBD33A7" w14:textId="77777777" w:rsidR="005A38F9" w:rsidRDefault="009C5102" w:rsidP="008B550B">
      <w:pPr>
        <w:pStyle w:val="BodyText2"/>
      </w:pPr>
      <w:hyperlink r:id="rId1351" w:history="1">
        <w:r w:rsidR="005A38F9">
          <w:rPr>
            <w:rStyle w:val="Hyperlink"/>
          </w:rPr>
          <w:t>http://www.cc.cec/dgintranet/jrc/iesnet_pims/communication/templates/index_en.htm</w:t>
        </w:r>
      </w:hyperlink>
    </w:p>
    <w:p w14:paraId="68733BE6" w14:textId="77777777" w:rsidR="005A38F9" w:rsidRDefault="005A38F9" w:rsidP="008B550B">
      <w:pPr>
        <w:pStyle w:val="BodyText2"/>
      </w:pPr>
      <w:r>
        <w:t>is the same as:</w:t>
      </w:r>
    </w:p>
    <w:p w14:paraId="27CDC32B" w14:textId="77777777" w:rsidR="005A38F9" w:rsidRDefault="009C5102" w:rsidP="008B550B">
      <w:pPr>
        <w:pStyle w:val="BodyText2"/>
      </w:pPr>
      <w:hyperlink r:id="rId1352" w:history="1">
        <w:r w:rsidR="005A38F9">
          <w:rPr>
            <w:rStyle w:val="Hyperlink"/>
          </w:rPr>
          <w:t>https://intracomm.ec.europa.eu/dgintranet/jrc/iesnet_pims/communication/templates/index_en.htm</w:t>
        </w:r>
      </w:hyperlink>
    </w:p>
    <w:p w14:paraId="1BC50F95" w14:textId="77777777" w:rsidR="005A38F9" w:rsidRDefault="005A38F9" w:rsidP="008B550B">
      <w:pPr>
        <w:pStyle w:val="BodyText2"/>
      </w:pPr>
      <w:r>
        <w:t>EC password is now 03$ (4/6/12)</w:t>
      </w:r>
    </w:p>
    <w:p w14:paraId="71F37B20" w14:textId="77777777" w:rsidR="00E8275D" w:rsidRDefault="00E8275D" w:rsidP="008B550B">
      <w:pPr>
        <w:pStyle w:val="BodyText2"/>
      </w:pPr>
      <w:r>
        <w:t>EC password is now 04$ (24/9/12)</w:t>
      </w:r>
    </w:p>
    <w:p w14:paraId="24C77D14" w14:textId="77777777" w:rsidR="00950F1A" w:rsidRPr="00C743E9" w:rsidRDefault="00950F1A" w:rsidP="008B550B">
      <w:pPr>
        <w:pStyle w:val="BodyText2"/>
      </w:pPr>
      <w:r>
        <w:t xml:space="preserve">My internet password was changed successfully on 12/11/12 to thargal01. </w:t>
      </w:r>
    </w:p>
    <w:p w14:paraId="141624E3" w14:textId="77777777" w:rsidR="008314AA" w:rsidRDefault="008314AA" w:rsidP="0034374E">
      <w:pPr>
        <w:pStyle w:val="Heading3"/>
      </w:pPr>
      <w:bookmarkStart w:id="239" w:name="_Toc315774635"/>
      <w:r>
        <w:t>email</w:t>
      </w:r>
    </w:p>
    <w:p w14:paraId="3091C9EB" w14:textId="4E0336A3" w:rsidR="008314AA" w:rsidRDefault="008314AA" w:rsidP="008B550B">
      <w:pPr>
        <w:pStyle w:val="BodyText2"/>
      </w:pPr>
      <w:r>
        <w:t xml:space="preserve">Mail.jrc.it and user is Andrew.cottam </w:t>
      </w:r>
    </w:p>
    <w:p w14:paraId="47969394" w14:textId="1520F3CF" w:rsidR="00364424" w:rsidRDefault="009C5102" w:rsidP="008B550B">
      <w:pPr>
        <w:pStyle w:val="BodyText2"/>
      </w:pPr>
      <w:hyperlink r:id="rId1353"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8B550B">
      <w:pPr>
        <w:pStyle w:val="BodyText2"/>
      </w:pPr>
      <w:r>
        <w:t xml:space="preserve">On 27/1/16 changed password. </w:t>
      </w:r>
      <w:r w:rsidR="00B95983">
        <w:t>cottaan</w:t>
      </w:r>
      <w:r>
        <w:t>, thargaL88$</w:t>
      </w:r>
    </w:p>
    <w:p w14:paraId="4B7218BA" w14:textId="4080747A" w:rsidR="009452EE" w:rsidRDefault="009452EE" w:rsidP="008B550B">
      <w:pPr>
        <w:pStyle w:val="BodyText2"/>
      </w:pPr>
      <w:r>
        <w:t xml:space="preserve">From January 2017 we can only access email from </w:t>
      </w:r>
      <w:hyperlink r:id="rId1354"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lastRenderedPageBreak/>
        <w:t>ECAS</w:t>
      </w:r>
    </w:p>
    <w:p w14:paraId="7D3F14E7" w14:textId="68C117E3" w:rsidR="00E61BB9" w:rsidRDefault="00E61BB9" w:rsidP="008B550B">
      <w:pPr>
        <w:pStyle w:val="BodyText2"/>
      </w:pPr>
      <w:r>
        <w:t>Logon from Feb 2015 is cottaan/thargal88$</w:t>
      </w:r>
      <w:r w:rsidR="00FD0431">
        <w:t>, thargaL90$ (26/5/15)</w:t>
      </w:r>
      <w:r w:rsidR="00894E02">
        <w:t>, thargaL96$ (5/10/16)</w:t>
      </w:r>
      <w:r w:rsidR="006E1AFA">
        <w:t>, thargaL97$ (9/1/17)</w:t>
      </w:r>
      <w:r w:rsidR="00665761">
        <w:t>, thargaL98$ (10/4/17)</w:t>
      </w:r>
    </w:p>
    <w:p w14:paraId="65ED34F9" w14:textId="77777777" w:rsidR="00C143D1" w:rsidRDefault="00C143D1" w:rsidP="0034374E">
      <w:pPr>
        <w:pStyle w:val="Heading3"/>
      </w:pPr>
      <w:r>
        <w:t>Flexi</w:t>
      </w:r>
    </w:p>
    <w:p w14:paraId="581623B9" w14:textId="77777777" w:rsidR="00C143D1" w:rsidRDefault="00C143D1" w:rsidP="008B550B">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8B550B">
      <w:pPr>
        <w:pStyle w:val="BodyText2"/>
      </w:pPr>
      <w:r w:rsidRPr="0035203A">
        <w:t>Staff can access the Settlements Office's premises (building 73 – main entrance) every Friday, from 11 a.m. to 1 p.m</w:t>
      </w:r>
    </w:p>
    <w:p w14:paraId="42ECDBF4" w14:textId="77777777" w:rsidR="00C143D1" w:rsidRPr="0035203A" w:rsidRDefault="00C143D1" w:rsidP="008B550B">
      <w:pPr>
        <w:pStyle w:val="BodyText2"/>
      </w:pPr>
      <w:r>
        <w:t xml:space="preserve">JSIS online: </w:t>
      </w:r>
      <w:hyperlink r:id="rId1355" w:history="1">
        <w:r w:rsidRPr="000D156B">
          <w:rPr>
            <w:rStyle w:val="Hyperlink"/>
          </w:rPr>
          <w:t>https://webgate.ec.europa.eu/RCAM</w:t>
        </w:r>
      </w:hyperlink>
      <w:r>
        <w:t xml:space="preserve"> </w:t>
      </w:r>
    </w:p>
    <w:p w14:paraId="69BA4F52" w14:textId="77777777" w:rsidR="00C143D1" w:rsidRDefault="00C143D1" w:rsidP="008B550B">
      <w:pPr>
        <w:pStyle w:val="BodyText2"/>
      </w:pPr>
      <w:r>
        <w:t>Making an application for reimbursement:</w:t>
      </w:r>
    </w:p>
    <w:p w14:paraId="2B81F1FA" w14:textId="77777777" w:rsidR="00C143D1" w:rsidRDefault="00C143D1" w:rsidP="0006252E">
      <w:pPr>
        <w:pStyle w:val="ListNumber"/>
        <w:numPr>
          <w:ilvl w:val="0"/>
          <w:numId w:val="32"/>
        </w:numPr>
      </w:pPr>
      <w:r>
        <w:t>Login into JSIS using the connected@ispra (under tools | JSIS)</w:t>
      </w:r>
    </w:p>
    <w:p w14:paraId="332CE0F5" w14:textId="77777777" w:rsidR="00C143D1" w:rsidRDefault="00C143D1" w:rsidP="0006252E">
      <w:pPr>
        <w:pStyle w:val="ListNumber"/>
        <w:numPr>
          <w:ilvl w:val="0"/>
          <w:numId w:val="32"/>
        </w:numPr>
      </w:pPr>
      <w:r>
        <w:t>Click create a new reimbursement request</w:t>
      </w:r>
    </w:p>
    <w:p w14:paraId="5BBEE860" w14:textId="77777777" w:rsidR="00C143D1" w:rsidRPr="009460FC" w:rsidRDefault="00C143D1" w:rsidP="0006252E">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8B550B">
      <w:pPr>
        <w:pStyle w:val="BodyText2"/>
      </w:pPr>
      <w:r>
        <w:t xml:space="preserve">Available </w:t>
      </w:r>
      <w:hyperlink r:id="rId1356" w:history="1">
        <w:r w:rsidRPr="00AD5E30">
          <w:rPr>
            <w:rStyle w:val="Hyperlink"/>
          </w:rPr>
          <w:t>here</w:t>
        </w:r>
      </w:hyperlink>
      <w:r>
        <w:t>.</w:t>
      </w:r>
    </w:p>
    <w:p w14:paraId="1BA23729" w14:textId="77777777" w:rsidR="00C143D1" w:rsidRDefault="00C143D1" w:rsidP="0034374E">
      <w:pPr>
        <w:pStyle w:val="Heading3"/>
      </w:pPr>
      <w:bookmarkStart w:id="240" w:name="_Toc315774641"/>
      <w:r>
        <w:t>Syslog language application</w:t>
      </w:r>
      <w:bookmarkEnd w:id="240"/>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8B550B">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8B550B">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9C5102" w:rsidP="008B550B">
      <w:pPr>
        <w:pStyle w:val="BodyText2"/>
      </w:pPr>
      <w:hyperlink r:id="rId1357"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41" w:name="_Toc315774637"/>
      <w:bookmarkEnd w:id="239"/>
      <w:r>
        <w:t>Proxies and networking</w:t>
      </w:r>
    </w:p>
    <w:p w14:paraId="0FC32788" w14:textId="77777777" w:rsidR="00CD018C" w:rsidRPr="00EF19D9" w:rsidRDefault="00EF19D9" w:rsidP="008B550B">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8B550B">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358"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8B550B">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8B550B">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8B550B">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8B550B">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42" w:name="_Ref454350506"/>
      <w:r>
        <w:t>in Maven</w:t>
      </w:r>
      <w:bookmarkEnd w:id="242"/>
    </w:p>
    <w:p w14:paraId="3B075EAF" w14:textId="639C5E7C" w:rsidR="00CB294F" w:rsidRDefault="00CB294F" w:rsidP="008B550B">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8B550B">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43" w:name="_Ref457547926"/>
      <w:r>
        <w:t>in Python</w:t>
      </w:r>
      <w:bookmarkEnd w:id="243"/>
    </w:p>
    <w:p w14:paraId="05AF7254" w14:textId="77777777" w:rsidR="005443F3" w:rsidRDefault="005443F3" w:rsidP="008B550B">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8B550B">
      <w:pPr>
        <w:pStyle w:val="BodyText2"/>
      </w:pPr>
      <w:r>
        <w:t>This used to work for uploading GAE apps but is now failing on 29/7/2016.</w:t>
      </w:r>
    </w:p>
    <w:p w14:paraId="4302C7D7" w14:textId="77777777" w:rsidR="005443F3" w:rsidRDefault="005443F3" w:rsidP="008B550B">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lastRenderedPageBreak/>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359" w:history="1">
        <w:r w:rsidRPr="00F918F3">
          <w:rPr>
            <w:rStyle w:val="Hyperlink"/>
          </w:rPr>
          <w:t>http://localhost:8000</w:t>
        </w:r>
      </w:hyperlink>
    </w:p>
    <w:p w14:paraId="5B0C3F8E" w14:textId="77777777" w:rsidR="005443F3" w:rsidRDefault="005443F3" w:rsidP="008B550B">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11C88168" w14:textId="77777777" w:rsidR="005443F3" w:rsidRDefault="005443F3" w:rsidP="008B550B">
      <w:pPr>
        <w:pStyle w:val="BodyText2"/>
      </w:pPr>
    </w:p>
    <w:p w14:paraId="2E2DA910" w14:textId="0924C018" w:rsidR="00A74604" w:rsidRDefault="00A74604" w:rsidP="00572635">
      <w:pPr>
        <w:pStyle w:val="Heading5"/>
      </w:pPr>
      <w:bookmarkStart w:id="244" w:name="_Ref464140442"/>
      <w:r>
        <w:t>in QGIS</w:t>
      </w:r>
      <w:bookmarkEnd w:id="244"/>
    </w:p>
    <w:p w14:paraId="28BB9525" w14:textId="395747DB" w:rsidR="00A74604" w:rsidRDefault="00A74604" w:rsidP="008B550B">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8B550B">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0">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8B550B">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361"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362"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41"/>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8B550B">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lastRenderedPageBreak/>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8B550B">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8B550B">
      <w:pPr>
        <w:pStyle w:val="BodyText2"/>
      </w:pPr>
      <w:r>
        <w:t>Must submit a statement of expenses within 3 months.</w:t>
      </w:r>
    </w:p>
    <w:p w14:paraId="25B7EB83" w14:textId="77777777" w:rsidR="005A38F9" w:rsidRPr="00B85BE9" w:rsidRDefault="005A38F9" w:rsidP="008B550B">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8B550B">
      <w:pPr>
        <w:pStyle w:val="BodyText2"/>
      </w:pPr>
      <w:r>
        <w:t xml:space="preserve">Booking flights is brilliant in </w:t>
      </w:r>
      <w:hyperlink r:id="rId1363"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8B550B">
      <w:pPr>
        <w:pStyle w:val="BodyText2"/>
      </w:pPr>
      <w:r>
        <w:lastRenderedPageBreak/>
        <w:t xml:space="preserve">Here is the system: </w:t>
      </w:r>
      <w:hyperlink r:id="rId1364" w:history="1">
        <w:r>
          <w:rPr>
            <w:rStyle w:val="Hyperlink"/>
          </w:rPr>
          <w:t>https://apps.jrc.cec.eu.int/navette</w:t>
        </w:r>
      </w:hyperlink>
    </w:p>
    <w:p w14:paraId="0476DBCE" w14:textId="4E5B4E44" w:rsidR="00B37D09" w:rsidRDefault="008F2FB2" w:rsidP="000E5536">
      <w:pPr>
        <w:pStyle w:val="Heading2"/>
      </w:pPr>
      <w:r>
        <w:t>Phones</w:t>
      </w:r>
      <w:bookmarkEnd w:id="238"/>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45" w:name="_Toc315774640"/>
      <w:bookmarkStart w:id="246" w:name="_Toc315774638"/>
      <w:bookmarkStart w:id="247" w:name="_Toc315774636"/>
      <w:r>
        <w:t>Printer scanners</w:t>
      </w:r>
    </w:p>
    <w:p w14:paraId="2BE98C60" w14:textId="77777777" w:rsidR="005D198D" w:rsidRPr="005D198D" w:rsidRDefault="005D198D" w:rsidP="008B550B">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8B550B">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45"/>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365"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366"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367" w:history="1">
        <w:r w:rsidRPr="0077669C">
          <w:rPr>
            <w:rStyle w:val="Hyperlink"/>
          </w:rPr>
          <w:t>http://onlinelibrary.wiley.com/doi/10.1111/j.1467-9671.2009.01170.x/full)</w:t>
        </w:r>
      </w:hyperlink>
    </w:p>
    <w:p w14:paraId="345002AC" w14:textId="77777777" w:rsidR="005A38F9" w:rsidRDefault="005A38F9" w:rsidP="008B550B">
      <w:pPr>
        <w:pStyle w:val="BodyText2"/>
      </w:pPr>
      <w:r>
        <w:t xml:space="preserve">The EBSCO system seems to have gone somewhere – but use the </w:t>
      </w:r>
      <w:hyperlink r:id="rId1368"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8B550B">
      <w:pPr>
        <w:pStyle w:val="BodyText2"/>
      </w:pPr>
      <w:r>
        <w:t xml:space="preserve">Nature and some other journals do not recognise your IP so you have to do something else. See </w:t>
      </w:r>
      <w:hyperlink r:id="rId1369"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8B550B">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lastRenderedPageBreak/>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8B550B">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370" w:history="1">
        <w:r w:rsidR="00FC67A9" w:rsidRPr="00CF73E0">
          <w:rPr>
            <w:rStyle w:val="Hyperlink"/>
          </w:rPr>
          <w:t>a.cottam@gmail.com</w:t>
        </w:r>
      </w:hyperlink>
      <w:r w:rsidR="00FC67A9">
        <w:t xml:space="preserve">. There is a bug at the moment thought with the indexing – see </w:t>
      </w:r>
      <w:hyperlink r:id="rId1371"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8B550B">
      <w:pPr>
        <w:pStyle w:val="BodyText2"/>
      </w:pPr>
      <w:r>
        <w:t xml:space="preserve">Good paper </w:t>
      </w:r>
      <w:hyperlink r:id="rId1372" w:history="1">
        <w:r w:rsidRPr="003B0D1F">
          <w:rPr>
            <w:rStyle w:val="Hyperlink"/>
          </w:rPr>
          <w:t>here</w:t>
        </w:r>
      </w:hyperlink>
      <w:r>
        <w:t xml:space="preserve"> written by JRC staff about publications and the process of publishing. </w:t>
      </w:r>
    </w:p>
    <w:p w14:paraId="1DB6DFCF" w14:textId="77777777" w:rsidR="00FD0998" w:rsidRDefault="00FD0998" w:rsidP="008B550B">
      <w:pPr>
        <w:pStyle w:val="BodyText2"/>
      </w:pPr>
      <w:r>
        <w:t>Journals indexed by th</w:t>
      </w:r>
      <w:r w:rsidRPr="00FD0998">
        <w:t xml:space="preserve">e </w:t>
      </w:r>
      <w:hyperlink r:id="rId1373"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374"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8B550B">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46"/>
    </w:p>
    <w:p w14:paraId="6F628958" w14:textId="77777777" w:rsidR="005A38F9" w:rsidRDefault="005A38F9" w:rsidP="0034374E">
      <w:pPr>
        <w:pStyle w:val="Heading3"/>
      </w:pPr>
      <w:bookmarkStart w:id="248" w:name="_Toc315774639"/>
      <w:r>
        <w:t>Internally</w:t>
      </w:r>
    </w:p>
    <w:p w14:paraId="323BD6FA" w14:textId="77777777" w:rsidR="005A38F9" w:rsidRPr="00957C5B" w:rsidRDefault="005A38F9" w:rsidP="008B550B">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48"/>
    </w:p>
    <w:p w14:paraId="39E4D67C" w14:textId="77777777" w:rsidR="005A38F9" w:rsidRDefault="005A38F9" w:rsidP="008B550B">
      <w:pPr>
        <w:pStyle w:val="BodyText2"/>
      </w:pPr>
      <w:r>
        <w:lastRenderedPageBreak/>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75"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8B550B">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49" w:name="_Toc315774652"/>
      <w:bookmarkStart w:id="250" w:name="_Toc315774651"/>
      <w:bookmarkEnd w:id="247"/>
      <w:r>
        <w:t>Yammer</w:t>
      </w:r>
    </w:p>
    <w:p w14:paraId="7A8719A4" w14:textId="77777777" w:rsidR="001D0700" w:rsidRDefault="001D0700" w:rsidP="008B550B">
      <w:pPr>
        <w:pStyle w:val="BodyText2"/>
      </w:pPr>
      <w:r>
        <w:t xml:space="preserve">Login: </w:t>
      </w:r>
      <w:hyperlink r:id="rId1376" w:history="1">
        <w:r w:rsidR="00FF4F79">
          <w:rPr>
            <w:rStyle w:val="Hyperlink"/>
          </w:rPr>
          <w:t>Andrew.cottam@jrc.ec.europa.eu</w:t>
        </w:r>
      </w:hyperlink>
    </w:p>
    <w:p w14:paraId="2BEFA9AE" w14:textId="0E90ED6D" w:rsidR="001D0700" w:rsidRPr="001D0700" w:rsidRDefault="009C0BCE" w:rsidP="008B550B">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9C5102" w:rsidP="008B550B">
      <w:pPr>
        <w:pStyle w:val="BodyText2"/>
      </w:pPr>
      <w:hyperlink r:id="rId1377" w:history="1">
        <w:r w:rsidR="0083186F" w:rsidRPr="00F47753">
          <w:rPr>
            <w:rStyle w:val="Hyperlink"/>
          </w:rPr>
          <w:t>http://h05-dev-vm14.jrc.it/</w:t>
        </w:r>
      </w:hyperlink>
      <w:r w:rsidR="0083186F">
        <w:t xml:space="preserve"> </w:t>
      </w:r>
    </w:p>
    <w:p w14:paraId="0069F3D6" w14:textId="77777777" w:rsidR="006E57B3" w:rsidRPr="006E57B3" w:rsidRDefault="006E57B3" w:rsidP="008B550B">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06252E">
      <w:pPr>
        <w:pStyle w:val="ListNumber"/>
        <w:numPr>
          <w:ilvl w:val="0"/>
          <w:numId w:val="33"/>
        </w:numPr>
      </w:pPr>
      <w:r>
        <w:t xml:space="preserve">Log on to </w:t>
      </w:r>
      <w:hyperlink r:id="rId1378" w:history="1">
        <w:r w:rsidRPr="00661657">
          <w:rPr>
            <w:rStyle w:val="Hyperlink"/>
          </w:rPr>
          <w:t>https://www.mytnt.it/myTNT/</w:t>
        </w:r>
      </w:hyperlink>
      <w:r>
        <w:t xml:space="preserve"> </w:t>
      </w:r>
    </w:p>
    <w:p w14:paraId="5FB5D092" w14:textId="768DA3B7" w:rsidR="006C692D" w:rsidRDefault="006C692D" w:rsidP="0006252E">
      <w:pPr>
        <w:pStyle w:val="ListNumber"/>
      </w:pPr>
      <w:r>
        <w:t>Enter   Customer ID: N03608, User ID: IES (case sensitive), Password:       IESISPRA (case sensitive)</w:t>
      </w:r>
    </w:p>
    <w:p w14:paraId="330B199F" w14:textId="251A585A" w:rsidR="006C692D" w:rsidRDefault="006C692D" w:rsidP="0006252E">
      <w:pPr>
        <w:pStyle w:val="ListNumber"/>
      </w:pPr>
      <w:r>
        <w:t>Click Crea spedizione for new requests [or Tracking – to follow requests]</w:t>
      </w:r>
    </w:p>
    <w:p w14:paraId="5331180F" w14:textId="7EBC434B" w:rsidR="006C692D" w:rsidRDefault="006C692D" w:rsidP="0006252E">
      <w:pPr>
        <w:pStyle w:val="ListNumber"/>
      </w:pPr>
      <w:r>
        <w:t>In the Dettaglio indirizzi section, click the Codice cliente box and from the list of options and select:</w:t>
      </w:r>
    </w:p>
    <w:p w14:paraId="273A2249" w14:textId="77777777" w:rsidR="006C692D" w:rsidRDefault="006C692D" w:rsidP="008B550B">
      <w:pPr>
        <w:pStyle w:val="BodyText2"/>
      </w:pPr>
      <w:r>
        <w:t>01703822 for deliveries to Italian addresses</w:t>
      </w:r>
    </w:p>
    <w:p w14:paraId="7C4223AE" w14:textId="77777777" w:rsidR="006C692D" w:rsidRDefault="006C692D" w:rsidP="008B550B">
      <w:pPr>
        <w:pStyle w:val="BodyText2"/>
      </w:pPr>
      <w:r>
        <w:t>08322113 for deliveries to other countries</w:t>
      </w:r>
    </w:p>
    <w:p w14:paraId="46C54C2B" w14:textId="2FBCCBAD" w:rsidR="006C692D" w:rsidRDefault="006C692D" w:rsidP="0006252E">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6252E">
      <w:pPr>
        <w:pStyle w:val="ListNumber"/>
      </w:pPr>
      <w:r>
        <w:t>In the Dettaglio spedizione section, Select Buste or Pacchi, Select date of collection, Select the service that you want</w:t>
      </w:r>
    </w:p>
    <w:p w14:paraId="4A1DEE42" w14:textId="77777777" w:rsidR="006C692D" w:rsidRDefault="006C692D" w:rsidP="0006252E">
      <w:pPr>
        <w:pStyle w:val="ListNumber"/>
      </w:pPr>
      <w:r>
        <w:t>Enter details of dimensions/weight (you may have to go to the riceviemnto merci to weight your package.</w:t>
      </w:r>
    </w:p>
    <w:p w14:paraId="1A9F163E" w14:textId="399011DF" w:rsidR="006C692D" w:rsidRPr="006C692D" w:rsidRDefault="006C692D" w:rsidP="0006252E">
      <w:pPr>
        <w:pStyle w:val="ListNumber"/>
      </w:pPr>
      <w:r>
        <w:t>Click Stampa etichetta (allow popups) and print the label.</w:t>
      </w:r>
    </w:p>
    <w:p w14:paraId="7BBBFA9B" w14:textId="77777777" w:rsidR="00BB1D27" w:rsidRDefault="00BB1D27" w:rsidP="000E5536">
      <w:pPr>
        <w:pStyle w:val="Heading1"/>
      </w:pPr>
      <w:r>
        <w:t>Meetings/Calls</w:t>
      </w:r>
      <w:bookmarkEnd w:id="249"/>
    </w:p>
    <w:p w14:paraId="758A1068" w14:textId="77777777" w:rsidR="00BB1D27" w:rsidRDefault="00BB1D27" w:rsidP="000E5536">
      <w:pPr>
        <w:pStyle w:val="Heading2"/>
      </w:pPr>
      <w:bookmarkStart w:id="251" w:name="_Toc315774653"/>
      <w:r>
        <w:t>GBIF Skype call with Eamon and Tim Robertson 9/9/11</w:t>
      </w:r>
      <w:bookmarkEnd w:id="251"/>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lastRenderedPageBreak/>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8B550B">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8B550B">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8B550B">
      <w:pPr>
        <w:pStyle w:val="BodyText2"/>
      </w:pPr>
      <w:r>
        <w:t>24th or 27th october</w:t>
      </w:r>
    </w:p>
    <w:p w14:paraId="071A56E7" w14:textId="77777777" w:rsidR="00BB1D27" w:rsidRDefault="00BB1D27" w:rsidP="000E5536">
      <w:pPr>
        <w:pStyle w:val="Heading2"/>
      </w:pPr>
      <w:bookmarkStart w:id="252" w:name="_Toc315774654"/>
      <w:r>
        <w:t>Questions for IUCN at the meeting in December</w:t>
      </w:r>
      <w:bookmarkEnd w:id="252"/>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9C5102" w:rsidP="008B550B">
      <w:pPr>
        <w:pStyle w:val="BodyText2"/>
      </w:pPr>
      <w:hyperlink r:id="rId1379"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9C5102" w:rsidP="008B550B">
      <w:pPr>
        <w:pStyle w:val="BodyText2"/>
      </w:pPr>
      <w:hyperlink r:id="rId1380"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8B550B">
      <w:pPr>
        <w:pStyle w:val="BodyText2"/>
      </w:pPr>
      <w:r>
        <w:t>Some species are not shown, e.g. 39367 and this is because their LEGEND field is not '' and we have a layer definition of LEGEND &lt;&gt;''!!!</w:t>
      </w:r>
    </w:p>
    <w:p w14:paraId="1165A568" w14:textId="77777777" w:rsidR="00BB1D27" w:rsidRDefault="00BB1D27" w:rsidP="008B550B">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8B550B">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8B550B">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lastRenderedPageBreak/>
        <w:t>Vineet 13/6/12</w:t>
      </w:r>
    </w:p>
    <w:p w14:paraId="2AA71FEC" w14:textId="77777777" w:rsidR="00E23E00" w:rsidRDefault="00E23E00" w:rsidP="008B550B">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lastRenderedPageBreak/>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8B550B">
      <w:pPr>
        <w:pStyle w:val="BodyText2"/>
      </w:pPr>
      <w:r>
        <w:t>For Enrico 26/3/13:</w:t>
      </w:r>
    </w:p>
    <w:p w14:paraId="3B7EB942" w14:textId="77777777" w:rsidR="00E42DE0" w:rsidRDefault="00E42DE0" w:rsidP="008B550B">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8B550B">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8B550B">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8B550B">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8B550B">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8B550B">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092E52C0" w:rsidR="00B37D09" w:rsidRDefault="008F2FB2" w:rsidP="000E5536">
      <w:pPr>
        <w:pStyle w:val="Heading1"/>
      </w:pPr>
      <w:r>
        <w:t>IUCN Machine</w:t>
      </w:r>
      <w:bookmarkEnd w:id="250"/>
    </w:p>
    <w:p w14:paraId="56D2D533" w14:textId="77777777" w:rsidR="0030068E" w:rsidRDefault="0030068E" w:rsidP="000E5536">
      <w:pPr>
        <w:pStyle w:val="Heading2"/>
      </w:pPr>
      <w:r>
        <w:t>Machine Login</w:t>
      </w:r>
    </w:p>
    <w:p w14:paraId="7149DB18" w14:textId="77777777" w:rsidR="0030068E" w:rsidRDefault="0030068E" w:rsidP="008B550B">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8B550B">
      <w:pPr>
        <w:pStyle w:val="BodyText2"/>
      </w:pPr>
      <w:r>
        <w:t>To ArcGIS Server 10.01 (</w:t>
      </w:r>
      <w:hyperlink r:id="rId1381" w:history="1">
        <w:r>
          <w:rPr>
            <w:rStyle w:val="Hyperlink"/>
          </w:rPr>
          <w:t>http://79.125.16.106/arcgis/manager/default.aspx</w:t>
        </w:r>
      </w:hyperlink>
      <w:r>
        <w:t>)</w:t>
      </w:r>
    </w:p>
    <w:p w14:paraId="3BF6B6A8" w14:textId="77777777" w:rsidR="0030068E" w:rsidRDefault="0030068E" w:rsidP="008B550B">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8B550B">
      <w:pPr>
        <w:pStyle w:val="BodyText2"/>
      </w:pPr>
      <w:r>
        <w:t>To ArcGIS Server 10.1 (</w:t>
      </w:r>
      <w:hyperlink r:id="rId1382"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8B550B">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8B550B">
      <w:pPr>
        <w:pStyle w:val="BodyText2"/>
      </w:pPr>
      <w:r>
        <w:lastRenderedPageBreak/>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8B550B">
      <w:pPr>
        <w:pStyle w:val="BodyText2"/>
      </w:pPr>
      <w:r>
        <w:t>Cloning the GP Scripts project into AS3. Click on Import Project, Git | Git Repository and ENTER THE HTTP URL for the repo</w:t>
      </w:r>
    </w:p>
    <w:p w14:paraId="3A18E842" w14:textId="77777777" w:rsidR="00921B69" w:rsidRDefault="008B172D" w:rsidP="008B550B">
      <w:pPr>
        <w:pStyle w:val="BodyText2"/>
      </w:pPr>
      <w:r>
        <w:t>T</w:t>
      </w:r>
      <w:r w:rsidR="00CF40E9">
        <w:t>he RedListUser and MichaelSchul</w:t>
      </w:r>
      <w:r>
        <w:t>z have permissions and their passwords are conservation$</w:t>
      </w:r>
    </w:p>
    <w:p w14:paraId="6892F70D" w14:textId="77777777" w:rsidR="00C14CD5" w:rsidRDefault="009C5102" w:rsidP="008B550B">
      <w:pPr>
        <w:pStyle w:val="BodyText2"/>
      </w:pPr>
      <w:hyperlink r:id="rId1383" w:history="1">
        <w:r w:rsidR="00BB1D27" w:rsidRPr="00C577D8">
          <w:rPr>
            <w:rStyle w:val="Hyperlink"/>
          </w:rPr>
          <w:t>http://ehabitat-wps.jrc.ec.europa.eu/cgi-bin/wdpa2011</w:t>
        </w:r>
      </w:hyperlink>
      <w:r w:rsidR="00BB1D27">
        <w:t xml:space="preserve"> </w:t>
      </w:r>
    </w:p>
    <w:p w14:paraId="691CAE13" w14:textId="77777777" w:rsidR="00997899" w:rsidRDefault="009851A4" w:rsidP="008B550B">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8B550B">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8B550B">
      <w:pPr>
        <w:pStyle w:val="BodyText2"/>
      </w:pPr>
      <w:r>
        <w:t>Domain: mapservices.iucnredlist.org</w:t>
      </w:r>
    </w:p>
    <w:p w14:paraId="31858B3B" w14:textId="77777777" w:rsidR="001560CC" w:rsidRDefault="007C5C82" w:rsidP="008B550B">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8B550B">
      <w:pPr>
        <w:pStyle w:val="BodyText2"/>
      </w:pPr>
      <w:r>
        <w:t xml:space="preserve">Example </w:t>
      </w:r>
      <w:r w:rsidR="0079695A">
        <w:t>REST</w:t>
      </w:r>
      <w:r>
        <w:t xml:space="preserve"> call:</w:t>
      </w:r>
    </w:p>
    <w:p w14:paraId="00105218" w14:textId="77777777" w:rsidR="004F2A95" w:rsidRDefault="009C5102" w:rsidP="008B550B">
      <w:pPr>
        <w:pStyle w:val="BodyText2"/>
      </w:pPr>
      <w:hyperlink r:id="rId1384"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8B550B">
      <w:pPr>
        <w:pStyle w:val="BodyText2"/>
      </w:pPr>
      <w:r>
        <w:t>Example WFS call:</w:t>
      </w:r>
    </w:p>
    <w:p w14:paraId="23C780A6" w14:textId="77777777" w:rsidR="0079695A" w:rsidRDefault="009C5102" w:rsidP="008B550B">
      <w:pPr>
        <w:pStyle w:val="BodyText2"/>
      </w:pPr>
      <w:hyperlink r:id="rId1385"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8B550B">
      <w:pPr>
        <w:pStyle w:val="BodyText2"/>
      </w:pPr>
      <w:r>
        <w:t>Doesn’t work! Think because they are secure services.</w:t>
      </w:r>
      <w:r w:rsidR="00C51405">
        <w:t xml:space="preserve"> For the test service (not secured):</w:t>
      </w:r>
    </w:p>
    <w:p w14:paraId="6F008FAB" w14:textId="77777777" w:rsidR="00C51405" w:rsidRDefault="009C5102" w:rsidP="008B550B">
      <w:pPr>
        <w:pStyle w:val="BodyText2"/>
      </w:pPr>
      <w:hyperlink r:id="rId1386"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8B550B">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8B550B">
      <w:pPr>
        <w:pStyle w:val="BodyText2"/>
      </w:pPr>
      <w:r>
        <w:lastRenderedPageBreak/>
        <w:t xml:space="preserve">To use the Javascript API to create Dynamic Layers, you need to use setLayerDrawingOptions method on the ArcGISDynamicMapServiceLayer (see </w:t>
      </w:r>
      <w:hyperlink r:id="rId1387"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8B550B">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8B550B">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88"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8B550B">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8B550B">
      <w:pPr>
        <w:pStyle w:val="BodyText2"/>
      </w:pPr>
      <w:r>
        <w:t>Reading the docs it looks like you have to use normal http authentication for accessing the OGC services and not token-based authentication. Asked Adrian to set it up.</w:t>
      </w:r>
    </w:p>
    <w:p w14:paraId="311D561B" w14:textId="2785AF30" w:rsidR="00B37D09" w:rsidRDefault="008F2FB2" w:rsidP="000E5536">
      <w:pPr>
        <w:pStyle w:val="Heading1"/>
      </w:pPr>
      <w:bookmarkStart w:id="253" w:name="_Toc315774655"/>
      <w:r>
        <w:t>I</w:t>
      </w:r>
      <w:r w:rsidR="006B4226">
        <w:t>deas</w:t>
      </w:r>
      <w:r w:rsidR="00D71ED3">
        <w:t>/Useful</w:t>
      </w:r>
      <w:bookmarkEnd w:id="253"/>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8B550B">
      <w:pPr>
        <w:pStyle w:val="BodyText2"/>
      </w:pPr>
      <w:r>
        <w:t xml:space="preserve">The European Red Lists are available from the EEA: </w:t>
      </w:r>
      <w:hyperlink r:id="rId1389"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8B550B">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8B550B">
      <w:pPr>
        <w:pStyle w:val="BodyText2"/>
      </w:pPr>
      <w:r>
        <w:t>AquaMaps are another source of data that we sho</w:t>
      </w:r>
      <w:r w:rsidR="001C6C76">
        <w:t>uld look at for marine species.</w:t>
      </w:r>
    </w:p>
    <w:p w14:paraId="0C14AE7C" w14:textId="77777777" w:rsidR="00B37D09" w:rsidRDefault="008F2FB2" w:rsidP="008B550B">
      <w:pPr>
        <w:pStyle w:val="BodyText2"/>
      </w:pPr>
      <w:r>
        <w:t xml:space="preserve">Incorporate Bayesian inference </w:t>
      </w:r>
      <w:r w:rsidR="00652A9C">
        <w:t>-</w:t>
      </w:r>
      <w:r>
        <w:t xml:space="preserve"> </w:t>
      </w:r>
      <w:hyperlink r:id="rId1390" w:anchor="readme" w:history="1">
        <w:r w:rsidR="00F51A41" w:rsidRPr="008A1D6F">
          <w:rPr>
            <w:rStyle w:val="Hyperlink"/>
          </w:rPr>
          <w:t>https://github.com/pymc-devs/pymc#readme</w:t>
        </w:r>
      </w:hyperlink>
    </w:p>
    <w:p w14:paraId="10767FF3" w14:textId="77777777" w:rsidR="00B37D09" w:rsidRDefault="008F2FB2" w:rsidP="008B550B">
      <w:pPr>
        <w:pStyle w:val="BodyText2"/>
      </w:pPr>
      <w:r>
        <w:t>Alphashapes on git</w:t>
      </w:r>
      <w:r w:rsidR="00652A9C">
        <w:t xml:space="preserve"> -</w:t>
      </w:r>
      <w:r>
        <w:t xml:space="preserve"> </w:t>
      </w:r>
      <w:hyperlink r:id="rId1391" w:history="1">
        <w:r w:rsidRPr="0077669C">
          <w:rPr>
            <w:rStyle w:val="Hyperlink"/>
          </w:rPr>
          <w:t>https://gist.github.com/1552725</w:t>
        </w:r>
      </w:hyperlink>
    </w:p>
    <w:p w14:paraId="2D1749E5" w14:textId="77777777" w:rsidR="00B37D09" w:rsidRDefault="008F2FB2" w:rsidP="008B550B">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8B550B">
      <w:pPr>
        <w:pStyle w:val="BodyText2"/>
      </w:pPr>
      <w:r>
        <w:t xml:space="preserve">To split a multipart feature into separate features use the Editor toolbar and click Advanced Editing and Click Explode - or use the Multipart to Single Part GP tool (Data management): </w:t>
      </w:r>
      <w:hyperlink r:id="rId1392"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8B550B">
      <w:pPr>
        <w:pStyle w:val="BodyText2"/>
      </w:pPr>
      <w:r>
        <w:t xml:space="preserve">This looks great: export geometry coordinates in arcgis </w:t>
      </w:r>
      <w:hyperlink r:id="rId1393"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8B550B">
      <w:pPr>
        <w:pStyle w:val="BodyText2"/>
        <w:rPr>
          <w:rStyle w:val="Hyperlink"/>
        </w:rPr>
      </w:pPr>
      <w:r>
        <w:t xml:space="preserve">Hooray! How to change the default Google Search url to the google italian site: </w:t>
      </w:r>
      <w:hyperlink r:id="rId1394" w:history="1">
        <w:r w:rsidRPr="0077669C">
          <w:rPr>
            <w:rStyle w:val="Hyperlink"/>
          </w:rPr>
          <w:t>http://www.gnome-hovel.com/index.php?p=comments&amp;e=129</w:t>
        </w:r>
      </w:hyperlink>
    </w:p>
    <w:p w14:paraId="22A0F029" w14:textId="77777777" w:rsidR="00732418" w:rsidRDefault="00732418" w:rsidP="008B550B">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lastRenderedPageBreak/>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95" w:history="1">
        <w:r w:rsidRPr="0077669C">
          <w:rPr>
            <w:rStyle w:val="Hyperlink"/>
          </w:rPr>
          <w:t>http://www.diva-gis.org/</w:t>
        </w:r>
      </w:hyperlink>
    </w:p>
    <w:p w14:paraId="50C424AB" w14:textId="77777777" w:rsidR="00732418" w:rsidRDefault="00732418" w:rsidP="008B550B">
      <w:pPr>
        <w:pStyle w:val="BodyText2"/>
        <w:rPr>
          <w:rStyle w:val="Hyperlink"/>
        </w:rPr>
      </w:pPr>
      <w:r>
        <w:t xml:space="preserve">Brian MacSharray produced a good paper on Assessing the conservation status of habitat types and species in the EU (using Model Builder): </w:t>
      </w:r>
      <w:hyperlink r:id="rId1396" w:history="1">
        <w:r w:rsidRPr="0077669C">
          <w:rPr>
            <w:rStyle w:val="Hyperlink"/>
          </w:rPr>
          <w:t>http://proceedings.esri.com/library/userconf/proc11/uc/papers/3278_144.pdf</w:t>
        </w:r>
      </w:hyperlink>
    </w:p>
    <w:p w14:paraId="0FBF98C1" w14:textId="77777777" w:rsidR="00526E83" w:rsidRDefault="00526E83" w:rsidP="008B550B">
      <w:pPr>
        <w:pStyle w:val="BodyText2"/>
      </w:pPr>
      <w:r>
        <w:t xml:space="preserve">Live video streaming from the space station at 1m resolution! </w:t>
      </w:r>
      <w:hyperlink r:id="rId1397" w:history="1">
        <w:r w:rsidRPr="005A63FB">
          <w:rPr>
            <w:rStyle w:val="Hyperlink"/>
          </w:rPr>
          <w:t>http://www.bbc.com/future/story/20120914-building-a-live-google-earth/1</w:t>
        </w:r>
      </w:hyperlink>
      <w:r>
        <w:t xml:space="preserve"> </w:t>
      </w:r>
    </w:p>
    <w:p w14:paraId="4453D56B" w14:textId="77777777" w:rsidR="00230FDB" w:rsidRDefault="00230FDB" w:rsidP="008B550B">
      <w:pPr>
        <w:pStyle w:val="BodyText2"/>
      </w:pPr>
      <w:r>
        <w:t>Can use statistics from the World Tourism Organisation:</w:t>
      </w:r>
    </w:p>
    <w:p w14:paraId="5F2F3147" w14:textId="77777777" w:rsidR="00230FDB" w:rsidRDefault="009C5102" w:rsidP="008B550B">
      <w:pPr>
        <w:pStyle w:val="BodyText2"/>
      </w:pPr>
      <w:hyperlink r:id="rId1398" w:history="1">
        <w:r w:rsidR="00230FDB" w:rsidRPr="005A63FB">
          <w:rPr>
            <w:rStyle w:val="Hyperlink"/>
          </w:rPr>
          <w:t>http://datamarket.azure.com/dataset/unitednations/wto</w:t>
        </w:r>
      </w:hyperlink>
    </w:p>
    <w:p w14:paraId="30824E9B" w14:textId="77777777" w:rsidR="00230FDB" w:rsidRDefault="00230FDB" w:rsidP="008B550B">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8B550B">
      <w:pPr>
        <w:pStyle w:val="BodyText2"/>
        <w:numPr>
          <w:ilvl w:val="0"/>
          <w:numId w:val="12"/>
        </w:numPr>
      </w:pPr>
      <w:r>
        <w:t>How will biodiversity be affected by EU biofuels policies?</w:t>
      </w:r>
    </w:p>
    <w:p w14:paraId="4E11DF06" w14:textId="77777777" w:rsidR="00475B52" w:rsidRPr="00475B52" w:rsidRDefault="00475B52" w:rsidP="008B550B">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8B550B">
      <w:pPr>
        <w:pStyle w:val="BodyText2"/>
      </w:pPr>
      <w:r>
        <w:t>Where do alien and invasive species occur?</w:t>
      </w:r>
      <w:r w:rsidR="00CB2FF5">
        <w:t xml:space="preserve"> Imported the data from </w:t>
      </w:r>
      <w:hyperlink r:id="rId1399"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8B550B">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8B550B">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8B550B">
      <w:pPr>
        <w:pStyle w:val="BodyText2"/>
      </w:pPr>
      <w:r>
        <w:t>Where are the biodiversity hotspots?</w:t>
      </w:r>
      <w:r w:rsidR="00AC1A7C">
        <w:t xml:space="preserve"> – species richness maps</w:t>
      </w:r>
    </w:p>
    <w:p w14:paraId="5CD7D110" w14:textId="77777777" w:rsidR="00ED7030" w:rsidRDefault="00ED7030" w:rsidP="008B550B">
      <w:pPr>
        <w:pStyle w:val="BodyText2"/>
      </w:pPr>
      <w:r>
        <w:t>Where is biodiversity being protected?</w:t>
      </w:r>
    </w:p>
    <w:p w14:paraId="5E7C3B30" w14:textId="77777777" w:rsidR="00ED7030" w:rsidRDefault="00ED7030" w:rsidP="008B550B">
      <w:pPr>
        <w:pStyle w:val="BodyText2"/>
      </w:pPr>
      <w:r>
        <w:t>Where is biodiversity not being protected?</w:t>
      </w:r>
    </w:p>
    <w:p w14:paraId="5EF77B40" w14:textId="77777777" w:rsidR="00ED7030" w:rsidRDefault="00ED7030" w:rsidP="008B550B">
      <w:pPr>
        <w:pStyle w:val="BodyText2"/>
      </w:pPr>
      <w:r>
        <w:t>What are the priorities for new protected areas?</w:t>
      </w:r>
    </w:p>
    <w:p w14:paraId="574025C8" w14:textId="77777777" w:rsidR="00ED7030" w:rsidRDefault="00ED7030" w:rsidP="008B550B">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8B550B">
      <w:pPr>
        <w:pStyle w:val="BodyText2"/>
      </w:pPr>
      <w:r>
        <w:t>Where do individual threatened species occur?</w:t>
      </w:r>
    </w:p>
    <w:p w14:paraId="251CA376" w14:textId="77777777" w:rsidR="00ED7030" w:rsidRPr="00C61BEB" w:rsidRDefault="00ED7030" w:rsidP="008B550B">
      <w:pPr>
        <w:pStyle w:val="BodyText2"/>
      </w:pPr>
      <w:r>
        <w:lastRenderedPageBreak/>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8B550B">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8B550B">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54" w:name="_Ref336933250"/>
      <w:r>
        <w:t>For a protected area</w:t>
      </w:r>
      <w:bookmarkEnd w:id="254"/>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8B550B">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8B550B">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8B550B">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8B550B">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8B550B">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8B550B">
      <w:pPr>
        <w:pStyle w:val="BodyText2"/>
      </w:pPr>
      <w:r>
        <w:t>Total range areas in Km2:</w:t>
      </w:r>
    </w:p>
    <w:p w14:paraId="3EF9176B" w14:textId="77777777" w:rsidR="00FF4E5A" w:rsidRDefault="00FF4E5A" w:rsidP="008B550B">
      <w:pPr>
        <w:pStyle w:val="sql"/>
      </w:pPr>
      <w:r>
        <w:lastRenderedPageBreak/>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8B550B">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400"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8B550B">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8B550B">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8B550B">
      <w:pPr>
        <w:pStyle w:val="BodyText2"/>
      </w:pPr>
      <w:r>
        <w:t>Post data should be:</w:t>
      </w:r>
    </w:p>
    <w:p w14:paraId="7D4C3987" w14:textId="77777777" w:rsidR="00ED2BC2" w:rsidRDefault="00ED2BC2" w:rsidP="008B550B">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8B550B">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8B550B">
      <w:pPr>
        <w:pStyle w:val="BodyText2"/>
      </w:pPr>
      <w:r>
        <w:t xml:space="preserve">SMS Request URL: </w:t>
      </w:r>
      <w:hyperlink r:id="rId1401" w:history="1">
        <w:r w:rsidRPr="009E609B">
          <w:rPr>
            <w:rStyle w:val="Hyperlink"/>
          </w:rPr>
          <w:t>https://demo.twilio.com/welcome/sms/reply/</w:t>
        </w:r>
      </w:hyperlink>
      <w:r>
        <w:t xml:space="preserve"> </w:t>
      </w:r>
    </w:p>
    <w:p w14:paraId="000A04E9" w14:textId="77777777" w:rsidR="000221D9" w:rsidRDefault="000221D9" w:rsidP="008B550B">
      <w:pPr>
        <w:pStyle w:val="BodyText2"/>
      </w:pPr>
      <w:r>
        <w:t xml:space="preserve">When Steve tried to SMS a number in Fiji, there was an internal server error and looking at the logs it says: </w:t>
      </w:r>
    </w:p>
    <w:p w14:paraId="1B6B1319" w14:textId="77777777" w:rsidR="000221D9" w:rsidRDefault="000221D9" w:rsidP="008B550B">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8B550B">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8B550B">
      <w:pPr>
        <w:pStyle w:val="BodyText2"/>
      </w:pPr>
      <w:r>
        <w:t xml:space="preserve">You can use the Skype API and there is a wrapper for Python </w:t>
      </w:r>
      <w:hyperlink r:id="rId1402"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8B550B">
      <w:pPr>
        <w:pStyle w:val="BodyText2"/>
      </w:pPr>
      <w:r>
        <w:t xml:space="preserve">Registered for </w:t>
      </w:r>
      <w:hyperlink r:id="rId1403" w:history="1">
        <w:r w:rsidRPr="00664644">
          <w:rPr>
            <w:rStyle w:val="Hyperlink"/>
          </w:rPr>
          <w:t>Amazon Web Services</w:t>
        </w:r>
      </w:hyperlink>
      <w:r>
        <w:t xml:space="preserve"> using </w:t>
      </w:r>
      <w:hyperlink r:id="rId1404"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8B550B">
      <w:pPr>
        <w:pStyle w:val="BodyText2"/>
      </w:pPr>
      <w:r>
        <w:t xml:space="preserve">Google Earth Engine Demo - use </w:t>
      </w:r>
      <w:hyperlink r:id="rId1405" w:history="1">
        <w:r w:rsidRPr="005241D9">
          <w:rPr>
            <w:rStyle w:val="Hyperlink"/>
          </w:rPr>
          <w:t>Maliau Basin</w:t>
        </w:r>
      </w:hyperlink>
      <w:r>
        <w:t xml:space="preserve"> 8810</w:t>
      </w:r>
    </w:p>
    <w:p w14:paraId="67195498" w14:textId="77777777" w:rsidR="00085A04" w:rsidRDefault="00085A04" w:rsidP="008B550B">
      <w:pPr>
        <w:pStyle w:val="BodyText2"/>
      </w:pPr>
      <w:r>
        <w:t>For demoing the live nature of the Excel spreadsheet, use:</w:t>
      </w:r>
    </w:p>
    <w:p w14:paraId="51CF4893" w14:textId="77777777" w:rsidR="00085A04" w:rsidRDefault="009C5102" w:rsidP="008B550B">
      <w:pPr>
        <w:pStyle w:val="BodyText2"/>
      </w:pPr>
      <w:hyperlink r:id="rId1406"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8B550B">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8B550B">
      <w:pPr>
        <w:pStyle w:val="BodyText2"/>
      </w:pPr>
      <w:r>
        <w:lastRenderedPageBreak/>
        <w:t>The following parameters values are the defaults for the calls in the REST Services Directory.</w:t>
      </w:r>
    </w:p>
    <w:p w14:paraId="1ED62D02" w14:textId="77777777" w:rsidR="0044170A" w:rsidRDefault="00D94968" w:rsidP="008B550B">
      <w:pPr>
        <w:pStyle w:val="BodyText2"/>
      </w:pPr>
      <w:r>
        <w:t xml:space="preserve">For Africa – Chad and </w:t>
      </w:r>
      <w:r w:rsidR="00C52DB5">
        <w:t>(</w:t>
      </w:r>
      <w:hyperlink r:id="rId1407"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8B550B">
      <w:pPr>
        <w:pStyle w:val="BodyText2"/>
      </w:pPr>
      <w:r>
        <w:t>For Pacific</w:t>
      </w:r>
    </w:p>
    <w:p w14:paraId="329D489E" w14:textId="77777777" w:rsidR="00D94968" w:rsidRDefault="00D94968" w:rsidP="008B550B">
      <w:pPr>
        <w:pStyle w:val="BodyText2"/>
      </w:pPr>
    </w:p>
    <w:p w14:paraId="56F7AB6A" w14:textId="77777777" w:rsidR="0044170A" w:rsidRDefault="0044170A" w:rsidP="008B550B">
      <w:pPr>
        <w:pStyle w:val="BodyText2"/>
      </w:pPr>
      <w:r>
        <w:t>For Caribbean</w:t>
      </w:r>
      <w:r w:rsidR="007C3790">
        <w:t xml:space="preserve"> – </w:t>
      </w:r>
      <w:r w:rsidR="007C3790" w:rsidRPr="007C3790">
        <w:t xml:space="preserve"> </w:t>
      </w:r>
      <w:r w:rsidR="00B42D0E">
        <w:t xml:space="preserve">Jamaica. </w:t>
      </w:r>
      <w:hyperlink r:id="rId1408" w:history="1">
        <w:r w:rsidR="00B42D0E" w:rsidRPr="00B42D0E">
          <w:rPr>
            <w:rStyle w:val="Hyperlink"/>
          </w:rPr>
          <w:t>Nelsons Iguana</w:t>
        </w:r>
      </w:hyperlink>
      <w:r w:rsidR="00B42D0E">
        <w:t xml:space="preserve">. </w:t>
      </w:r>
      <w:hyperlink r:id="rId1409"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1F6E6829" w:rsidR="000830E9" w:rsidRPr="000830E9" w:rsidRDefault="009B64C9" w:rsidP="009B64C9">
      <w:pPr>
        <w:pStyle w:val="Heading1"/>
      </w:pPr>
      <w:r>
        <w:t>Learning Resources</w:t>
      </w:r>
    </w:p>
    <w:sectPr w:rsidR="000830E9" w:rsidRPr="000830E9" w:rsidSect="0068220C">
      <w:footerReference w:type="default" r:id="rId14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62DE1" w14:textId="77777777" w:rsidR="007262D1" w:rsidRDefault="007262D1" w:rsidP="000E5536">
      <w:r>
        <w:separator/>
      </w:r>
    </w:p>
  </w:endnote>
  <w:endnote w:type="continuationSeparator" w:id="0">
    <w:p w14:paraId="5C9A2AEF" w14:textId="77777777" w:rsidR="007262D1" w:rsidRDefault="007262D1"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01FDEA37" w:rsidR="002348D9" w:rsidRDefault="002348D9" w:rsidP="000E5536">
        <w:pPr>
          <w:pStyle w:val="Footer"/>
        </w:pPr>
        <w:r>
          <w:fldChar w:fldCharType="begin"/>
        </w:r>
        <w:r>
          <w:instrText xml:space="preserve"> PAGE   \* MERGEFORMAT </w:instrText>
        </w:r>
        <w:r>
          <w:fldChar w:fldCharType="separate"/>
        </w:r>
        <w:r w:rsidR="00AD68A9">
          <w:rPr>
            <w:noProof/>
          </w:rPr>
          <w:t>172</w:t>
        </w:r>
        <w:r>
          <w:rPr>
            <w:noProof/>
          </w:rPr>
          <w:fldChar w:fldCharType="end"/>
        </w:r>
      </w:p>
    </w:sdtContent>
  </w:sdt>
  <w:p w14:paraId="1287FCAA" w14:textId="77777777" w:rsidR="002348D9" w:rsidRDefault="002348D9"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69193C" w14:textId="77777777" w:rsidR="007262D1" w:rsidRDefault="007262D1" w:rsidP="000E5536">
      <w:r>
        <w:separator/>
      </w:r>
    </w:p>
  </w:footnote>
  <w:footnote w:type="continuationSeparator" w:id="0">
    <w:p w14:paraId="49ECD26C" w14:textId="77777777" w:rsidR="007262D1" w:rsidRDefault="007262D1"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4" type="#_x0000_t75" style="width:9pt;height:9pt" o:bullet="t">
        <v:imagedata r:id="rId1" o:title="error"/>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062A022"/>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8"/>
  </w:num>
  <w:num w:numId="26">
    <w:abstractNumId w:val="17"/>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 w:numId="46">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34"/>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53D"/>
    <w:rsid w:val="000648B3"/>
    <w:rsid w:val="00064A6B"/>
    <w:rsid w:val="00064B08"/>
    <w:rsid w:val="00064C27"/>
    <w:rsid w:val="0006525B"/>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A88"/>
    <w:rsid w:val="00082CC8"/>
    <w:rsid w:val="00082D6F"/>
    <w:rsid w:val="00082F4C"/>
    <w:rsid w:val="000830A2"/>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0B8"/>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1E2"/>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E4A"/>
    <w:rsid w:val="00116FEB"/>
    <w:rsid w:val="00116FF2"/>
    <w:rsid w:val="00117311"/>
    <w:rsid w:val="00117369"/>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4EA"/>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887"/>
    <w:rsid w:val="002049A3"/>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48D9"/>
    <w:rsid w:val="00235083"/>
    <w:rsid w:val="002350B7"/>
    <w:rsid w:val="00235149"/>
    <w:rsid w:val="0023582A"/>
    <w:rsid w:val="00235E7F"/>
    <w:rsid w:val="00236117"/>
    <w:rsid w:val="002363C0"/>
    <w:rsid w:val="00236659"/>
    <w:rsid w:val="00236C6D"/>
    <w:rsid w:val="00236D69"/>
    <w:rsid w:val="002372E6"/>
    <w:rsid w:val="00237368"/>
    <w:rsid w:val="002377AB"/>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746"/>
    <w:rsid w:val="002439B9"/>
    <w:rsid w:val="002442C8"/>
    <w:rsid w:val="00244343"/>
    <w:rsid w:val="00244417"/>
    <w:rsid w:val="00244643"/>
    <w:rsid w:val="00244A7C"/>
    <w:rsid w:val="00244AA5"/>
    <w:rsid w:val="00244B8B"/>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960"/>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388"/>
    <w:rsid w:val="0026699E"/>
    <w:rsid w:val="00266A5F"/>
    <w:rsid w:val="00266C52"/>
    <w:rsid w:val="00266D60"/>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155"/>
    <w:rsid w:val="002772DD"/>
    <w:rsid w:val="002776A3"/>
    <w:rsid w:val="002778C9"/>
    <w:rsid w:val="00280531"/>
    <w:rsid w:val="00280596"/>
    <w:rsid w:val="002807A2"/>
    <w:rsid w:val="002807BD"/>
    <w:rsid w:val="0028082D"/>
    <w:rsid w:val="002810B0"/>
    <w:rsid w:val="00281211"/>
    <w:rsid w:val="00281277"/>
    <w:rsid w:val="00281C4F"/>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531"/>
    <w:rsid w:val="002B394A"/>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2E9C"/>
    <w:rsid w:val="002D31A9"/>
    <w:rsid w:val="002D34AD"/>
    <w:rsid w:val="002D3762"/>
    <w:rsid w:val="002D3873"/>
    <w:rsid w:val="002D38FC"/>
    <w:rsid w:val="002D3C2E"/>
    <w:rsid w:val="002D3F14"/>
    <w:rsid w:val="002D4489"/>
    <w:rsid w:val="002D44F7"/>
    <w:rsid w:val="002D4869"/>
    <w:rsid w:val="002D48F2"/>
    <w:rsid w:val="002D4F1F"/>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38"/>
    <w:rsid w:val="003071A8"/>
    <w:rsid w:val="0031006B"/>
    <w:rsid w:val="00310484"/>
    <w:rsid w:val="003108BE"/>
    <w:rsid w:val="00310AAD"/>
    <w:rsid w:val="00311121"/>
    <w:rsid w:val="00312488"/>
    <w:rsid w:val="00312511"/>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46"/>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E25"/>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4C"/>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B76"/>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D95"/>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C12"/>
    <w:rsid w:val="00474F4D"/>
    <w:rsid w:val="00475B48"/>
    <w:rsid w:val="00475B52"/>
    <w:rsid w:val="00475D63"/>
    <w:rsid w:val="00475D95"/>
    <w:rsid w:val="00476654"/>
    <w:rsid w:val="0047670B"/>
    <w:rsid w:val="004770F6"/>
    <w:rsid w:val="004771A2"/>
    <w:rsid w:val="00477B29"/>
    <w:rsid w:val="00480177"/>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395"/>
    <w:rsid w:val="00487536"/>
    <w:rsid w:val="0048784C"/>
    <w:rsid w:val="00487DDA"/>
    <w:rsid w:val="00487E2B"/>
    <w:rsid w:val="0049035D"/>
    <w:rsid w:val="004907C8"/>
    <w:rsid w:val="004907F2"/>
    <w:rsid w:val="00490B3D"/>
    <w:rsid w:val="00490BF9"/>
    <w:rsid w:val="00491060"/>
    <w:rsid w:val="004915AB"/>
    <w:rsid w:val="00491615"/>
    <w:rsid w:val="00491F71"/>
    <w:rsid w:val="0049279E"/>
    <w:rsid w:val="00492D74"/>
    <w:rsid w:val="00492F53"/>
    <w:rsid w:val="00493230"/>
    <w:rsid w:val="0049323A"/>
    <w:rsid w:val="00493373"/>
    <w:rsid w:val="00493816"/>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D85"/>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21BF"/>
    <w:rsid w:val="004E232B"/>
    <w:rsid w:val="004E2466"/>
    <w:rsid w:val="004E250E"/>
    <w:rsid w:val="004E2E2C"/>
    <w:rsid w:val="004E33E0"/>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A32"/>
    <w:rsid w:val="004E5B49"/>
    <w:rsid w:val="004E5FB4"/>
    <w:rsid w:val="004E63B7"/>
    <w:rsid w:val="004E644F"/>
    <w:rsid w:val="004E6719"/>
    <w:rsid w:val="004E68DE"/>
    <w:rsid w:val="004E69E8"/>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81"/>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0C4C"/>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8CC"/>
    <w:rsid w:val="00532DBA"/>
    <w:rsid w:val="00533152"/>
    <w:rsid w:val="005335A5"/>
    <w:rsid w:val="0053371D"/>
    <w:rsid w:val="00533871"/>
    <w:rsid w:val="005338DD"/>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40F"/>
    <w:rsid w:val="00544B6C"/>
    <w:rsid w:val="00544EFF"/>
    <w:rsid w:val="00545214"/>
    <w:rsid w:val="00545911"/>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8E0"/>
    <w:rsid w:val="0057201C"/>
    <w:rsid w:val="00572073"/>
    <w:rsid w:val="005723A5"/>
    <w:rsid w:val="00572635"/>
    <w:rsid w:val="0057279F"/>
    <w:rsid w:val="00572B08"/>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CD4"/>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3C3C"/>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331"/>
    <w:rsid w:val="00613418"/>
    <w:rsid w:val="0061372B"/>
    <w:rsid w:val="00613817"/>
    <w:rsid w:val="006142AB"/>
    <w:rsid w:val="00614312"/>
    <w:rsid w:val="00614FAB"/>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D28"/>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63D"/>
    <w:rsid w:val="00691E3A"/>
    <w:rsid w:val="00691F06"/>
    <w:rsid w:val="00692907"/>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E31"/>
    <w:rsid w:val="006C3F93"/>
    <w:rsid w:val="006C41EF"/>
    <w:rsid w:val="006C4685"/>
    <w:rsid w:val="006C5592"/>
    <w:rsid w:val="006C559F"/>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2C08"/>
    <w:rsid w:val="006E317D"/>
    <w:rsid w:val="006E327C"/>
    <w:rsid w:val="006E3405"/>
    <w:rsid w:val="006E3478"/>
    <w:rsid w:val="006E3842"/>
    <w:rsid w:val="006E38E4"/>
    <w:rsid w:val="006E3C14"/>
    <w:rsid w:val="006E3C3C"/>
    <w:rsid w:val="006E3D0C"/>
    <w:rsid w:val="006E3F17"/>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247"/>
    <w:rsid w:val="006F5570"/>
    <w:rsid w:val="006F5BB7"/>
    <w:rsid w:val="006F5C3F"/>
    <w:rsid w:val="006F6240"/>
    <w:rsid w:val="006F6324"/>
    <w:rsid w:val="006F68DC"/>
    <w:rsid w:val="006F69ED"/>
    <w:rsid w:val="006F6E30"/>
    <w:rsid w:val="006F72F9"/>
    <w:rsid w:val="006F7CFB"/>
    <w:rsid w:val="006F7F47"/>
    <w:rsid w:val="00700729"/>
    <w:rsid w:val="00700A5B"/>
    <w:rsid w:val="00700D48"/>
    <w:rsid w:val="00700EFC"/>
    <w:rsid w:val="0070153B"/>
    <w:rsid w:val="007023FF"/>
    <w:rsid w:val="00702573"/>
    <w:rsid w:val="00702AF9"/>
    <w:rsid w:val="007038B4"/>
    <w:rsid w:val="00703FA5"/>
    <w:rsid w:val="00704070"/>
    <w:rsid w:val="00704A70"/>
    <w:rsid w:val="00704D06"/>
    <w:rsid w:val="007051CD"/>
    <w:rsid w:val="00705C3F"/>
    <w:rsid w:val="007065C2"/>
    <w:rsid w:val="00706C4E"/>
    <w:rsid w:val="00706D52"/>
    <w:rsid w:val="00707318"/>
    <w:rsid w:val="007078B8"/>
    <w:rsid w:val="00707D86"/>
    <w:rsid w:val="00707EC4"/>
    <w:rsid w:val="0071022D"/>
    <w:rsid w:val="0071034A"/>
    <w:rsid w:val="00710444"/>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2D1"/>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BE7"/>
    <w:rsid w:val="007C7E1B"/>
    <w:rsid w:val="007D0FE3"/>
    <w:rsid w:val="007D15C4"/>
    <w:rsid w:val="007D1707"/>
    <w:rsid w:val="007D1724"/>
    <w:rsid w:val="007D1742"/>
    <w:rsid w:val="007D17D2"/>
    <w:rsid w:val="007D1F5B"/>
    <w:rsid w:val="007D2CE7"/>
    <w:rsid w:val="007D2F52"/>
    <w:rsid w:val="007D3021"/>
    <w:rsid w:val="007D307D"/>
    <w:rsid w:val="007D3081"/>
    <w:rsid w:val="007D320E"/>
    <w:rsid w:val="007D344F"/>
    <w:rsid w:val="007D36F1"/>
    <w:rsid w:val="007D389E"/>
    <w:rsid w:val="007D3B91"/>
    <w:rsid w:val="007D4034"/>
    <w:rsid w:val="007D433B"/>
    <w:rsid w:val="007D446C"/>
    <w:rsid w:val="007D4DBC"/>
    <w:rsid w:val="007D5C50"/>
    <w:rsid w:val="007D5DF7"/>
    <w:rsid w:val="007D66D6"/>
    <w:rsid w:val="007D68C7"/>
    <w:rsid w:val="007D6C7E"/>
    <w:rsid w:val="007D6C9B"/>
    <w:rsid w:val="007D7048"/>
    <w:rsid w:val="007D75A5"/>
    <w:rsid w:val="007D7A08"/>
    <w:rsid w:val="007D7B91"/>
    <w:rsid w:val="007D7D9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511"/>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6F15"/>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BF4"/>
    <w:rsid w:val="00825C90"/>
    <w:rsid w:val="00825FF6"/>
    <w:rsid w:val="00826271"/>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4622"/>
    <w:rsid w:val="008353DE"/>
    <w:rsid w:val="00835C83"/>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22A"/>
    <w:rsid w:val="00864508"/>
    <w:rsid w:val="00864AF9"/>
    <w:rsid w:val="00865136"/>
    <w:rsid w:val="0086535E"/>
    <w:rsid w:val="008660B0"/>
    <w:rsid w:val="008662D7"/>
    <w:rsid w:val="008663CD"/>
    <w:rsid w:val="008666D9"/>
    <w:rsid w:val="00866827"/>
    <w:rsid w:val="00866994"/>
    <w:rsid w:val="0086727A"/>
    <w:rsid w:val="008672D3"/>
    <w:rsid w:val="00867610"/>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5"/>
    <w:rsid w:val="008902CA"/>
    <w:rsid w:val="0089063C"/>
    <w:rsid w:val="008906A6"/>
    <w:rsid w:val="008911C4"/>
    <w:rsid w:val="00891580"/>
    <w:rsid w:val="008919A4"/>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75"/>
    <w:rsid w:val="008E00D0"/>
    <w:rsid w:val="008E00DA"/>
    <w:rsid w:val="008E0B84"/>
    <w:rsid w:val="008E1399"/>
    <w:rsid w:val="008E1677"/>
    <w:rsid w:val="008E1B19"/>
    <w:rsid w:val="008E1FF7"/>
    <w:rsid w:val="008E21F4"/>
    <w:rsid w:val="008E2366"/>
    <w:rsid w:val="008E29EC"/>
    <w:rsid w:val="008E2AA5"/>
    <w:rsid w:val="008E2F14"/>
    <w:rsid w:val="008E3481"/>
    <w:rsid w:val="008E34F8"/>
    <w:rsid w:val="008E3526"/>
    <w:rsid w:val="008E37AF"/>
    <w:rsid w:val="008E3860"/>
    <w:rsid w:val="008E4E4C"/>
    <w:rsid w:val="008E5120"/>
    <w:rsid w:val="008E5216"/>
    <w:rsid w:val="008E6543"/>
    <w:rsid w:val="008E6697"/>
    <w:rsid w:val="008E66BF"/>
    <w:rsid w:val="008E6786"/>
    <w:rsid w:val="008E68BE"/>
    <w:rsid w:val="008E7054"/>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E2"/>
    <w:rsid w:val="008F28FE"/>
    <w:rsid w:val="008F2A52"/>
    <w:rsid w:val="008F2E55"/>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630"/>
    <w:rsid w:val="00903938"/>
    <w:rsid w:val="00903F28"/>
    <w:rsid w:val="0090427C"/>
    <w:rsid w:val="0090438E"/>
    <w:rsid w:val="00904727"/>
    <w:rsid w:val="00904A45"/>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5E59"/>
    <w:rsid w:val="00926867"/>
    <w:rsid w:val="00926957"/>
    <w:rsid w:val="00927215"/>
    <w:rsid w:val="009272CA"/>
    <w:rsid w:val="009273A3"/>
    <w:rsid w:val="00927BBE"/>
    <w:rsid w:val="00930093"/>
    <w:rsid w:val="00930157"/>
    <w:rsid w:val="009306E9"/>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02"/>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2CE"/>
    <w:rsid w:val="009D25DB"/>
    <w:rsid w:val="009D2AEB"/>
    <w:rsid w:val="009D2C88"/>
    <w:rsid w:val="009D2D48"/>
    <w:rsid w:val="009D3597"/>
    <w:rsid w:val="009D366A"/>
    <w:rsid w:val="009D3FA0"/>
    <w:rsid w:val="009D4180"/>
    <w:rsid w:val="009D4535"/>
    <w:rsid w:val="009D4AFE"/>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D03"/>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1949"/>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40B"/>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00F3"/>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598"/>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68A9"/>
    <w:rsid w:val="00AD72A6"/>
    <w:rsid w:val="00AD7CD2"/>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33C"/>
    <w:rsid w:val="00AF655B"/>
    <w:rsid w:val="00AF66E5"/>
    <w:rsid w:val="00AF6884"/>
    <w:rsid w:val="00AF6963"/>
    <w:rsid w:val="00AF6C40"/>
    <w:rsid w:val="00AF70FC"/>
    <w:rsid w:val="00AF76C2"/>
    <w:rsid w:val="00AF7812"/>
    <w:rsid w:val="00AF7B14"/>
    <w:rsid w:val="00AF7B23"/>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75D"/>
    <w:rsid w:val="00B06C6F"/>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D89"/>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7F8"/>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4D4"/>
    <w:rsid w:val="00B81541"/>
    <w:rsid w:val="00B817BB"/>
    <w:rsid w:val="00B81BFA"/>
    <w:rsid w:val="00B821BB"/>
    <w:rsid w:val="00B82261"/>
    <w:rsid w:val="00B823AB"/>
    <w:rsid w:val="00B82692"/>
    <w:rsid w:val="00B82938"/>
    <w:rsid w:val="00B82AA2"/>
    <w:rsid w:val="00B82B80"/>
    <w:rsid w:val="00B82BCE"/>
    <w:rsid w:val="00B83F69"/>
    <w:rsid w:val="00B840AB"/>
    <w:rsid w:val="00B845DE"/>
    <w:rsid w:val="00B8462B"/>
    <w:rsid w:val="00B84720"/>
    <w:rsid w:val="00B84CC8"/>
    <w:rsid w:val="00B85430"/>
    <w:rsid w:val="00B85BE9"/>
    <w:rsid w:val="00B86277"/>
    <w:rsid w:val="00B86715"/>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737B"/>
    <w:rsid w:val="00B973C6"/>
    <w:rsid w:val="00B97D54"/>
    <w:rsid w:val="00B97E94"/>
    <w:rsid w:val="00BA000A"/>
    <w:rsid w:val="00BA0549"/>
    <w:rsid w:val="00BA0816"/>
    <w:rsid w:val="00BA0BEA"/>
    <w:rsid w:val="00BA10D2"/>
    <w:rsid w:val="00BA1354"/>
    <w:rsid w:val="00BA1400"/>
    <w:rsid w:val="00BA1497"/>
    <w:rsid w:val="00BA17B3"/>
    <w:rsid w:val="00BA181E"/>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500"/>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4BB"/>
    <w:rsid w:val="00BE6673"/>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2DD3"/>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A5"/>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294"/>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7C1"/>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78D"/>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A37"/>
    <w:rsid w:val="00D71C9F"/>
    <w:rsid w:val="00D71ED3"/>
    <w:rsid w:val="00D71F9C"/>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42C"/>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874"/>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6AE9"/>
    <w:rsid w:val="00E57147"/>
    <w:rsid w:val="00E57492"/>
    <w:rsid w:val="00E57984"/>
    <w:rsid w:val="00E57ED0"/>
    <w:rsid w:val="00E57F06"/>
    <w:rsid w:val="00E6023A"/>
    <w:rsid w:val="00E6072A"/>
    <w:rsid w:val="00E607FA"/>
    <w:rsid w:val="00E60C26"/>
    <w:rsid w:val="00E60D66"/>
    <w:rsid w:val="00E60DAD"/>
    <w:rsid w:val="00E60E0B"/>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222"/>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B00"/>
    <w:rsid w:val="00F16C2F"/>
    <w:rsid w:val="00F16CA6"/>
    <w:rsid w:val="00F16F8D"/>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5EFE"/>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AE9"/>
    <w:rsid w:val="00FA7C19"/>
    <w:rsid w:val="00FB0309"/>
    <w:rsid w:val="00FB0496"/>
    <w:rsid w:val="00FB06FF"/>
    <w:rsid w:val="00FB08E5"/>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665CC0"/>
    <w:pPr>
      <w:spacing w:before="80" w:after="80" w:line="240" w:lineRule="auto"/>
    </w:pPr>
    <w:rPr>
      <w:bCs/>
      <w:sz w:val="18"/>
    </w:rPr>
  </w:style>
  <w:style w:type="character" w:customStyle="1" w:styleId="BodyText2Char">
    <w:name w:val="Body Text 2 Char"/>
    <w:basedOn w:val="DefaultParagraphFont"/>
    <w:link w:val="BodyText2"/>
    <w:uiPriority w:val="99"/>
    <w:rsid w:val="00665CC0"/>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6252E"/>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46"/>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s://github.com/andrewcottam/postgis_scripts/blob/master/water_trends_by_country.sql"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db-server-blishten.c9users.io/phppgadmin/" TargetMode="External"/><Relationship Id="rId987" Type="http://schemas.openxmlformats.org/officeDocument/2006/relationships/hyperlink" Target="http://dopa-services.jrc.ec.europa.eu/services/especies/get_pa_species_list?wdpa_id=785" TargetMode="External"/><Relationship Id="rId1172" Type="http://schemas.openxmlformats.org/officeDocument/2006/relationships/hyperlink" Target="http://dojotoolkit.org/reference-guide/loader/amd.html"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32" Type="http://schemas.openxmlformats.org/officeDocument/2006/relationships/hyperlink" Target="http://desktop.arcgis.com/en/arcmap/latest/tools/conversion-toolbox/xslt-transformation.htm" TargetMode="External"/><Relationship Id="rId707" Type="http://schemas.openxmlformats.org/officeDocument/2006/relationships/image" Target="media/image107.png"/><Relationship Id="rId914" Type="http://schemas.openxmlformats.org/officeDocument/2006/relationships/hyperlink" Target="http://www.datasalt.com/2011/05/handling-dependencies-and-configuration-in-java-hadoop-projects-efficiently/" TargetMode="External"/><Relationship Id="rId1337" Type="http://schemas.openxmlformats.org/officeDocument/2006/relationships/hyperlink" Target="http://www.mappinglife.org/" TargetMode="External"/><Relationship Id="rId43" Type="http://schemas.openxmlformats.org/officeDocument/2006/relationships/hyperlink" Target="http://mdgs.un.org/unsd/mdg/Metadata.aspx?IndicatorId=0&amp;SeriesId=784" TargetMode="External"/><Relationship Id="rId1404" Type="http://schemas.openxmlformats.org/officeDocument/2006/relationships/hyperlink" Target="mailto:a.cottam@gmail.com"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image" Target="media/image139.png"/><Relationship Id="rId217" Type="http://schemas.openxmlformats.org/officeDocument/2006/relationships/hyperlink" Target="http://ecat-dev.gbif.org/ws/usage/?rkey=1007&amp;q=Turdus" TargetMode="External"/><Relationship Id="rId564" Type="http://schemas.openxmlformats.org/officeDocument/2006/relationships/hyperlink" Target="https://console.cloud.google.com/logs/" TargetMode="External"/><Relationship Id="rId771" Type="http://schemas.openxmlformats.org/officeDocument/2006/relationships/hyperlink" Target="https://api.elsevier.com/content/abstract/doi/10.1038/nature14518?apiKey=b3a71de2bde04544495881ed9d2f9c5b&amp;httpAccept=application/json" TargetMode="External"/><Relationship Id="rId869" Type="http://schemas.openxmlformats.org/officeDocument/2006/relationships/hyperlink" Target="http://h05-nn01.jrc.it:50030/"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file:///E:\cottaan\My%20Documents\github%20repos\private_ee_scripts\Water%20Detection\Water%2520Validation%2520L5%2520and%2520L7%2520-%2520masking" TargetMode="External"/><Relationship Id="rId729" Type="http://schemas.openxmlformats.org/officeDocument/2006/relationships/image" Target="media/image116.png"/><Relationship Id="rId1054" Type="http://schemas.openxmlformats.org/officeDocument/2006/relationships/hyperlink" Target="https://localhost:8443/leaflet_map/index.html" TargetMode="External"/><Relationship Id="rId1261" Type="http://schemas.openxmlformats.org/officeDocument/2006/relationships/hyperlink" Target="https://cloud.google.com/nodejs/docs/setup" TargetMode="External"/><Relationship Id="rId1359" Type="http://schemas.openxmlformats.org/officeDocument/2006/relationships/hyperlink" Target="http://localhost:8000" TargetMode="External"/><Relationship Id="rId936" Type="http://schemas.openxmlformats.org/officeDocument/2006/relationships/hyperlink" Target="https://cwiki.apache.org/confluence/display/Hive/Configuration+Properties" TargetMode="External"/><Relationship Id="rId1121" Type="http://schemas.openxmlformats.org/officeDocument/2006/relationships/hyperlink" Target="http://gdunlop.github.io/Vector-tiles-remixed/" TargetMode="External"/><Relationship Id="rId1219" Type="http://schemas.openxmlformats.org/officeDocument/2006/relationships/hyperlink" Target="https://pypi.python.org/pypi/moviepy/0.2.1.6.4"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hyperlink" Target="https://ee-api.appspot.com/21a40a9660fc94b7beb90819386d7d43" TargetMode="External"/><Relationship Id="rId793" Type="http://schemas.openxmlformats.org/officeDocument/2006/relationships/hyperlink" Target="http://api.flickr.com/services/rest/?format=json&amp;method=flickr.photos.search&amp;text=wibble&amp;api_key=6d3e521646cdd1391a6dee32d8e54d62"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hyperlink" Target="file:///E:\cottaan\My%20Documents\github%20repos\general\validation_points_to_kml.fmw" TargetMode="External"/><Relationship Id="rId1076" Type="http://schemas.openxmlformats.org/officeDocument/2006/relationships/hyperlink" Target="https://www.coursera.org/learn/neural-networks/lecture/V1GXW/what-are-neural-networks-8-min" TargetMode="External"/><Relationship Id="rId1283" Type="http://schemas.openxmlformats.org/officeDocument/2006/relationships/image" Target="media/image148.png"/><Relationship Id="rId306" Type="http://schemas.openxmlformats.org/officeDocument/2006/relationships/hyperlink" Target="mailto:speciescharisma6@gmail.com" TargetMode="External"/><Relationship Id="rId860" Type="http://schemas.openxmlformats.org/officeDocument/2006/relationships/hyperlink" Target="http://www.cloudera.com/content/cloudera/en/resources/library/hadoopworld/hadoop-world-2011-keynote-presentation-video-ebay-keynote-hugh-e-williams-ebay.html" TargetMode="External"/><Relationship Id="rId958" Type="http://schemas.openxmlformats.org/officeDocument/2006/relationships/hyperlink" Target="http://hadoop-m2:8888/" TargetMode="External"/><Relationship Id="rId1143" Type="http://schemas.openxmlformats.org/officeDocument/2006/relationships/hyperlink" Target="https://mapzen.com"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image" Target="media/image42.png"/><Relationship Id="rId720" Type="http://schemas.openxmlformats.org/officeDocument/2006/relationships/image" Target="media/image114.png"/><Relationship Id="rId818" Type="http://schemas.openxmlformats.org/officeDocument/2006/relationships/hyperlink" Target="mailto:a.cottam@gmail.com" TargetMode="External"/><Relationship Id="rId1350" Type="http://schemas.openxmlformats.org/officeDocument/2006/relationships/hyperlink" Target="http://www.cc.cec/" TargetMode="External"/><Relationship Id="rId1003" Type="http://schemas.openxmlformats.org/officeDocument/2006/relationships/hyperlink" Target="http://postgis.org/docs/using_postgis_dbmanagement.html" TargetMode="External"/><Relationship Id="rId1210" Type="http://schemas.openxmlformats.org/officeDocument/2006/relationships/hyperlink" Target="http://jupyter-notebook.readthedocs.io/en/latest/examples/Notebook/Connecting%20with%20the%20Qt%20Console.html" TargetMode="External"/><Relationship Id="rId1308" Type="http://schemas.openxmlformats.org/officeDocument/2006/relationships/hyperlink" Target="https://help.github.com/articles/merging-an-upstream-repository-into-your-fork/"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5.png"/><Relationship Id="rId882" Type="http://schemas.openxmlformats.org/officeDocument/2006/relationships/hyperlink" Target="http://www.cloudera.com/content/cloudera-content/cloudera-docs/CM4Ent/4.7.2/Cloudera-Manager-Introduction/cmi_home.html" TargetMode="External"/><Relationship Id="rId1098" Type="http://schemas.openxmlformats.org/officeDocument/2006/relationships/hyperlink" Target="http://lrm-maps.jrc.ec.europa.eu/geoserver/" TargetMode="External"/><Relationship Id="rId328" Type="http://schemas.openxmlformats.org/officeDocument/2006/relationships/image" Target="media/image32.jpeg"/><Relationship Id="rId535" Type="http://schemas.openxmlformats.org/officeDocument/2006/relationships/hyperlink" Target="http://juniway.blogspot.it/2015/12/install-boost-1590-build-from-source.html" TargetMode="External"/><Relationship Id="rId742" Type="http://schemas.openxmlformats.org/officeDocument/2006/relationships/hyperlink" Target="http://stackoverflow.com/questions/20881768/fastmath-error-in-python-have-decl-mpz-powm-sec" TargetMode="External"/><Relationship Id="rId1165" Type="http://schemas.openxmlformats.org/officeDocument/2006/relationships/hyperlink" Target="http://www.sitepen.com/blog/2013/05/22/dojofaq-mouse-event-properties/" TargetMode="External"/><Relationship Id="rId1372" Type="http://schemas.openxmlformats.org/officeDocument/2006/relationships/hyperlink" Target="http://www.cc.cec/dgintranet/jrc/intranet/km/pubsy/documents/eur_22191_en.pdf" TargetMode="External"/><Relationship Id="rId602" Type="http://schemas.openxmlformats.org/officeDocument/2006/relationships/image" Target="media/image71.png"/><Relationship Id="rId1025" Type="http://schemas.openxmlformats.org/officeDocument/2006/relationships/hyperlink" Target="http://support.esri.com/es/knowledgebase/techarticles/detail/34668" TargetMode="External"/><Relationship Id="rId1232" Type="http://schemas.openxmlformats.org/officeDocument/2006/relationships/hyperlink" Target="https://webapp-improved.appspot.com/" TargetMode="External"/><Relationship Id="rId907" Type="http://schemas.openxmlformats.org/officeDocument/2006/relationships/image" Target="media/image127.png"/><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0.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developers.arcgis.com/en/javascript/jshelp/intro_formatinfowindow.html"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localhost:8080/" TargetMode="External"/><Relationship Id="rId764" Type="http://schemas.openxmlformats.org/officeDocument/2006/relationships/image" Target="media/image125.png"/><Relationship Id="rId971" Type="http://schemas.openxmlformats.org/officeDocument/2006/relationships/hyperlink" Target="http://sqoop.apache.org/docs/1.4.5/SqoopUserGuide.html" TargetMode="External"/><Relationship Id="rId1394" Type="http://schemas.openxmlformats.org/officeDocument/2006/relationships/hyperlink" Target="http://www.gnome-hovel.com/index.php?p=comments&amp;e=129"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image" Target="media/image80.png"/><Relationship Id="rId831" Type="http://schemas.openxmlformats.org/officeDocument/2006/relationships/hyperlink" Target="http://api.gbif.org/v0.9/species/match?name=Argusianus%20argus&amp;callback=dojo_request_script_callbacks.dojo_request_script35" TargetMode="External"/><Relationship Id="rId1047" Type="http://schemas.openxmlformats.org/officeDocument/2006/relationships/image" Target="media/image135.png"/><Relationship Id="rId1254" Type="http://schemas.openxmlformats.org/officeDocument/2006/relationships/hyperlink" Target="http://fedoranews.org/alex/tutorial/rpm/3.shtml" TargetMode="External"/><Relationship Id="rId929" Type="http://schemas.openxmlformats.org/officeDocument/2006/relationships/hyperlink" Target="mailto:cottaan@cruise:/exports/monde/GBIFSpeciesFiles/17975.gz%2017975.gz" TargetMode="External"/><Relationship Id="rId1114" Type="http://schemas.openxmlformats.org/officeDocument/2006/relationships/hyperlink" Target="https://github.com/mapbox/vector-tile-spec/tree/master/2.1" TargetMode="External"/><Relationship Id="rId1321" Type="http://schemas.openxmlformats.org/officeDocument/2006/relationships/hyperlink" Target="http://www.javaforge.com/project/HGE"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hyperlink" Target="http://landsat.usgs.gov/L8QualityAssessmentBand.php" TargetMode="External"/><Relationship Id="rId786" Type="http://schemas.openxmlformats.org/officeDocument/2006/relationships/hyperlink" Target="http://blog.programmableweb.com/2012/06/21/7-free-geocoding-apis-google-bing-yahoo-and-mapquest/" TargetMode="External"/><Relationship Id="rId993" Type="http://schemas.openxmlformats.org/officeDocument/2006/relationships/hyperlink" Target="https://help.ubuntu.com/community/PostgreSQL"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81.png"/><Relationship Id="rId1069" Type="http://schemas.openxmlformats.org/officeDocument/2006/relationships/hyperlink" Target="mailto:a.cottam@gmail.com" TargetMode="External"/><Relationship Id="rId1276" Type="http://schemas.openxmlformats.org/officeDocument/2006/relationships/hyperlink" Target="https://www.modern.ie/en-us/virtualization-tools" TargetMode="External"/><Relationship Id="rId201" Type="http://schemas.openxmlformats.org/officeDocument/2006/relationships/image" Target="media/image21.png"/><Relationship Id="rId506" Type="http://schemas.openxmlformats.org/officeDocument/2006/relationships/hyperlink" Target="http://dopa-services.jrc.it/services/ecasLogin" TargetMode="External"/><Relationship Id="rId853" Type="http://schemas.openxmlformats.org/officeDocument/2006/relationships/hyperlink" Target="http://www.cloudera.com/content/cloudera/en/resources/library/hadoopworld/Live_from_Strata_Hadoop_World_2012_Lars_George_Cloudera.html" TargetMode="External"/><Relationship Id="rId1136" Type="http://schemas.openxmlformats.org/officeDocument/2006/relationships/hyperlink" Target="https://github.com/andrewcottam/web_apps/commit/da66e68026fa47b965d6e6b10370a6dc04e41b45" TargetMode="External"/><Relationship Id="rId713" Type="http://schemas.openxmlformats.org/officeDocument/2006/relationships/image" Target="media/image110.png"/><Relationship Id="rId920" Type="http://schemas.openxmlformats.org/officeDocument/2006/relationships/hyperlink" Target="http://blog.cloudera.com/blog/2009/12/7-tips-for-improving-mapreduce-performance/" TargetMode="External"/><Relationship Id="rId1343" Type="http://schemas.openxmlformats.org/officeDocument/2006/relationships/hyperlink" Target="http://www.onezoom.org/mammals.htm" TargetMode="External"/><Relationship Id="rId1203" Type="http://schemas.openxmlformats.org/officeDocument/2006/relationships/hyperlink" Target="https://developers.google.com/web/fundamentals/security/prevent-mixed-content/fixing-mixed-content" TargetMode="External"/><Relationship Id="rId1410" Type="http://schemas.openxmlformats.org/officeDocument/2006/relationships/footer" Target="footer1.xm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7.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hyperlink" Target="http://google-cloud-python.readthedocs.io/en/latest/google-cloud-auth.html" TargetMode="External"/><Relationship Id="rId223" Type="http://schemas.openxmlformats.org/officeDocument/2006/relationships/image" Target="media/image25.jpeg"/><Relationship Id="rId430" Type="http://schemas.openxmlformats.org/officeDocument/2006/relationships/hyperlink" Target="http://h03-dev-vm15:8080/geonetwork/srv/en/main.home" TargetMode="External"/><Relationship Id="rId668" Type="http://schemas.openxmlformats.org/officeDocument/2006/relationships/hyperlink" Target="http://landsat.usgs.gov/calibration_notices.php" TargetMode="External"/><Relationship Id="rId875" Type="http://schemas.openxmlformats.org/officeDocument/2006/relationships/hyperlink" Target="http://esri.github.io/geometry-api-java/doc/Polygon.html" TargetMode="External"/><Relationship Id="rId1060" Type="http://schemas.openxmlformats.org/officeDocument/2006/relationships/hyperlink" Target="http://services.arcgisonline.com/arcgis/rest/services/World_Topo_Map/MapServer/WMTS/" TargetMode="External"/><Relationship Id="rId1298" Type="http://schemas.openxmlformats.org/officeDocument/2006/relationships/hyperlink" Target="file:///C:\Users\cottaan\AppData\Roaming\Microsoft\Word\http.sslcainfo=\bin\curl-ca-bundle.crt" TargetMode="External"/><Relationship Id="rId528" Type="http://schemas.openxmlformats.org/officeDocument/2006/relationships/hyperlink" Target="https://cloud.google.com/compute/docs/instances/adding-removing-ssh-keys" TargetMode="External"/><Relationship Id="rId735" Type="http://schemas.openxmlformats.org/officeDocument/2006/relationships/hyperlink" Target="mailto:webuser@h05-prod-vm3:/home/webuser/.config/" TargetMode="External"/><Relationship Id="rId942" Type="http://schemas.openxmlformats.org/officeDocument/2006/relationships/hyperlink" Target="https://cwiki.apache.org/confluence/display/Hive/LanguageManual+DML" TargetMode="External"/><Relationship Id="rId1158" Type="http://schemas.openxmlformats.org/officeDocument/2006/relationships/hyperlink" Target="http://forums.arcgis.com/threads/54832-custom-dojo-build" TargetMode="External"/><Relationship Id="rId1365" Type="http://schemas.openxmlformats.org/officeDocument/2006/relationships/hyperlink" Target="http://elibrary.jrc.cec.eu.int/portal/journals" TargetMode="External"/><Relationship Id="rId1018" Type="http://schemas.openxmlformats.org/officeDocument/2006/relationships/image" Target="media/image134.png"/><Relationship Id="rId1225" Type="http://schemas.openxmlformats.org/officeDocument/2006/relationships/hyperlink" Target="https://github.com/mapbox/rasterio" TargetMode="External"/><Relationship Id="rId71" Type="http://schemas.openxmlformats.org/officeDocument/2006/relationships/image" Target="media/image7.png"/><Relationship Id="rId802" Type="http://schemas.openxmlformats.org/officeDocument/2006/relationships/hyperlink" Target="http://www.picloud.com/docs/base_environment/1/installed/"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61.jpe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hadoop.apache.org/docs/current/hadoop-project-dist/hadoop-common/FileSystemShell.html" TargetMode="External"/><Relationship Id="rId1082" Type="http://schemas.openxmlformats.org/officeDocument/2006/relationships/hyperlink" Target="http://www.dspguide.com/ch26/1.htm" TargetMode="External"/><Relationship Id="rId105" Type="http://schemas.openxmlformats.org/officeDocument/2006/relationships/image" Target="media/image15.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image" Target="media/image121.png"/><Relationship Id="rId964" Type="http://schemas.openxmlformats.org/officeDocument/2006/relationships/hyperlink" Target="https://github.com/cloudera/impala" TargetMode="External"/><Relationship Id="rId1387" Type="http://schemas.openxmlformats.org/officeDocument/2006/relationships/hyperlink" Target="http://help.arcgis.com/en/webapi/javascript/arcgis/help/jsapi/arcgisdynamicmapservicelayer.htm" TargetMode="External"/><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master/populateRandomField.py" TargetMode="External"/><Relationship Id="rId824" Type="http://schemas.openxmlformats.org/officeDocument/2006/relationships/hyperlink" Target="http://www.gbif.org/occurrence/search?GEOMETRY=116.488037+6.249776%2C116.488037+5.993070%2C116.735229+5.993070%2C116.735229+6.249776%2C116.488037+6.249776&amp;TAXON_KEY=5227762" TargetMode="External"/><Relationship Id="rId1247" Type="http://schemas.openxmlformats.org/officeDocument/2006/relationships/hyperlink" Target="http://www.tightvnc.com/winst.php" TargetMode="External"/><Relationship Id="rId1107"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14" Type="http://schemas.openxmlformats.org/officeDocument/2006/relationships/hyperlink" Target="https://help.github.com/articles/securing-your-github-pages-site-with-https/"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s://github.com/andrewcottam/general/blob/master/water_trend_analyses_csv_to_postgresql.fmw" TargetMode="External"/><Relationship Id="rId779" Type="http://schemas.openxmlformats.org/officeDocument/2006/relationships/hyperlink" Target="https://andrewcottam.cartodb.com/api/v2/sql?q=select%20*%20from%20countries%20where%20iso3='MYS'&amp;format=GeoJSON" TargetMode="External"/><Relationship Id="rId986" Type="http://schemas.openxmlformats.org/officeDocument/2006/relationships/hyperlink" Target="https://github.com/andrewcottam/apache-hive-files/blob/ebe7f2131d95456e80d8662e8ae16e6a1e09eef2/species_preprocessing_2.sql" TargetMode="External"/><Relationship Id="rId334" Type="http://schemas.openxmlformats.org/officeDocument/2006/relationships/hyperlink" Target="ftp://h05-ftp.jrc.it/cottaan/European_10km_Red_List_Species.mdb" TargetMode="External"/><Relationship Id="rId541" Type="http://schemas.openxmlformats.org/officeDocument/2006/relationships/image" Target="media/image48.png"/><Relationship Id="rId639" Type="http://schemas.openxmlformats.org/officeDocument/2006/relationships/hyperlink" Target="https://github.com/andrewcottam/water_detection_python_scripts/blob/master/validateSWDBSites.py" TargetMode="External"/><Relationship Id="rId1171" Type="http://schemas.openxmlformats.org/officeDocument/2006/relationships/hyperlink" Target="http://www.sitepen.com/blog/2012/05/03/css-styling-of-dgrid/" TargetMode="External"/><Relationship Id="rId1269" Type="http://schemas.openxmlformats.org/officeDocument/2006/relationships/hyperlink" Target="http://selection.datavisualization.ch/"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cloudera.com/content/cloudera/en/resources/library/training/cloudera-essentials-for-apache-hadoop-3-of-6-solving-business-challenges-with-apache-hadoop.html" TargetMode="External"/><Relationship Id="rId1031" Type="http://schemas.openxmlformats.org/officeDocument/2006/relationships/hyperlink" Target="https://sites.google.com/site/advancedgisprog/other-resources/arcgis-anaconda-packages" TargetMode="External"/><Relationship Id="rId1129" Type="http://schemas.openxmlformats.org/officeDocument/2006/relationships/hyperlink" Target="https://free.tilehosting.com/data/v3/?key=67VOA297U9cciigsJVvm" TargetMode="External"/><Relationship Id="rId706" Type="http://schemas.openxmlformats.org/officeDocument/2006/relationships/hyperlink" Target="https://code.earthengine.google.com/05b20582385397a5b853b1f650edf1bc" TargetMode="External"/><Relationship Id="rId913" Type="http://schemas.openxmlformats.org/officeDocument/2006/relationships/hyperlink" Target="http://thunderheadxpler.blogspot.it/2013/05/export-featureclass-to-hadoop-run.html" TargetMode="External"/><Relationship Id="rId1336" Type="http://schemas.openxmlformats.org/officeDocument/2006/relationships/hyperlink" Target="http://vbrant.eu/" TargetMode="External"/><Relationship Id="rId42" Type="http://schemas.openxmlformats.org/officeDocument/2006/relationships/hyperlink" Target="http://protectedplanet.net/sites/2574" TargetMode="External"/><Relationship Id="rId1403" Type="http://schemas.openxmlformats.org/officeDocument/2006/relationships/hyperlink" Target="https://console.aws.amazon.com/ses/home"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console.developers.google.com" TargetMode="External"/><Relationship Id="rId770" Type="http://schemas.openxmlformats.org/officeDocument/2006/relationships/hyperlink" Target="https://api.elsevier.com/content/abstract/doi/10.1038/nature20584?apiKey=b3a71de2bde04544495881ed9d2f9c5b&amp;httpAccept=application/json" TargetMode="External"/><Relationship Id="rId1193" Type="http://schemas.openxmlformats.org/officeDocument/2006/relationships/image" Target="media/image138.png"/><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h05-nn01.jrc.it:50070/" TargetMode="External"/><Relationship Id="rId1053" Type="http://schemas.openxmlformats.org/officeDocument/2006/relationships/hyperlink" Target="https://localhost:8443/" TargetMode="External"/><Relationship Id="rId1260" Type="http://schemas.openxmlformats.org/officeDocument/2006/relationships/hyperlink" Target="https://tecadmin.net/install-phppgadmin-in-ubuntu/" TargetMode="External"/><Relationship Id="rId630" Type="http://schemas.openxmlformats.org/officeDocument/2006/relationships/hyperlink" Target="https://github.com/andrewcottam/postgis_scripts/commit/f9dc348fcc08541d68bd4ecf2f8633b944860f24" TargetMode="External"/><Relationship Id="rId728" Type="http://schemas.openxmlformats.org/officeDocument/2006/relationships/hyperlink" Target="https://groups.google.com/forum/?fromgroups" TargetMode="External"/><Relationship Id="rId935" Type="http://schemas.openxmlformats.org/officeDocument/2006/relationships/hyperlink" Target="https://cwiki.apache.org/confluence/display/Hive/Configuration+Properties" TargetMode="External"/><Relationship Id="rId1358" Type="http://schemas.openxmlformats.org/officeDocument/2006/relationships/hyperlink" Target="http://serverfault.com/questions/309357/ping-a-specific-port"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s://www.mapbox.com/help/osm-and-mapbox/" TargetMode="External"/><Relationship Id="rId1218" Type="http://schemas.openxmlformats.org/officeDocument/2006/relationships/hyperlink" Target="http://docs.opencv.org/doc/tutorials/introduction/linux_install/linux_install.html"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hyperlink" Target="http://www.imagemagick.org/Usage/convolve/" TargetMode="External"/><Relationship Id="rId792" Type="http://schemas.openxmlformats.org/officeDocument/2006/relationships/hyperlink" Target="https://data.aad.gov.au/aadc/calc/dms_decimal.cfm"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hyperlink" Target="https://raw.githubusercontent.com/andrewcottam/postgis_scripts/858267b453c834fe173efc7a35a6ceff6223987a/water_confusion_matrix_for_publication.sql" TargetMode="External"/><Relationship Id="rId1075" Type="http://schemas.openxmlformats.org/officeDocument/2006/relationships/hyperlink" Target="https://classroom.udacity.com/courses/ud730" TargetMode="External"/><Relationship Id="rId1282" Type="http://schemas.openxmlformats.org/officeDocument/2006/relationships/image" Target="media/image147.png"/><Relationship Id="rId305" Type="http://schemas.openxmlformats.org/officeDocument/2006/relationships/hyperlink" Target="mailto:speciescharisma2@yahoo.co.uk" TargetMode="External"/><Relationship Id="rId512" Type="http://schemas.openxmlformats.org/officeDocument/2006/relationships/hyperlink" Target="mailto:A.cottam@gmail.com" TargetMode="External"/><Relationship Id="rId957" Type="http://schemas.openxmlformats.org/officeDocument/2006/relationships/hyperlink" Target="http://hadoop-h05:8888/about/" TargetMode="External"/><Relationship Id="rId1142" Type="http://schemas.openxmlformats.org/officeDocument/2006/relationships/hyperlink" Target="https://c9users.io/_user_content/authorize?redirect=https%3A%2F%2Fweb-apps-blishten.c9users.io%2Ftilemaker%2Fbern_tiles%2F13%2F4265%2F2883.pbf'%20"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s://datamarket.azure.com/" TargetMode="External"/><Relationship Id="rId1002" Type="http://schemas.openxmlformats.org/officeDocument/2006/relationships/hyperlink" Target="http://lwn.net/Articles/400629/" TargetMode="External"/><Relationship Id="rId1307" Type="http://schemas.openxmlformats.org/officeDocument/2006/relationships/hyperlink" Target="https://github.com/andrewcottam/python-rest-server/releases" TargetMode="External"/><Relationship Id="rId13" Type="http://schemas.openxmlformats.org/officeDocument/2006/relationships/image" Target="media/image2.jpeg"/><Relationship Id="rId162" Type="http://schemas.openxmlformats.org/officeDocument/2006/relationships/hyperlink" Target="https://gist.github.com/andrewcottam/5db8f3f3a0d86c2fc89a" TargetMode="External"/><Relationship Id="rId467" Type="http://schemas.openxmlformats.org/officeDocument/2006/relationships/image" Target="media/image40.png"/><Relationship Id="rId1097" Type="http://schemas.openxmlformats.org/officeDocument/2006/relationships/hyperlink" Target="http://h05-dev-vm100.jrc.it:8080/geoserver/web/" TargetMode="External"/><Relationship Id="rId674" Type="http://schemas.openxmlformats.org/officeDocument/2006/relationships/image" Target="media/image94.png"/><Relationship Id="rId881" Type="http://schemas.openxmlformats.org/officeDocument/2006/relationships/hyperlink" Target="http://cloudera-manager.jrc.it:7180" TargetMode="External"/><Relationship Id="rId979" Type="http://schemas.openxmlformats.org/officeDocument/2006/relationships/image" Target="media/image130.png"/><Relationship Id="rId327" Type="http://schemas.openxmlformats.org/officeDocument/2006/relationships/image" Target="media/image31.jpeg"/><Relationship Id="rId534" Type="http://schemas.openxmlformats.org/officeDocument/2006/relationships/hyperlink" Target="https://github.com/systemed/tilemaker%23installing%20" TargetMode="External"/><Relationship Id="rId741" Type="http://schemas.openxmlformats.org/officeDocument/2006/relationships/hyperlink" Target="https://pypi.python.org/packages/1e/b7/f1814d8f2bbf6411d03f837266cea2c3c70c89b95c8700a71f429ec8f555/earthengine-api-0.1.104.tar.gz" TargetMode="External"/><Relationship Id="rId839" Type="http://schemas.openxmlformats.org/officeDocument/2006/relationships/hyperlink" Target="https://github.com/andrewcottam/water_detection_python_scripts/blob/master/iucnRedListAPI.py" TargetMode="External"/><Relationship Id="rId1164" Type="http://schemas.openxmlformats.org/officeDocument/2006/relationships/hyperlink" Target="http://dojotoolkit.org/documentation/tutorials/1.8/declarative/" TargetMode="External"/><Relationship Id="rId1371" Type="http://schemas.openxmlformats.org/officeDocument/2006/relationships/hyperlink" Target="http://support.mendeley.com/customer/portal/questions/340841-desktop-search-options-results-in-error" TargetMode="External"/><Relationship Id="rId601" Type="http://schemas.openxmlformats.org/officeDocument/2006/relationships/image" Target="media/image70.png"/><Relationship Id="rId1024" Type="http://schemas.openxmlformats.org/officeDocument/2006/relationships/hyperlink" Target="http://pro.arcgis.com/en/pro-app/tool-reference/conversion/kml-conversion.htm" TargetMode="External"/><Relationship Id="rId1231" Type="http://schemas.openxmlformats.org/officeDocument/2006/relationships/hyperlink" Target="https://www.tensorflow.org/install/install_windows" TargetMode="External"/><Relationship Id="rId906" Type="http://schemas.openxmlformats.org/officeDocument/2006/relationships/hyperlink" Target="http://en.wikipedia.org/wiki/Sort_(Unix)" TargetMode="External"/><Relationship Id="rId1329" Type="http://schemas.openxmlformats.org/officeDocument/2006/relationships/hyperlink" Target="http://webpy.org/static/web.py-0.37.tar.gz" TargetMode="External"/><Relationship Id="rId35" Type="http://schemas.openxmlformats.org/officeDocument/2006/relationships/hyperlink" Target="http://www.gbif.org/occurrence/download/0003345-150831095807960"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image" Target="media/image99.png"/><Relationship Id="rId349" Type="http://schemas.openxmlformats.org/officeDocument/2006/relationships/hyperlink" Target="http://webpy.org/cookbook/cgi-apache" TargetMode="External"/><Relationship Id="rId556" Type="http://schemas.openxmlformats.org/officeDocument/2006/relationships/hyperlink" Target="https://github.com/google/oauth2client.git" TargetMode="External"/><Relationship Id="rId763" Type="http://schemas.openxmlformats.org/officeDocument/2006/relationships/image" Target="media/image124.png"/><Relationship Id="rId1186" Type="http://schemas.openxmlformats.org/officeDocument/2006/relationships/hyperlink" Target="http://developers.arcgis.com/javascript/sandbox/sandbox.html" TargetMode="External"/><Relationship Id="rId1393" Type="http://schemas.openxmlformats.org/officeDocument/2006/relationships/hyperlink" Target="http://help.arcgis.com/en/arcgisdesktop/10.0/help/index.html" TargetMode="External"/><Relationship Id="rId111" Type="http://schemas.openxmlformats.org/officeDocument/2006/relationships/hyperlink" Target="http://help.arcgis.com/en/arcgisdesktop/10.0/help/index.html"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sqoop.apache.org/" TargetMode="External"/><Relationship Id="rId1046" Type="http://schemas.openxmlformats.org/officeDocument/2006/relationships/hyperlink" Target="http://www.pydev.org/manual_101_install.html" TargetMode="External"/><Relationship Id="rId1253" Type="http://schemas.openxmlformats.org/officeDocument/2006/relationships/hyperlink" Target="http://en.wikipedia.org/wiki/GNU/Linux_distributions%20-%20some%20commercial,%20some%20not.%20Which%20do%20we%20have?%20Not%20sure." TargetMode="External"/><Relationship Id="rId623" Type="http://schemas.openxmlformats.org/officeDocument/2006/relationships/image" Target="media/image79.png"/><Relationship Id="rId830"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928" Type="http://schemas.openxmlformats.org/officeDocument/2006/relationships/hyperlink" Target="http://blog.cloudera.com/blog/2013/03/how-to-use-the-apache-hbase-rest-interface-part-1/" TargetMode="External"/><Relationship Id="rId57" Type="http://schemas.openxmlformats.org/officeDocument/2006/relationships/hyperlink" Target="http://www.mapbox.com/blog/putting-landsat-8-bands-to-work/" TargetMode="External"/><Relationship Id="rId1113" Type="http://schemas.openxmlformats.org/officeDocument/2006/relationships/hyperlink" Target="https://www.mapbox.com/vector-tiles/specification/" TargetMode="External"/><Relationship Id="rId1320" Type="http://schemas.openxmlformats.org/officeDocument/2006/relationships/image" Target="media/image150.png"/><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54.png"/><Relationship Id="rId785" Type="http://schemas.openxmlformats.org/officeDocument/2006/relationships/hyperlink" Target="http://dev.virtualearth.net/REST/v1/Imagery/Metadata/Aerial/47.23,-122.3?zl=10&amp;key=AhW7FP_kNS9ae83qjF2DzlmTYOU609o9Io_Guc3a2AHUsRhfIz3SlxuOHCdn1b4G" TargetMode="External"/><Relationship Id="rId992" Type="http://schemas.openxmlformats.org/officeDocument/2006/relationships/hyperlink" Target="https://help.ubuntu.com/community/PostgreSQL"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https://github.com/andrewcottam/postgis_scripts/blob/6934bd9b0f3e2f8a7f3c5fa8f1000abf856378de/water_validation_create_points_for_validation.sql" TargetMode="External"/><Relationship Id="rId852" Type="http://schemas.openxmlformats.org/officeDocument/2006/relationships/hyperlink" Target="http://vimeo.com/7459498" TargetMode="External"/><Relationship Id="rId1068" Type="http://schemas.openxmlformats.org/officeDocument/2006/relationships/hyperlink" Target="http://nbviewer.jupyter.org/github/ghislainv/deforestprob/blob/master/notebook/notebook.ipynb" TargetMode="External"/><Relationship Id="rId1275" Type="http://schemas.openxmlformats.org/officeDocument/2006/relationships/hyperlink" Target="http://www.makeuseof.com/tag/download-windows-xp-for-free-and-legally-straight-from-microsoft-si/"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species/_set_test?param1=1" TargetMode="External"/><Relationship Id="rId712" Type="http://schemas.openxmlformats.org/officeDocument/2006/relationships/image" Target="media/image109.png"/><Relationship Id="rId1135" Type="http://schemas.openxmlformats.org/officeDocument/2006/relationships/hyperlink" Target="https://web-apps-blishten.c9users.io/tilemaker/bern_tiles/" TargetMode="External"/><Relationship Id="rId1342" Type="http://schemas.openxmlformats.org/officeDocument/2006/relationships/hyperlink" Target="http://www.aquamaps.org/"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0.png"/><Relationship Id="rId796" Type="http://schemas.openxmlformats.org/officeDocument/2006/relationships/hyperlink" Target="https://github.com/andrewcottam/python_web_api_clients/blob/master/panoramio_client.py" TargetMode="External"/><Relationship Id="rId1202" Type="http://schemas.openxmlformats.org/officeDocument/2006/relationships/image" Target="media/image141.png"/><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hyperlink" Target="file:///E:\cottaan\My%20Documents\github%20repos\test\mergeCSVFiles3.py" TargetMode="External"/><Relationship Id="rId863" Type="http://schemas.openxmlformats.org/officeDocument/2006/relationships/hyperlink" Target="http://www.youtube.com/watch?v=pJ4ahwABPRs&amp;feature=youtu.be" TargetMode="External"/><Relationship Id="rId1079" Type="http://schemas.openxmlformats.org/officeDocument/2006/relationships/hyperlink" Target="https://github.com/MaxKHK/Udacity_DeepLearningAssignments/blob/master/Assignment1/1_notmnist.ipynb" TargetMode="External"/><Relationship Id="rId1286" Type="http://schemas.openxmlformats.org/officeDocument/2006/relationships/hyperlink" Target="https://plus.google.com/116969159384245484847/posts/6SXDRWXFWkN"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python-blishten.c9users.io/" TargetMode="External"/><Relationship Id="rId1146" Type="http://schemas.openxmlformats.org/officeDocument/2006/relationships/hyperlink" Target="http://docs.oracle.com/javase/7/docs/webnotes/install/windows/jdk-installation-windows.html" TargetMode="External"/><Relationship Id="rId723" Type="http://schemas.openxmlformats.org/officeDocument/2006/relationships/hyperlink" Target="http://ee-api.appspot.com/" TargetMode="External"/><Relationship Id="rId930" Type="http://schemas.openxmlformats.org/officeDocument/2006/relationships/hyperlink" Target="http://hbase.apache.org/book/trouble.log.html" TargetMode="External"/><Relationship Id="rId1006" Type="http://schemas.openxmlformats.org/officeDocument/2006/relationships/hyperlink" Target="https://community.c9.io/t/setting-up-postgresql/1573" TargetMode="External"/><Relationship Id="rId1353" Type="http://schemas.openxmlformats.org/officeDocument/2006/relationships/hyperlink" Target="https://m-mail.jrc.ec.europa.eu/login.php" TargetMode="External"/><Relationship Id="rId155" Type="http://schemas.openxmlformats.org/officeDocument/2006/relationships/image" Target="media/image16.jpeg"/><Relationship Id="rId362" Type="http://schemas.openxmlformats.org/officeDocument/2006/relationships/hyperlink" Target="http://h03-dev-vm7/cgi-bin/eSpecies.py/qk/323r35" TargetMode="External"/><Relationship Id="rId1213" Type="http://schemas.openxmlformats.org/officeDocument/2006/relationships/hyperlink" Target="http://www.saddi.com/software/flup/dist/flup-1.0.2.tar.gz" TargetMode="External"/><Relationship Id="rId1297" Type="http://schemas.openxmlformats.org/officeDocument/2006/relationships/hyperlink" Target="file:///C:\Users\cottaan\AppData\Roaming\Microsoft\Word\https%20url%20to%20paste%20into%20Aptana" TargetMode="External"/><Relationship Id="rId222" Type="http://schemas.openxmlformats.org/officeDocument/2006/relationships/image" Target="media/image24.jpeg"/><Relationship Id="rId667" Type="http://schemas.openxmlformats.org/officeDocument/2006/relationships/image" Target="media/image89.png"/><Relationship Id="rId874" Type="http://schemas.openxmlformats.org/officeDocument/2006/relationships/hyperlink" Target="http://resources.arcgis.com/en/help/arcobjects-net/componenthelp/index.html" TargetMode="External"/><Relationship Id="rId17" Type="http://schemas.openxmlformats.org/officeDocument/2006/relationships/hyperlink" Target="http://www.gd-ais.com/index.cfm?acronym=gmbd" TargetMode="External"/><Relationship Id="rId527" Type="http://schemas.openxmlformats.org/officeDocument/2006/relationships/hyperlink" Target="mailto:a.cottam@gmail.com" TargetMode="External"/><Relationship Id="rId734" Type="http://schemas.openxmlformats.org/officeDocument/2006/relationships/hyperlink" Target="https://sites.google.com/site/earthengineapidocs/python-api" TargetMode="External"/><Relationship Id="rId941" Type="http://schemas.openxmlformats.org/officeDocument/2006/relationships/hyperlink" Target="https://cwiki.apache.org/confluence/display/Hive/LanguageManual+DDL" TargetMode="External"/><Relationship Id="rId1157" Type="http://schemas.openxmlformats.org/officeDocument/2006/relationships/hyperlink" Target="http://dojotoolkit.org/download/" TargetMode="External"/><Relationship Id="rId1364" Type="http://schemas.openxmlformats.org/officeDocument/2006/relationships/hyperlink" Target="https://apps.jrc.cec.eu.int/navette" TargetMode="External"/><Relationship Id="rId70" Type="http://schemas.openxmlformats.org/officeDocument/2006/relationships/image" Target="media/image6.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image" Target="media/image55.png"/><Relationship Id="rId801" Type="http://schemas.openxmlformats.org/officeDocument/2006/relationships/hyperlink" Target="https://www.picloud.com/accounts/jobs/" TargetMode="External"/><Relationship Id="rId1017" Type="http://schemas.openxmlformats.org/officeDocument/2006/relationships/hyperlink" Target="http://stackoverflow.com/questions/11118070/buiding-hadoop-with-eclipse-maven-missing-artifact-jdk-toolsjdk-toolsjar1" TargetMode="External"/><Relationship Id="rId1224" Type="http://schemas.openxmlformats.org/officeDocument/2006/relationships/hyperlink" Target="https://github.com/conda-forge/rasterio-feedstock"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file:///E:\cottaan\My%20Documents\Downloads\russian_border_water_stats.csv" TargetMode="External"/><Relationship Id="rId885" Type="http://schemas.openxmlformats.org/officeDocument/2006/relationships/hyperlink" Target="http://hadoop-m1:50070/" TargetMode="External"/><Relationship Id="rId1070" Type="http://schemas.openxmlformats.org/officeDocument/2006/relationships/hyperlink" Target="mailto:a.cottam@gmail.com"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hyperlink" Target="https://python-blishten.c9users.io:8081/getValuesForPoint?sceneid=LANDSAT/LC8_L1T_TOA/LC81970502016195LGN00&amp;lng=-3.9785914394893998&amp;lat=14.570051011329882" TargetMode="External"/><Relationship Id="rId745" Type="http://schemas.openxmlformats.org/officeDocument/2006/relationships/hyperlink" Target="https://sites.google.com/site/earthengineapidocs/javascript-api/javascript-developers-guide/unbound-algorithms" TargetMode="External"/><Relationship Id="rId952" Type="http://schemas.openxmlformats.org/officeDocument/2006/relationships/hyperlink" Target="https://github.com/andrewcottam/apache-hive-files/blob/master/create_permanent_st_functions.txt" TargetMode="External"/><Relationship Id="rId1168"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375" Type="http://schemas.openxmlformats.org/officeDocument/2006/relationships/hyperlink" Target="ftp://h05-ftp.jrc.it/cottaan"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hyperlink" Target="http://pveducation.org/pvcdrom/properties-of-sunlight/solar-radiation-on-tilted-surface" TargetMode="External"/><Relationship Id="rId605" Type="http://schemas.openxmlformats.org/officeDocument/2006/relationships/image" Target="media/image74.png"/><Relationship Id="rId812" Type="http://schemas.openxmlformats.org/officeDocument/2006/relationships/hyperlink" Target="http://gdal.org/python/osgeo.ogr.Layer-class.html" TargetMode="External"/><Relationship Id="rId1028" Type="http://schemas.openxmlformats.org/officeDocument/2006/relationships/hyperlink" Target="http://geeohspatial.blogspot.it/2013/12/dealing-with-arcpy-memory-leaks.html" TargetMode="External"/><Relationship Id="rId1235" Type="http://schemas.openxmlformats.org/officeDocument/2006/relationships/hyperlink" Target="http://scikit-learn.org/stable/index.html"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hyperlink" Target="http://www.google.com/earth/outreach/tutorials/eartheng_gettingstarted.html" TargetMode="External"/><Relationship Id="rId896" Type="http://schemas.openxmlformats.org/officeDocument/2006/relationships/hyperlink" Target="http://developer.yahoo.com/hadoop/tutorial/module2.html" TargetMode="External"/><Relationship Id="rId1081" Type="http://schemas.openxmlformats.org/officeDocument/2006/relationships/hyperlink" Target="http://www.dspguide.com" TargetMode="External"/><Relationship Id="rId1302" Type="http://schemas.openxmlformats.org/officeDocument/2006/relationships/hyperlink" Target="https://github.com/kriszyp/put-selector.git"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image" Target="media/image49.png"/><Relationship Id="rId756" Type="http://schemas.openxmlformats.org/officeDocument/2006/relationships/image" Target="media/image120.png"/><Relationship Id="rId1179" Type="http://schemas.openxmlformats.org/officeDocument/2006/relationships/hyperlink" Target="http://dojotoolkit.org/documentation/tutorials/1.8/templated/" TargetMode="External"/><Relationship Id="rId1386"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hyperlink" Target="http://www.cloudera.com/documentation/enterprise/release-notes/topics/cdh_vd_cdh_package_tarball_57.html" TargetMode="External"/><Relationship Id="rId1039" Type="http://schemas.openxmlformats.org/officeDocument/2006/relationships/hyperlink" Target="http://help.arcgis.com/en/arcgisserver/10.0/help/arcgis_server_dotnet_help/index.html" TargetMode="External"/><Relationship Id="rId1246" Type="http://schemas.openxmlformats.org/officeDocument/2006/relationships/hyperlink" Target="http://h03-dev-vm7:5801"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postgis_scripts/blob/master/water_validation_get_water_class.sql" TargetMode="External"/><Relationship Id="rId823" Type="http://schemas.openxmlformats.org/officeDocument/2006/relationships/hyperlink" Target="http://www.gbif.org/occurrence/search?GEOMETRY=116.488037+6.249776%2C116.488037+5.993070%2C116.735229+5.993070%2C116.735229+6.249776%2C116.488037+6.249776"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s://wookayin.github.io/tensorflow-talk-debugging/" TargetMode="External"/><Relationship Id="rId1106"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313" Type="http://schemas.openxmlformats.org/officeDocument/2006/relationships/hyperlink" Target="https://earthengine.googlesource.com/new-password" TargetMode="External"/><Relationship Id="rId1397" Type="http://schemas.openxmlformats.org/officeDocument/2006/relationships/hyperlink" Target="http://www.bbc.com/future/story/20120914-building-a-live-google-earth/1"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s://github.com/ElsevierDev/elsapy" TargetMode="External"/><Relationship Id="rId974" Type="http://schemas.openxmlformats.org/officeDocument/2006/relationships/hyperlink" Target="https://cwiki.apache.org/confluence/display/Hive/LanguageManual+Explain"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water_detection_python_scripts/blob/c4f80fbf2c1a2b0c7d1fcbaaa2e5f87a5f65bc74/getGeePixelValues.py" TargetMode="External"/><Relationship Id="rId834" Type="http://schemas.openxmlformats.org/officeDocument/2006/relationships/hyperlink" Target="http://api.gbif.org/v1/dataset/19491596-35ae-4a91-9a98-85cf505f1bd3" TargetMode="External"/><Relationship Id="rId1257" Type="http://schemas.openxmlformats.org/officeDocument/2006/relationships/hyperlink" Target="http://35.185.73.94/"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s://drive.google.com/open?id=0B8ziKkJP_gdecS10VENxUk8zWk0" TargetMode="External"/><Relationship Id="rId901" Type="http://schemas.openxmlformats.org/officeDocument/2006/relationships/hyperlink" Target="http://hadoop-m1:50070/webhdfs/v1/user/hive/warehouse/tmp.db/st_geometry_data?op=LISTSTATUS" TargetMode="External"/><Relationship Id="rId1117" Type="http://schemas.openxmlformats.org/officeDocument/2006/relationships/hyperlink" Target="https://basemaps.arcgis.com/v1/arcgis/rest/services/World_Basemap/VectorTileServer/tile/9/253/276.pbf" TargetMode="External"/><Relationship Id="rId1324" Type="http://schemas.openxmlformats.org/officeDocument/2006/relationships/hyperlink" Target="https://github.com/Esri/spatial-framework-for-hadoop"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6.png"/><Relationship Id="rId540" Type="http://schemas.openxmlformats.org/officeDocument/2006/relationships/hyperlink" Target="http://db-server-blishten.c9users.io/geoserver" TargetMode="External"/><Relationship Id="rId778" Type="http://schemas.openxmlformats.org/officeDocument/2006/relationships/hyperlink" Target="https://andrewcottam.cartodb.com/api/v2/sql?q=select%20*%20from%20countries%20where%20iso3='MYS'" TargetMode="External"/><Relationship Id="rId985" Type="http://schemas.openxmlformats.org/officeDocument/2006/relationships/image" Target="media/image133.png"/><Relationship Id="rId1170" Type="http://schemas.openxmlformats.org/officeDocument/2006/relationships/hyperlink" Target="http://dojotoolkit.org/reference-guide/dijit/themes.html" TargetMode="External"/><Relationship Id="rId638" Type="http://schemas.openxmlformats.org/officeDocument/2006/relationships/hyperlink" Target="https://github.com/andrewcottam/postgis_scripts/blob/master/water%20omission%20delete%20nulls.sql" TargetMode="External"/><Relationship Id="rId845" Type="http://schemas.openxmlformats.org/officeDocument/2006/relationships/hyperlink" Target="http://www.cloudera.com/content/cloudera/en/resources/library/training/dissecting-the-apache-hadoop-stack-2-of-6.html" TargetMode="External"/><Relationship Id="rId1030" Type="http://schemas.openxmlformats.org/officeDocument/2006/relationships/hyperlink" Target="https://my.usgs.gov/confluence/pages/viewpage.action?pageId=540116867" TargetMode="External"/><Relationship Id="rId1268" Type="http://schemas.openxmlformats.org/officeDocument/2006/relationships/hyperlink" Target="http://cloudera-manager.jrc.it:7180/cmf/home"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image" Target="media/image106.png"/><Relationship Id="rId1128" Type="http://schemas.openxmlformats.org/officeDocument/2006/relationships/hyperlink" Target="https://openmaptiles.com/hosting/?_ga=1.63191535.1515454038.1485937221" TargetMode="External"/><Relationship Id="rId1335" Type="http://schemas.openxmlformats.org/officeDocument/2006/relationships/image" Target="media/image151.png"/><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earthexplorer.usgs.gov/" TargetMode="External"/><Relationship Id="rId789" Type="http://schemas.openxmlformats.org/officeDocument/2006/relationships/hyperlink" Target="http://mapsapidocs.digitalglobe.com/v1.0/discuss/5737860cc6c1690e003932e4" TargetMode="External"/><Relationship Id="rId912" Type="http://schemas.openxmlformats.org/officeDocument/2006/relationships/hyperlink" Target="https://github.com/Esri/geometry-api-java" TargetMode="External"/><Relationship Id="rId996" Type="http://schemas.openxmlformats.org/officeDocument/2006/relationships/hyperlink" Target="http://suite.opengeo.org/4.1/dataadmin/pgGettingStarted/shp2pgsql.html" TargetMode="External"/><Relationship Id="rId41" Type="http://schemas.openxmlformats.org/officeDocument/2006/relationships/hyperlink" Target="http://www.protectedplanet.net/sites/7" TargetMode="External"/><Relationship Id="rId551" Type="http://schemas.openxmlformats.org/officeDocument/2006/relationships/hyperlink" Target="https://cloud.google.com/appengine/downloads" TargetMode="External"/><Relationship Id="rId649" Type="http://schemas.openxmlformats.org/officeDocument/2006/relationships/hyperlink" Target="https://www.google.com/fusiontables/DataSource?docid=1QxleuQgITUALCnLHSLRp6UnUe35WTTsCs_kdEf_j" TargetMode="External"/><Relationship Id="rId856" Type="http://schemas.openxmlformats.org/officeDocument/2006/relationships/hyperlink" Target="http://www.youtube.com/watch?v=_HLoH_PgrLk" TargetMode="External"/><Relationship Id="rId1181" Type="http://schemas.openxmlformats.org/officeDocument/2006/relationships/hyperlink" Target="https://developers.google.com/speed/libraries/" TargetMode="External"/><Relationship Id="rId1279" Type="http://schemas.openxmlformats.org/officeDocument/2006/relationships/hyperlink" Target="http://stackoverflow.com/questions/18578244/displaying-elements-other-than-fullscreen-element-html5-fullscreen-api" TargetMode="External"/><Relationship Id="rId1402" Type="http://schemas.openxmlformats.org/officeDocument/2006/relationships/hyperlink" Target="https://github.com/awahlig/skype4py"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30.png"/><Relationship Id="rId411" Type="http://schemas.openxmlformats.org/officeDocument/2006/relationships/hyperlink" Target="http://h03-dev-vm7/cgi-bin/eSpecies/richness/map/aves" TargetMode="External"/><Relationship Id="rId509" Type="http://schemas.openxmlformats.org/officeDocument/2006/relationships/hyperlink" Target="https://code.google.com/r/edmundcrewe-proxypatch/source/browse/django_cas/tests/cas_tests.py" TargetMode="External"/><Relationship Id="rId1041" Type="http://schemas.openxmlformats.org/officeDocument/2006/relationships/hyperlink" Target="http://help.arcgis.com/en/arcgisdesktop/10.0/help/index.html" TargetMode="External"/><Relationship Id="rId1139" Type="http://schemas.openxmlformats.org/officeDocument/2006/relationships/hyperlink" Target="https://web-apps-blishten.c9users.io/tilemaker/bern_tiles/" TargetMode="External"/><Relationship Id="rId1346" Type="http://schemas.openxmlformats.org/officeDocument/2006/relationships/hyperlink" Target="http://especies.gvm.ies.jrc.it"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image" Target="media/image111.png"/><Relationship Id="rId923" Type="http://schemas.openxmlformats.org/officeDocument/2006/relationships/hyperlink" Target="http://h05-nn01.jrc.it/" TargetMode="External"/><Relationship Id="rId52" Type="http://schemas.openxmlformats.org/officeDocument/2006/relationships/image" Target="media/image4.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mailto:a.cottam@gmail.com" TargetMode="External"/><Relationship Id="rId1192" Type="http://schemas.openxmlformats.org/officeDocument/2006/relationships/hyperlink" Target="https://www.mapbox.com/mapbox-gl-js/api/" TargetMode="External"/><Relationship Id="rId1206" Type="http://schemas.openxmlformats.org/officeDocument/2006/relationships/image" Target="media/image143.png"/><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www.cloudera.com/content/cloudera/en/downloads/quickstart_vms/cdh-5-2-x.html" TargetMode="External"/><Relationship Id="rId1052" Type="http://schemas.openxmlformats.org/officeDocument/2006/relationships/hyperlink" Target="https://tomcat.apache.org/tomcat-8.0-doc/ssl-howto.html" TargetMode="External"/><Relationship Id="rId299" Type="http://schemas.openxmlformats.org/officeDocument/2006/relationships/hyperlink" Target="https://datamarket.azure.com/" TargetMode="External"/><Relationship Id="rId727" Type="http://schemas.openxmlformats.org/officeDocument/2006/relationships/hyperlink" Target="https://www.google.com/fusiontables/DataSource?dsrcid=implicit&amp;redirectPath=data&amp;usp=apps_start&amp;hl=en" TargetMode="External"/><Relationship Id="rId934" Type="http://schemas.openxmlformats.org/officeDocument/2006/relationships/hyperlink" Target="http://blog.cloudera.com/blog/2010/06/integrating-hive-and-hbase/" TargetMode="External"/><Relationship Id="rId1357" Type="http://schemas.openxmlformats.org/officeDocument/2006/relationships/hyperlink" Target="http://wab.jrc.cec.eu.int/tas2/dsp_weektsperson.cfm"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20.png"/><Relationship Id="rId366" Type="http://schemas.openxmlformats.org/officeDocument/2006/relationships/hyperlink" Target="http://...api/person-by-id/1/pets.json" TargetMode="External"/><Relationship Id="rId573" Type="http://schemas.openxmlformats.org/officeDocument/2006/relationships/hyperlink" Target="https://console.cloud.google.com/storage/browser/geeimageserver.appspot.com/" TargetMode="External"/><Relationship Id="rId780" Type="http://schemas.openxmlformats.org/officeDocument/2006/relationships/hyperlink" Target="https://andrewcottam.cartodb.com/api/v2/sql?q=select%20name,ST_AsGeoJSON(the_geom)%20as%20the_geom%20from%20countries%20where%20iso3='MYS'" TargetMode="External"/><Relationship Id="rId1217" Type="http://schemas.openxmlformats.org/officeDocument/2006/relationships/hyperlink" Target="http://matplotlib.org/api/pyplot_api.html"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blog.cloudera.com/blog/2013/01/a-guide-to-python-frameworks-for-hadoop/" TargetMode="External"/><Relationship Id="rId1063" Type="http://schemas.openxmlformats.org/officeDocument/2006/relationships/hyperlink" Target="http://docs.qgis.org/testing/en/docs/pyqgis_developer_cookbook/intro.html" TargetMode="External"/><Relationship Id="rId1270" Type="http://schemas.openxmlformats.org/officeDocument/2006/relationships/hyperlink" Target="http://markdalgleish.com/projects/fathom/" TargetMode="External"/><Relationship Id="rId640" Type="http://schemas.openxmlformats.org/officeDocument/2006/relationships/hyperlink" Target="file:///E:\cottaan\My%20Documents\github%20repos\private_ee_scripts\Water%20Detection\Water%20Validation%20SWDB%20Points" TargetMode="External"/><Relationship Id="rId738" Type="http://schemas.openxmlformats.org/officeDocument/2006/relationships/hyperlink" Target="https://raw.githubusercontent.com/Homebrew/install/master/install" TargetMode="External"/><Relationship Id="rId945" Type="http://schemas.openxmlformats.org/officeDocument/2006/relationships/hyperlink" Target="http://www.cloudera.com/documentation/enterprise/latest/topics/cm_mc_hive_udf.html" TargetMode="External"/><Relationship Id="rId1368" Type="http://schemas.openxmlformats.org/officeDocument/2006/relationships/hyperlink" Target="https://www.swetswise.com/public/login.do"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developers.google.com/api-client-library/javascript/" TargetMode="External"/><Relationship Id="rId584" Type="http://schemas.openxmlformats.org/officeDocument/2006/relationships/image" Target="media/image59.png"/><Relationship Id="rId805" Type="http://schemas.openxmlformats.org/officeDocument/2006/relationships/hyperlink" Target="http://mappingcenter.esri.com/index.cfm?fa=arcgisResources.more" TargetMode="External"/><Relationship Id="rId1130" Type="http://schemas.openxmlformats.org/officeDocument/2006/relationships/hyperlink" Target="http://www.paulnorman.ca/blog/2016/11/serving-vector-tiles/" TargetMode="External"/><Relationship Id="rId1228" Type="http://schemas.openxmlformats.org/officeDocument/2006/relationships/hyperlink" Target="https://www.tensorflow.org/install/install_linux"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mapsapidocs.digitalglobe.com/v1.0/docs/imagery-and-basemaps" TargetMode="External"/><Relationship Id="rId889" Type="http://schemas.openxmlformats.org/officeDocument/2006/relationships/hyperlink" Target="http://www.teckstory.com/hadoop-ecosystem/hive-new-cli-beeline-for-hive/" TargetMode="External"/><Relationship Id="rId1074" Type="http://schemas.openxmlformats.org/officeDocument/2006/relationships/hyperlink" Target="https://www.coursera.org/learn/machine-learning/lecture/WnQWH/vectorization"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hyperlink" Target="https://raw.githubusercontent.com/andrewcottam/postgis_scripts/858267b453c834fe173efc7a35a6ceff6223987a/water_confusion_matrix_for_publication.sql" TargetMode="External"/><Relationship Id="rId749" Type="http://schemas.openxmlformats.org/officeDocument/2006/relationships/image" Target="media/image117.png"/><Relationship Id="rId1281" Type="http://schemas.openxmlformats.org/officeDocument/2006/relationships/hyperlink" Target="http://colororacle.org/index.html" TargetMode="External"/><Relationship Id="rId1379"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c9.io/" TargetMode="External"/><Relationship Id="rId609" Type="http://schemas.openxmlformats.org/officeDocument/2006/relationships/hyperlink" Target="https://github.com/andrewcottam/water_detection_python_scripts/blob/bfc669514fdc956aa1991305fc9f4ef5c8b9f870/getGeePixelValuesForL5.py" TargetMode="External"/><Relationship Id="rId956" Type="http://schemas.openxmlformats.org/officeDocument/2006/relationships/hyperlink" Target="https://cwiki.apache.org/confluence/display/Hive/GettingStarted" TargetMode="External"/><Relationship Id="rId1141" Type="http://schemas.openxmlformats.org/officeDocument/2006/relationships/hyperlink" Target="https://web-apps-blishten.c9users.io/tilemaker/bern_tiles/13/4265/2883.pbf" TargetMode="External"/><Relationship Id="rId1239" Type="http://schemas.openxmlformats.org/officeDocument/2006/relationships/hyperlink" Target="https://bootstrap.pypa.io/get-pip.py"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64.png"/><Relationship Id="rId816" Type="http://schemas.openxmlformats.org/officeDocument/2006/relationships/hyperlink" Target="https://api.protectedplanet.net/documentation" TargetMode="External"/><Relationship Id="rId1001" Type="http://schemas.openxmlformats.org/officeDocument/2006/relationships/hyperlink" Target="http://www.postgresql.org/docs/8.3/static/sql-analyze.html):%20A%20common%20strategy%20is%20to%20run%20VACUUM%20and%20ANALYZE%20once%20a%20day%20during%20a%20low-usage%20time%20of%20day."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image" Target="media/image85.png"/><Relationship Id="rId1085" Type="http://schemas.openxmlformats.org/officeDocument/2006/relationships/hyperlink" Target="http://www.rapidtables.com/math/symbols/Calculus_Symbols.htm" TargetMode="External"/><Relationship Id="rId1292" Type="http://schemas.openxmlformats.org/officeDocument/2006/relationships/hyperlink" Target="file:///C:\Users\cottaan\AppData\Roaming\Microsoft\Word\http%20and%20ssh" TargetMode="External"/><Relationship Id="rId1306" Type="http://schemas.openxmlformats.org/officeDocument/2006/relationships/hyperlink" Target="https://git-scm.com/book/en/v2/Git-Basics-Tagging"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community.c9.io/t/what-are-hot-workspaces/1334" TargetMode="External"/><Relationship Id="rId967" Type="http://schemas.openxmlformats.org/officeDocument/2006/relationships/hyperlink" Target="http://www.cloudera.com/content/cloudera/en/resources/library/recordedwebinar/cloudera-impala-a-modern-sql-engine-for-hadoop-video-recording.html" TargetMode="External"/><Relationship Id="rId1152" Type="http://schemas.openxmlformats.org/officeDocument/2006/relationships/hyperlink" Target="https://regex101.com/" TargetMode="External"/><Relationship Id="rId96" Type="http://schemas.openxmlformats.org/officeDocument/2006/relationships/image" Target="media/image10.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api.gbif.org/v0.9/species/search?q=Argusianus%20argus&amp;datasetKey=d7dddbf4-2cf0-4f39-9b2a-bb099caae36c" TargetMode="External"/><Relationship Id="rId1012" Type="http://schemas.openxmlformats.org/officeDocument/2006/relationships/hyperlink" Target="http://support.apple.com/kb/DL1572?viewlocale=en_US&amp;locale=en_US"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9.png"/><Relationship Id="rId673" Type="http://schemas.openxmlformats.org/officeDocument/2006/relationships/image" Target="media/image93.png"/><Relationship Id="rId880" Type="http://schemas.openxmlformats.org/officeDocument/2006/relationships/hyperlink" Target="http://www.michael-noll.com/tutorials/writing-an-hadoop-mapreduce-program-in-python/" TargetMode="External"/><Relationship Id="rId1096" Type="http://schemas.openxmlformats.org/officeDocument/2006/relationships/hyperlink" Target="http://docs.geoserver.org/latest/en/user/installation/war.html" TargetMode="External"/><Relationship Id="rId1317" Type="http://schemas.openxmlformats.org/officeDocument/2006/relationships/hyperlink" Target="https://code.google.com/p/earthengine-api/"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github.com/translate/translate/issues/3384" TargetMode="External"/><Relationship Id="rId978" Type="http://schemas.openxmlformats.org/officeDocument/2006/relationships/hyperlink" Target="http://maps.iucnredlist.org/map.html?id=22725044" TargetMode="External"/><Relationship Id="rId1163" Type="http://schemas.openxmlformats.org/officeDocument/2006/relationships/hyperlink" Target="http://video.esri.com/watch/2398/debugging-applications-built-with-arcgis-api-for-javascripthttp:/video.esri.com/watch/2398/debugging-applications-built-with-arcgis-api-for-javascript" TargetMode="External"/><Relationship Id="rId1370" Type="http://schemas.openxmlformats.org/officeDocument/2006/relationships/hyperlink" Target="mailto:a.cottam@gmail.com" TargetMode="External"/><Relationship Id="rId740" Type="http://schemas.openxmlformats.org/officeDocument/2006/relationships/hyperlink" Target="https://developers.google.com/earth-engine/python_install" TargetMode="External"/><Relationship Id="rId838" Type="http://schemas.openxmlformats.org/officeDocument/2006/relationships/hyperlink" Target="https://github.com/andrewcottam/SpeciesCharismaIndex/blob/master/redListClient.py" TargetMode="External"/><Relationship Id="rId1023" Type="http://schemas.openxmlformats.org/officeDocument/2006/relationships/hyperlink" Target="http://resources.arcgis.com/en/help/main/10.2/index.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image" Target="media/image69.png"/><Relationship Id="rId684" Type="http://schemas.openxmlformats.org/officeDocument/2006/relationships/image" Target="media/image96.png"/><Relationship Id="rId1230" Type="http://schemas.openxmlformats.org/officeDocument/2006/relationships/hyperlink" Target="https://storage.googleapis.com/tensorflow/linux/cpu/tensorflow-1.1.0-cp27-none-linux_x86_64.whl" TargetMode="External"/><Relationship Id="rId1328" Type="http://schemas.openxmlformats.org/officeDocument/2006/relationships/hyperlink" Target="http://www.saddi.com/software/flup/dist/flup-1.0.2.tar.gz"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hyperlink" Target="http://hadoop.apache.org/docs/r0.20.0/hdfs_shell.html" TargetMode="External"/><Relationship Id="rId905" Type="http://schemas.openxmlformats.org/officeDocument/2006/relationships/hyperlink" Target="http://www.michael-noll.com/tutorials/writing-an-hadoop-mapreduce-program-in-python/" TargetMode="External"/><Relationship Id="rId989"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34" Type="http://schemas.openxmlformats.org/officeDocument/2006/relationships/hyperlink" Target="http://gbif.blogspot.it/" TargetMode="External"/><Relationship Id="rId544" Type="http://schemas.openxmlformats.org/officeDocument/2006/relationships/hyperlink" Target="https://cloud.google.com/sdk/" TargetMode="External"/><Relationship Id="rId751" Type="http://schemas.openxmlformats.org/officeDocument/2006/relationships/image" Target="media/image119.png"/><Relationship Id="rId849" Type="http://schemas.openxmlformats.org/officeDocument/2006/relationships/hyperlink" Target="http://www.cloudera.com/content/cloudera/en/resources/library/training/cloudera-essentials-for-apache-hadoop-6-of-6-managing-the-elephant-in-the-room.html" TargetMode="External"/><Relationship Id="rId1174" Type="http://schemas.openxmlformats.org/officeDocument/2006/relationships/hyperlink" Target="https://developers.arcgis.com/en/javascript/jstutorials/intro_custom_dijit.html" TargetMode="External"/><Relationship Id="rId1381" Type="http://schemas.openxmlformats.org/officeDocument/2006/relationships/hyperlink" Target="http://79.125.16.106/arcgis/manager/default.aspx"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s://github.com/andrewcottam/water_detection_python_scripts/blob/d277440918304476c35fed12dc0d0354de24254e/getGeePixelValues.py" TargetMode="External"/><Relationship Id="rId1034" Type="http://schemas.openxmlformats.org/officeDocument/2006/relationships/hyperlink" Target="http://help.arcgis.com/en/arcgisdesktop/10.0/help/index.html" TargetMode="External"/><Relationship Id="rId1241" Type="http://schemas.openxmlformats.org/officeDocument/2006/relationships/hyperlink" Target="http://www.ee.surrey.ac.uk/Teaching/Unix/unixintro.html" TargetMode="External"/><Relationship Id="rId1339" Type="http://schemas.openxmlformats.org/officeDocument/2006/relationships/hyperlink" Target="http://maps.iucnredlist.org/map.html?id=56065"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support.esri.com/technical-article/000002036" TargetMode="External"/><Relationship Id="rId70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916" Type="http://schemas.openxmlformats.org/officeDocument/2006/relationships/hyperlink" Target="http://www.mapr.com/blog/how-to-avoid-java-heap-space-errors-understanding-and-managing-task-attempt-memory" TargetMode="External"/><Relationship Id="rId1101" Type="http://schemas.openxmlformats.org/officeDocument/2006/relationships/hyperlink" Target="http://lrm-maps.jrc.ec.europa.eu/geoserver/lrm-especies/wms"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github.com/google/earthengine-api" TargetMode="External"/><Relationship Id="rId762" Type="http://schemas.openxmlformats.org/officeDocument/2006/relationships/image" Target="media/image123.png"/><Relationship Id="rId1185" Type="http://schemas.openxmlformats.org/officeDocument/2006/relationships/hyperlink" Target="http://dojo-toolkit.33424.n3.nabble.com/Fwd-How-to-send-a-jsonp-request-to-server-in-dojo-toolkit-td3993684.html" TargetMode="External"/><Relationship Id="rId1392" Type="http://schemas.openxmlformats.org/officeDocument/2006/relationships/hyperlink" Target="http://help.arcgis.com/en/arcgisdesktop/10.0/help/index.html" TargetMode="External"/><Relationship Id="rId1406"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docs.safe.com/fme/html/FME_Transformers/Default.htm" TargetMode="External"/><Relationship Id="rId1045" Type="http://schemas.openxmlformats.org/officeDocument/2006/relationships/hyperlink" Target="https://www.eclipse.org/downloads/download.php?file=/oomph/epp/mars/R2/eclipse-inst-win64.exe" TargetMode="External"/><Relationship Id="rId1252" Type="http://schemas.openxmlformats.org/officeDocument/2006/relationships/hyperlink" Target="httpd:%20get%20''%20for%20139.191.147.152%20%20%20%20--%20HOORAY%20THIS%20IS%20MY%20DESKTOP%20MACHINE!"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issues.apache.org/jira/secure/attachment/12493983/Filter%20Language.docx" TargetMode="External"/><Relationship Id="rId1112" Type="http://schemas.openxmlformats.org/officeDocument/2006/relationships/hyperlink" Target="http://geonode.org/"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hyperlink" Target="https://cloud.google.com/storage/docs/json_api/v1/libraries" TargetMode="External"/><Relationship Id="rId773" Type="http://schemas.openxmlformats.org/officeDocument/2006/relationships/hyperlink" Target="https://dev.elsevier.com/apikey/managehome" TargetMode="External"/><Relationship Id="rId1196" Type="http://schemas.openxmlformats.org/officeDocument/2006/relationships/hyperlink" Target="https://github.com/SpatialServer/Leaflet.MapboxVectorTile"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github.com/andrewcottam/ArcGIS-Geoprocessing-Scripts/blob/master/src/UpdateWaterClass.py" TargetMode="External"/><Relationship Id="rId980" Type="http://schemas.openxmlformats.org/officeDocument/2006/relationships/image" Target="media/image131.png"/><Relationship Id="rId1056" Type="http://schemas.openxmlformats.org/officeDocument/2006/relationships/hyperlink" Target="https://groups.google.com/forum/" TargetMode="External"/><Relationship Id="rId1263" Type="http://schemas.openxmlformats.org/officeDocument/2006/relationships/hyperlink" Target="https://github.com/fabric/fabric" TargetMode="External"/><Relationship Id="rId840" Type="http://schemas.openxmlformats.org/officeDocument/2006/relationships/hyperlink" Target="http://www.xeno-canto.org/article/153" TargetMode="External"/><Relationship Id="rId938" Type="http://schemas.openxmlformats.org/officeDocument/2006/relationships/hyperlink" Target="https://github.com/andrewcottam/ArcGIS-Geoprocessing-Scripts/blob/master/src/FeatureClassToAvro.py"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image" Target="media/image53.png"/><Relationship Id="rId700" Type="http://schemas.openxmlformats.org/officeDocument/2006/relationships/hyperlink" Target="https://github.com/andrewcottam/water_detection_python_scripts/blob/c4f80fbf2c1a2b0c7d1fcbaaa2e5f87a5f65bc74/getGeePixelValues.py" TargetMode="External"/><Relationship Id="rId1123" Type="http://schemas.openxmlformats.org/officeDocument/2006/relationships/hyperlink" Target="https://mapzen.com/documentation/vector-tiles/data-sources/" TargetMode="External"/><Relationship Id="rId1330" Type="http://schemas.openxmlformats.org/officeDocument/2006/relationships/hyperlink" Target="https://github.com/JazzCore/python-pdfkit/wiki/Using-wkhtmltopdf-without-X-server"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msdn.microsoft.com/en-us/library/ff701713.aspx" TargetMode="External"/><Relationship Id="rId991" Type="http://schemas.openxmlformats.org/officeDocument/2006/relationships/hyperlink" Target="http://www.postgresql.org/docs/9.3/static/reference-client.html" TargetMode="External"/><Relationship Id="rId1067" Type="http://schemas.openxmlformats.org/officeDocument/2006/relationships/hyperlink" Target="http://localhost:8888/notebooks/deforestprob/notebook/notebook.ipynb" TargetMode="External"/><Relationship Id="rId437" Type="http://schemas.openxmlformats.org/officeDocument/2006/relationships/hyperlink" Target="https://gist.github.com/andrewcottam/6353997" TargetMode="External"/><Relationship Id="rId644" Type="http://schemas.openxmlformats.org/officeDocument/2006/relationships/hyperlink" Target="https://github.com/andrewcottam/postgis_scripts/blob/master/water%20validation%20stratify%20by%20grid_feng.sql" TargetMode="External"/><Relationship Id="rId851" Type="http://schemas.openxmlformats.org/officeDocument/2006/relationships/hyperlink" Target="http://vimeo.com/23400732" TargetMode="External"/><Relationship Id="rId1274" Type="http://schemas.openxmlformats.org/officeDocument/2006/relationships/hyperlink" Target="https://www.virtualbox.org/wiki/Downloads"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11" Type="http://schemas.openxmlformats.org/officeDocument/2006/relationships/hyperlink" Target="http://www.esri.com/news/arcuser/0111/geodesic.html" TargetMode="External"/><Relationship Id="rId949" Type="http://schemas.openxmlformats.org/officeDocument/2006/relationships/hyperlink" Target="http://www.cloudera.com/documentation/enterprise/latest/topics/cm_mc_hive_udf.html" TargetMode="External"/><Relationship Id="rId1134" Type="http://schemas.openxmlformats.org/officeDocument/2006/relationships/hyperlink" Target="https://mapzen.com/data/metro-extracts/metro/london_england/" TargetMode="External"/><Relationship Id="rId1341" Type="http://schemas.openxmlformats.org/officeDocument/2006/relationships/image" Target="media/image152.jpeg"/><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hyperlink" Target="https://ee-api.appspot.com/5cb2a329782cb94ac335d42e0becf414" TargetMode="External"/><Relationship Id="rId795"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809"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201" Type="http://schemas.openxmlformats.org/officeDocument/2006/relationships/hyperlink" Target="https://mapzen.com/tangram/view/?scene=https://mapzen.com/api/scenes/43045/224/resources/basic.yaml"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file:///E:\cottaan\My%20Documents\ArcGIS\Google%20Earth%20Engine%20Downloads\final%20validation%20results" TargetMode="External"/><Relationship Id="rId862" Type="http://schemas.openxmlformats.org/officeDocument/2006/relationships/hyperlink" Target="http://www.cloudera.com/content/cloudera/en/resources/library/recordedwebinar/from-zero-to-big-data-answers-in-less-than-one-hour.html" TargetMode="External"/><Relationship Id="rId1078" Type="http://schemas.openxmlformats.org/officeDocument/2006/relationships/hyperlink" Target="https://www.udacity.com/course/deep-learning--ud730" TargetMode="External"/><Relationship Id="rId1285" Type="http://schemas.openxmlformats.org/officeDocument/2006/relationships/hyperlink" Target="http://www.clw.csiro.au/division/adelaide/seminars/Brett-Bryan-seminar-Nov2010.pdf"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mailto:git@github.com:andrewcottam/geeImageServer.git" TargetMode="External"/><Relationship Id="rId722" Type="http://schemas.openxmlformats.org/officeDocument/2006/relationships/image" Target="media/image115.png"/><Relationship Id="rId1145" Type="http://schemas.openxmlformats.org/officeDocument/2006/relationships/hyperlink" Target="https://mapzen.com" TargetMode="External"/><Relationship Id="rId1352" Type="http://schemas.openxmlformats.org/officeDocument/2006/relationships/hyperlink" Target="https://intracomm.ec.europa.eu/dgintranet/jrc/iesnet_pims/communication/templates/index_en.htm"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image" Target="media/image68.png"/><Relationship Id="rId1005" Type="http://schemas.openxmlformats.org/officeDocument/2006/relationships/hyperlink" Target="http://www.postgresql.org/docs/9.1/static/triggers.html%20for%209.1" TargetMode="External"/><Relationship Id="rId1212" Type="http://schemas.openxmlformats.org/officeDocument/2006/relationships/hyperlink" Target="http://toblerity.org/fiona/manual.html"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ee-api.appspot.com/a90c7ad11dc079223d79eb11dd800c73" TargetMode="External"/><Relationship Id="rId873" Type="http://schemas.openxmlformats.org/officeDocument/2006/relationships/hyperlink" Target="http://esri.github.io/geometry-api-java/javadoc/com/esri/core/geometry/OperatorSimplify.html" TargetMode="External"/><Relationship Id="rId1089" Type="http://schemas.openxmlformats.org/officeDocument/2006/relationships/hyperlink" Target="https://www.tensorflow.org/api_docs/python/tf/name_scope" TargetMode="External"/><Relationship Id="rId1296" Type="http://schemas.openxmlformats.org/officeDocument/2006/relationships/hyperlink" Target="file:///C:\Users\cottaan\AppData\Roaming\Microsoft\Word\https%20and%20not%20ssh" TargetMode="External"/><Relationship Id="rId16" Type="http://schemas.openxmlformats.org/officeDocument/2006/relationships/hyperlink" Target="http://protectedplanet.net/help" TargetMode="External"/><Relationship Id="rId221" Type="http://schemas.openxmlformats.org/officeDocument/2006/relationships/image" Target="media/image23.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docs.c9.io/docs/running-your-own-ssh-workspace" TargetMode="External"/><Relationship Id="rId1156" Type="http://schemas.openxmlformats.org/officeDocument/2006/relationships/hyperlink" Target="http://dojotoolkit.org/documentation/tutorials/1.6/build/" TargetMode="External"/><Relationship Id="rId1363" Type="http://schemas.openxmlformats.org/officeDocument/2006/relationships/hyperlink" Target="http://www.expedia.com" TargetMode="External"/><Relationship Id="rId733" Type="http://schemas.openxmlformats.org/officeDocument/2006/relationships/hyperlink" Target="https://groups.google.com/forum/?fromgroups" TargetMode="External"/><Relationship Id="rId940" Type="http://schemas.openxmlformats.org/officeDocument/2006/relationships/hyperlink" Target="https://cwiki.apache.org/confluence/display/Hive/LanguageManual+DDL" TargetMode="External"/><Relationship Id="rId1016" Type="http://schemas.openxmlformats.org/officeDocument/2006/relationships/hyperlink" Target="http://stackoverflow.com/questions/11118070/buiding-hadoop-with-eclipse-maven-missing-artifact-jdk-toolsjdk-toolsjar1"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s://raw.githubusercontent.com/andrewcottam/postgis_scripts/a763d41b13322d80b5ec519d5bace462232b6573/gaul_areas_csv_to_postgresql.fmw" TargetMode="External"/><Relationship Id="rId800" Type="http://schemas.openxmlformats.org/officeDocument/2006/relationships/hyperlink" Target="http://docs.picloud.com/quickstart.html" TargetMode="External"/><Relationship Id="rId1223" Type="http://schemas.openxmlformats.org/officeDocument/2006/relationships/hyperlink" Target="http://vimeo.com/106220666" TargetMode="External"/><Relationship Id="rId232" Type="http://schemas.openxmlformats.org/officeDocument/2006/relationships/hyperlink" Target="http://www.iucnredlist.org/details/4265/0" TargetMode="External"/><Relationship Id="rId884" Type="http://schemas.openxmlformats.org/officeDocument/2006/relationships/hyperlink" Target="http://blog.cloudera.com/blog/2012/02/cloudera-manager-log-management-event-management-and-alerting-demo-video/"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python-blishten.c9users.io:8081" TargetMode="External"/><Relationship Id="rId744" Type="http://schemas.openxmlformats.org/officeDocument/2006/relationships/hyperlink" Target="https://gist.github.com/andrewcottam/bbc98724787e05a693e5" TargetMode="External"/><Relationship Id="rId951" Type="http://schemas.openxmlformats.org/officeDocument/2006/relationships/hyperlink" Target="https://cwiki.apache.org/confluence/display/Hive/LanguageManual+DDL" TargetMode="External"/><Relationship Id="rId1167" Type="http://schemas.openxmlformats.org/officeDocument/2006/relationships/hyperlink" Target="https://github.com/andrewcottam/eSpecies-Client-Demo/blob/master/scripts/geeResults.js" TargetMode="External"/><Relationship Id="rId1374" Type="http://schemas.openxmlformats.org/officeDocument/2006/relationships/hyperlink" Target="http://isihighlycited.com/"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hyperlink" Target="http://imagecolorpicker.com/" TargetMode="External"/><Relationship Id="rId604" Type="http://schemas.openxmlformats.org/officeDocument/2006/relationships/image" Target="media/image73.png"/><Relationship Id="rId811" Type="http://schemas.openxmlformats.org/officeDocument/2006/relationships/hyperlink" Target="http://svn.osgeo.org/gdal/trunk/autotest/ogr/ogr_wfs.py" TargetMode="External"/><Relationship Id="rId1027" Type="http://schemas.openxmlformats.org/officeDocument/2006/relationships/hyperlink" Target="http://resources.arcgis.com/en/help/main/10.2/" TargetMode="External"/><Relationship Id="rId1234" Type="http://schemas.openxmlformats.org/officeDocument/2006/relationships/hyperlink" Target="http://webpy.org/static/web.py-0.37.tar.gz"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hyperlink" Target="http://earthengine.google.org/" TargetMode="External"/><Relationship Id="rId895" Type="http://schemas.openxmlformats.org/officeDocument/2006/relationships/hyperlink" Target="https://github.com/crs4/pydoop" TargetMode="External"/><Relationship Id="rId909" Type="http://schemas.openxmlformats.org/officeDocument/2006/relationships/hyperlink" Target="http://www.eclipse.org/downloads/download.php?file=/technology/epp/downloads/release/kepler/R/eclipse-jee-kepler-R-win32-x86_64.zip&amp;mirror_id=1023" TargetMode="External"/><Relationship Id="rId1080" Type="http://schemas.openxmlformats.org/officeDocument/2006/relationships/hyperlink" Target="http://neuralnetworksanddeeplearning.com/index.html" TargetMode="External"/><Relationship Id="rId1301" Type="http://schemas.openxmlformats.org/officeDocument/2006/relationships/hyperlink" Target="https://github.com/kriszyp/xstyle.git"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4.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console.developers.google.com/project/_/apiui/credential" TargetMode="External"/><Relationship Id="rId755" Type="http://schemas.openxmlformats.org/officeDocument/2006/relationships/hyperlink" Target="https://github.com/andrewcottam/water_detection_python_scripts/blob/0add4f66d90c615ec70ed953a69e8372387cde06/refetchValidationSiteValues.py" TargetMode="External"/><Relationship Id="rId962" Type="http://schemas.openxmlformats.org/officeDocument/2006/relationships/hyperlink" Target="http://cloudera-manager.jrc.it:7180/cmf/home" TargetMode="External"/><Relationship Id="rId1178" Type="http://schemas.openxmlformats.org/officeDocument/2006/relationships/hyperlink" Target="http://dojotoolkit.org/documentation/tutorials/1.8/modules/" TargetMode="External"/><Relationship Id="rId1385"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water_detection_python_scripts/blob/master/createWaterPoints.py" TargetMode="External"/><Relationship Id="rId822" Type="http://schemas.openxmlformats.org/officeDocument/2006/relationships/hyperlink" Target="http://www.gbif.org/developer/summary" TargetMode="External"/><Relationship Id="rId1038" Type="http://schemas.openxmlformats.org/officeDocument/2006/relationships/hyperlink" Target="http://desktop.arcgis.com/en/desktop/latest/analyze/python/extending-geoprocessing-through-python-modules.htm" TargetMode="External"/><Relationship Id="rId1245" Type="http://schemas.openxmlformats.org/officeDocument/2006/relationships/hyperlink" Target="http://www.tightvnc.com/%20for%20information%20on%20TightVNC"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s://github.com/andrewcottam/water_detection_python_scripts/commit/7a44b03ea9a1ee9d6244817d38ca77e792a67842" TargetMode="External"/><Relationship Id="rId1091" Type="http://schemas.openxmlformats.org/officeDocument/2006/relationships/hyperlink" Target="https://wookayin.github.io/tensorflow-talk-debugging" TargetMode="External"/><Relationship Id="rId1105" Type="http://schemas.openxmlformats.org/officeDocument/2006/relationships/hyperlink" Target="http://QGis.org" TargetMode="External"/><Relationship Id="rId1312" Type="http://schemas.openxmlformats.org/officeDocument/2006/relationships/hyperlink" Target="http://10.168.209.73:8012"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s://developers.google.com/earth-engine/app_engine_intro" TargetMode="External"/><Relationship Id="rId766" Type="http://schemas.openxmlformats.org/officeDocument/2006/relationships/hyperlink" Target="https://support.google.com/fusiontables/answer/171181?hl=en" TargetMode="External"/><Relationship Id="rId1189" Type="http://schemas.openxmlformats.org/officeDocument/2006/relationships/hyperlink" Target="https://developers.arcgis.com/javascript/jsapi/wmslayer-amd.html" TargetMode="External"/><Relationship Id="rId1396" Type="http://schemas.openxmlformats.org/officeDocument/2006/relationships/hyperlink" Target="http://proceedings.esri.com/library/userconf/proc11/uc/papers/3278_144.pdf"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water_detection_python_scripts/blob/master/comparePixelValues.py" TargetMode="External"/><Relationship Id="rId973" Type="http://schemas.openxmlformats.org/officeDocument/2006/relationships/hyperlink" Target="http://sqoop.apache.org/docs/1.99.5/Sqoop5MinutesDemo.html" TargetMode="External"/><Relationship Id="rId1049" Type="http://schemas.openxmlformats.org/officeDocument/2006/relationships/hyperlink" Target="http://tomcat.apache.org/download-80.cgi" TargetMode="External"/><Relationship Id="rId1256" Type="http://schemas.openxmlformats.org/officeDocument/2006/relationships/hyperlink" Target="https://community.c9.io/t/how-do-i-clear-up-disk-space-after-its-full/213/2" TargetMode="External"/><Relationship Id="rId833" Type="http://schemas.openxmlformats.org/officeDocument/2006/relationships/hyperlink" Target="http://www.gbif.org/developer/occurrence" TargetMode="External"/><Relationship Id="rId1116" Type="http://schemas.openxmlformats.org/officeDocument/2006/relationships/hyperlink" Target="https://www.mapbox.com/blog/vector-tile-spec-changes/" TargetMode="External"/><Relationship Id="rId265" Type="http://schemas.openxmlformats.org/officeDocument/2006/relationships/image" Target="media/image28.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hadoop-m1:50070/webhdfs/v1/user/hive/warehouse/wdpa?op=LISTSTATUS" TargetMode="External"/><Relationship Id="rId1323" Type="http://schemas.openxmlformats.org/officeDocument/2006/relationships/hyperlink" Target="https://code.google.com/p/webgl-globe/"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5.png"/><Relationship Id="rId777" Type="http://schemas.openxmlformats.org/officeDocument/2006/relationships/hyperlink" Target="https://EU-Commission.maps.arcgis.com" TargetMode="External"/><Relationship Id="rId984" Type="http://schemas.openxmlformats.org/officeDocument/2006/relationships/hyperlink" Target="https://github.com/andrewcottam/apache-hive-files/blob/260ee4ec5790e0b975b7adf956da82fabdfd5b19/species_preprocessing_4.sql" TargetMode="External"/><Relationship Id="rId637" Type="http://schemas.openxmlformats.org/officeDocument/2006/relationships/hyperlink" Target="https://github.com/andrewcottam/water_detection_python_scripts/blob/master/updateSceneMetadata.py" TargetMode="External"/><Relationship Id="rId844" Type="http://schemas.openxmlformats.org/officeDocument/2006/relationships/hyperlink" Target="http://www.cloudera.com/content/cloudera/en/resources/library/training/cloudera-essentials-for-apache-hadoop-the-motivation-for-hadoop.html" TargetMode="External"/><Relationship Id="rId1267" Type="http://schemas.openxmlformats.org/officeDocument/2006/relationships/hyperlink" Target="http://10.0.100.234:8042/node"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hyperlink" Target="http://www.youtube.com/watch?v=aCepMHeIA2U" TargetMode="External"/><Relationship Id="rId704" Type="http://schemas.openxmlformats.org/officeDocument/2006/relationships/image" Target="media/image105.png"/><Relationship Id="rId911" Type="http://schemas.openxmlformats.org/officeDocument/2006/relationships/hyperlink" Target="http://www.datasalt.com/2011/05/handling-dependencies-and-configuration-in-java-hadoop-projects-efficiently/" TargetMode="External"/><Relationship Id="rId1127" Type="http://schemas.openxmlformats.org/officeDocument/2006/relationships/hyperlink" Target="file:///E:\cottaan\Documents\GitHub\general\openmaptiles.org\" TargetMode="External"/><Relationship Id="rId1334" Type="http://schemas.openxmlformats.org/officeDocument/2006/relationships/hyperlink" Target="https://github.com/andrewcottam/python-rest-server/blob/master/cgi-bin/database_objects.sql"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hyperlink" Target="https://cloud.google.com/appengine/downloads" TargetMode="External"/><Relationship Id="rId788" Type="http://schemas.openxmlformats.org/officeDocument/2006/relationships/hyperlink" Target="mailto:a.cottam@gmail.com" TargetMode="External"/><Relationship Id="rId995" Type="http://schemas.openxmlformats.org/officeDocument/2006/relationships/hyperlink" Target="http://www.postgresql.org/docs/9.0/interactive/plpython-funcs.html" TargetMode="External"/><Relationship Id="rId1180" Type="http://schemas.openxmlformats.org/officeDocument/2006/relationships/hyperlink" Target="http://dojotoolkit.org/documentation/tutorials/1.9/recipes/custom_widget/" TargetMode="External"/><Relationship Id="rId1401" Type="http://schemas.openxmlformats.org/officeDocument/2006/relationships/hyperlink" Target="https://demo.twilio.com/welcome/sms/reply/"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raw.githubusercontent.com/andrewcottam/postgis_scripts/ff639d52f70d73a707973435cbba834a55bb307c/all_validation_points_query.sql" TargetMode="External"/><Relationship Id="rId855" Type="http://schemas.openxmlformats.org/officeDocument/2006/relationships/hyperlink" Target="http://vimeo.com/44715954" TargetMode="External"/><Relationship Id="rId1040" Type="http://schemas.openxmlformats.org/officeDocument/2006/relationships/hyperlink" Target="http://resourcesbeta.arcgis.com/en/help/pdf/whats_new_in_arcgis.pdf" TargetMode="External"/><Relationship Id="rId1278" Type="http://schemas.openxmlformats.org/officeDocument/2006/relationships/hyperlink" Target="http://www.microsoft.com/en-us/download/details.aspx?id=25129" TargetMode="External"/><Relationship Id="rId287" Type="http://schemas.openxmlformats.org/officeDocument/2006/relationships/image" Target="media/image29.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dopa-services.jrc.it/services/ecasLogout" TargetMode="External"/><Relationship Id="rId715" Type="http://schemas.openxmlformats.org/officeDocument/2006/relationships/hyperlink" Target="https://mail.google.com/mail/u/0/" TargetMode="External"/><Relationship Id="rId922" Type="http://schemas.openxmlformats.org/officeDocument/2006/relationships/hyperlink" Target="http://docs.aws.amazon.com/ElasticMapReduce/latest/DeveloperGuide/emr-hbase.html" TargetMode="External"/><Relationship Id="rId1138" Type="http://schemas.openxmlformats.org/officeDocument/2006/relationships/hyperlink" Target="https://mapzen.com/tangram/play" TargetMode="External"/><Relationship Id="rId1345" Type="http://schemas.openxmlformats.org/officeDocument/2006/relationships/hyperlink" Target="http://especies.jrc.ec.europa.eu"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www.cyberciti.biz/tips/postgres-allow-remote-access-tcp-connection.html" TargetMode="External"/><Relationship Id="rId1191" Type="http://schemas.openxmlformats.org/officeDocument/2006/relationships/hyperlink" Target="https://github.com/mapbox/mapbox-gl-leaflet" TargetMode="External"/><Relationship Id="rId1205" Type="http://schemas.openxmlformats.org/officeDocument/2006/relationships/image" Target="media/image142.png"/><Relationship Id="rId51" Type="http://schemas.openxmlformats.org/officeDocument/2006/relationships/hyperlink" Target="http://www.tandfonline.com/doi/pdf/10.1080/17538947.2015.1026420" TargetMode="External"/><Relationship Id="rId561" Type="http://schemas.openxmlformats.org/officeDocument/2006/relationships/image" Target="media/image50.png"/><Relationship Id="rId659" Type="http://schemas.openxmlformats.org/officeDocument/2006/relationships/hyperlink" Target="https://ee-api.appspot.com/4e977aea2f63647a4300c0fe783b756c" TargetMode="External"/><Relationship Id="rId866" Type="http://schemas.openxmlformats.org/officeDocument/2006/relationships/hyperlink" Target="http://cloudera.com/content/cloudera/en/training/courses/developer-training.html" TargetMode="External"/><Relationship Id="rId1289" Type="http://schemas.openxmlformats.org/officeDocument/2006/relationships/hyperlink" Target="http://gitref.org/" TargetMode="External"/><Relationship Id="rId1412" Type="http://schemas.openxmlformats.org/officeDocument/2006/relationships/theme" Target="theme/theme1.xm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image" Target="media/image43.png"/><Relationship Id="rId1051" Type="http://schemas.openxmlformats.org/officeDocument/2006/relationships/hyperlink" Target="http://localhost:8080/gee_spectral_library_builder/" TargetMode="External"/><Relationship Id="rId1149" Type="http://schemas.openxmlformats.org/officeDocument/2006/relationships/hyperlink" Target="http://www.vogella.com/tutorials/JUnit/article.html" TargetMode="External"/><Relationship Id="rId1356" Type="http://schemas.openxmlformats.org/officeDocument/2006/relationships/hyperlink" Target="http://pubsy.jrc.cec.eu.int/workflow" TargetMode="External"/><Relationship Id="rId158" Type="http://schemas.openxmlformats.org/officeDocument/2006/relationships/image" Target="media/image19.jpeg"/><Relationship Id="rId726" Type="http://schemas.openxmlformats.org/officeDocument/2006/relationships/hyperlink" Target="https://www.google.com/fusiontables/DataSource?dsrcid=implicit&amp;redirectPath=data&amp;usp=apps_start&amp;hl=en" TargetMode="External"/><Relationship Id="rId933" Type="http://schemas.openxmlformats.org/officeDocument/2006/relationships/hyperlink" Target="https://cwiki.apache.org/confluence/display/Hive/HBaseIntegration" TargetMode="External"/><Relationship Id="rId1009" Type="http://schemas.openxmlformats.org/officeDocument/2006/relationships/hyperlink" Target="http://pydev.org/download.html"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hyperlink" Target="https://cloud.google.com/appengine/docs/quotas" TargetMode="External"/><Relationship Id="rId1216" Type="http://schemas.openxmlformats.org/officeDocument/2006/relationships/hyperlink" Target="http://stackoverflow.com/questions/24455238/lxml-installation-error-ubuntu-14-04-internal-compiler-error"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www.youtube.com/watch?v=i0FCn889ucs" TargetMode="External"/><Relationship Id="rId1062" Type="http://schemas.openxmlformats.org/officeDocument/2006/relationships/hyperlink" Target="http://docs.qgis.org/testing/en/docs/pyqgis_developer_cookbook/raster.html" TargetMode="External"/><Relationship Id="rId737" Type="http://schemas.openxmlformats.org/officeDocument/2006/relationships/hyperlink" Target="http://conda.pydata.org/docs/install/full.html" TargetMode="External"/><Relationship Id="rId944" Type="http://schemas.openxmlformats.org/officeDocument/2006/relationships/hyperlink" Target="https://github.com/Esri/spatial-framework-for-hadoop" TargetMode="External"/><Relationship Id="rId1367" Type="http://schemas.openxmlformats.org/officeDocument/2006/relationships/hyperlink" Target="http://onlinelibrary.wiley.com/doi/10.1111/j.1467-9671.2009.01170.x/full"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58.png"/><Relationship Id="rId790" Type="http://schemas.openxmlformats.org/officeDocument/2006/relationships/hyperlink" Target="https://c.tiles.mapbox.com/v4/digitalglobe.nmmhkk79/10/501/467.png?access_token=pk.eyJ1IjoiZGlnaXRhbGdsb2JlIiwiYSI6ImNpbmJscnhhZTBudmp0cWx3MXI5bWt0djgifQ.9DibR63tG-LY6FvjDLhCXg" TargetMode="External"/><Relationship Id="rId804" Type="http://schemas.openxmlformats.org/officeDocument/2006/relationships/hyperlink" Target="http://www.paolocorti.net/2011/03/23/a-quick-look-at-the-wfs-gdal-driver/" TargetMode="External"/><Relationship Id="rId1227" Type="http://schemas.openxmlformats.org/officeDocument/2006/relationships/hyperlink" Target="http://toblerity.org/shapely/manual.html"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hyperlink" Target="https://github.com/andrewcottam/postgis_scripts/blob/master/all_swdb_validation_points_query.sql" TargetMode="External"/><Relationship Id="rId888" Type="http://schemas.openxmlformats.org/officeDocument/2006/relationships/hyperlink" Target="https://blog.cloudera.com/blog/2014/02/migrating-from-hive-cli-to-beeline-a-primer/" TargetMode="External"/><Relationship Id="rId1073" Type="http://schemas.openxmlformats.org/officeDocument/2006/relationships/hyperlink" Target="https://www.coursera.org/learn/machine-learning/lecture/2DKxQ/normal-equation" TargetMode="External"/><Relationship Id="rId1280" Type="http://schemas.openxmlformats.org/officeDocument/2006/relationships/hyperlink" Target="http://fortawesome.github.io/Font-Awesome/" TargetMode="External"/><Relationship Id="rId303" Type="http://schemas.openxmlformats.org/officeDocument/2006/relationships/hyperlink" Target="mailto:speciescharisma2@gmail.com" TargetMode="External"/><Relationship Id="rId748" Type="http://schemas.openxmlformats.org/officeDocument/2006/relationships/hyperlink" Target="https://sites.google.com/site/earthengineapidocs/javascript-api/javascript-developers-guide/image-methods" TargetMode="External"/><Relationship Id="rId955" Type="http://schemas.openxmlformats.org/officeDocument/2006/relationships/hyperlink" Target="http://www.yourkit.com/" TargetMode="External"/><Relationship Id="rId1140" Type="http://schemas.openxmlformats.org/officeDocument/2006/relationships/hyperlink" Target="https://web-apps-blishten.c9users.io/tilemaker/bern_tiles/13/4265/2883.pbf" TargetMode="External"/><Relationship Id="rId1378" Type="http://schemas.openxmlformats.org/officeDocument/2006/relationships/hyperlink" Target="https://www.mytnt.it/myTNT/"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forecast.io/" TargetMode="External"/><Relationship Id="rId594" Type="http://schemas.openxmlformats.org/officeDocument/2006/relationships/image" Target="media/image63.png"/><Relationship Id="rId608" Type="http://schemas.openxmlformats.org/officeDocument/2006/relationships/hyperlink" Target="https://browse.digitalglobe.com/imagefinder" TargetMode="External"/><Relationship Id="rId815" Type="http://schemas.openxmlformats.org/officeDocument/2006/relationships/hyperlink" Target="http://downloads.wdpa.org/ArcGIS/rest/services/EuroGEOSS/EuroGEOSS_WDPA/MapServer/1/query/query?where=Site_ID%3D785&amp;returnGeometry=false&amp;outSR=&amp;outFields=Name&amp;f=pjson" TargetMode="External"/><Relationship Id="rId1238" Type="http://schemas.openxmlformats.org/officeDocument/2006/relationships/hyperlink" Target="https://pip.pypa.io/en/latest/installing.html"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s://github.com/Esri/spatial-framework-for-hadoop/wiki/JSON-Formats" TargetMode="External"/><Relationship Id="rId1000" Type="http://schemas.openxmlformats.org/officeDocument/2006/relationships/hyperlink" Target="http://www.postgresql.org/docs/9.0/static/using-explain.html" TargetMode="External"/><Relationship Id="rId1084" Type="http://schemas.openxmlformats.org/officeDocument/2006/relationships/hyperlink" Target="https://medium.com/@vivek.yadav/how-neural-networks-learn-nonlinear-functions-and-classify-linearly-non-separable-data-22328e7e5be1" TargetMode="External"/><Relationship Id="rId1305" Type="http://schemas.openxmlformats.org/officeDocument/2006/relationships/hyperlink" Target="http://git-scm.com/book/en/Git-Branching-Basic-Branching-and-Merging"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4.png"/><Relationship Id="rId759" Type="http://schemas.openxmlformats.org/officeDocument/2006/relationships/image" Target="media/image122.png"/><Relationship Id="rId966" Type="http://schemas.openxmlformats.org/officeDocument/2006/relationships/hyperlink" Target="http://training.cloudera.com/elearning/impala/" TargetMode="External"/><Relationship Id="rId1291" Type="http://schemas.openxmlformats.org/officeDocument/2006/relationships/hyperlink" Target="https://andrewcottam@github.com/andrewcottam/ArcGIS-Geoprocessing-Scripts.git" TargetMode="External"/><Relationship Id="rId1389" Type="http://schemas.openxmlformats.org/officeDocument/2006/relationships/hyperlink" Target="http://www.eea.europa.eu/data-and-maps/data/european-red-lists-2"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image" Target="media/image44.png"/><Relationship Id="rId619" Type="http://schemas.openxmlformats.org/officeDocument/2006/relationships/hyperlink" Target="https://github.com/andrewcottam/postgis_scripts/blob/master/water%20validation%20stratify%20by%20grid2.sql" TargetMode="External"/><Relationship Id="rId1151" Type="http://schemas.openxmlformats.org/officeDocument/2006/relationships/hyperlink" Target="http://infoheap.com/tool/svg-sandbox/" TargetMode="External"/><Relationship Id="rId1249" Type="http://schemas.openxmlformats.org/officeDocument/2006/relationships/hyperlink" Target="httpd:%20premature%20connection%20close" TargetMode="External"/><Relationship Id="rId95" Type="http://schemas.openxmlformats.org/officeDocument/2006/relationships/image" Target="media/image9.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api.gbif.org/v0.9/species/match?name=Argusianus%20argus" TargetMode="External"/><Relationship Id="rId1011" Type="http://schemas.openxmlformats.org/officeDocument/2006/relationships/hyperlink" Target="http://mevenide.codehaus.org/release/eclipse/update" TargetMode="External"/><Relationship Id="rId1109"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8.png"/><Relationship Id="rId672" Type="http://schemas.openxmlformats.org/officeDocument/2006/relationships/image" Target="media/image92.png"/><Relationship Id="rId1095" Type="http://schemas.openxmlformats.org/officeDocument/2006/relationships/hyperlink" Target="https://www.kaggle.com/c/planet-understanding-the-amazon-from-space" TargetMode="External"/><Relationship Id="rId1316" Type="http://schemas.openxmlformats.org/officeDocument/2006/relationships/hyperlink" Target="https://code.google.com/p/earthengine-api/source/checkout"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image" Target="media/image47.png"/><Relationship Id="rId977" Type="http://schemas.openxmlformats.org/officeDocument/2006/relationships/hyperlink" Target="https://github.com/andrewcottam/apache-hive-files/blob/master/species_preprocessing_2.sql" TargetMode="External"/><Relationship Id="rId1162" Type="http://schemas.openxmlformats.org/officeDocument/2006/relationships/hyperlink" Target="http://jamesthom.as/blog/2012/04/22/debugging-optimised-dojo-apps/" TargetMode="External"/><Relationship Id="rId171" Type="http://schemas.openxmlformats.org/officeDocument/2006/relationships/hyperlink" Target="https://developers.arcgis.com/en/downloads/" TargetMode="External"/><Relationship Id="rId837" Type="http://schemas.openxmlformats.org/officeDocument/2006/relationships/hyperlink" Target="https://github.com/andrewcottam/SpeciesCharismaIndex/blob/master/api_client_library.py" TargetMode="External"/><Relationship Id="rId1022" Type="http://schemas.openxmlformats.org/officeDocument/2006/relationships/hyperlink" Target="http://blogs.esri.com/esri/arcgis/2011/08/29/multiprocessing/"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s://water-world-v1-1.appspot.com/" TargetMode="External"/><Relationship Id="rId890" Type="http://schemas.openxmlformats.org/officeDocument/2006/relationships/hyperlink" Target="http://hadoop.apache.org/docs/r0.20.0/hdfs_user_guide.html" TargetMode="External"/><Relationship Id="rId904" Type="http://schemas.openxmlformats.org/officeDocument/2006/relationships/hyperlink" Target="http://wiki.apache.org/hadoop/HadoopMapReduce" TargetMode="External"/><Relationship Id="rId1327" Type="http://schemas.openxmlformats.org/officeDocument/2006/relationships/hyperlink" Target="https://raw.githubusercontent.com/andrewcottam/python-rest-server/master/cgi-bin/database_objects.sql"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db-server-blishten.c9users.io/cgi-bin/services.py/" TargetMode="External"/><Relationship Id="rId988" Type="http://schemas.openxmlformats.org/officeDocument/2006/relationships/hyperlink" Target="http://www.slideshare.net/Hadoop_Summit/grailer-hochmuth-june27515pmroom212v3" TargetMode="External"/><Relationship Id="rId1173" Type="http://schemas.openxmlformats.org/officeDocument/2006/relationships/hyperlink" Target="https://rawgit.com/" TargetMode="External"/><Relationship Id="rId1380" Type="http://schemas.openxmlformats.org/officeDocument/2006/relationships/hyperlink" Target="http://server.arcgisonline.com/ArcGIS/rest/services/World_Topo_Map/MapServer?f=json&amp;callback=dojo.io.script.jsonp_dojoIoScript8._jsonpCallback"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image" Target="media/image118.png"/><Relationship Id="rId848" Type="http://schemas.openxmlformats.org/officeDocument/2006/relationships/hyperlink" Target="http://www.cloudera.com/content/cloudera/en/resources/library/training/cloudera-essentials-for-apache-hadoop-5-of-6-preparing-your-data-center-for-hadoop.html" TargetMode="External"/><Relationship Id="rId1033" Type="http://schemas.openxmlformats.org/officeDocument/2006/relationships/hyperlink" Target="http://blogs.esri.com/esri/arcgis/2012/06/08/using-a-binning-technique-for-point-based-multiscale-web-maps/" TargetMode="External"/><Relationship Id="rId487" Type="http://schemas.openxmlformats.org/officeDocument/2006/relationships/hyperlink" Target="file:///E:\cottaan\Documents\GitHub\general\general\fme_scripts\roadless_asia_csv_to_postgresql.fmw" TargetMode="External"/><Relationship Id="rId610" Type="http://schemas.openxmlformats.org/officeDocument/2006/relationships/hyperlink" Target="http://ehabitat-wps.jrc.ec.europa.eu/eSpecies/spectral_gee.html" TargetMode="External"/><Relationship Id="rId694" Type="http://schemas.openxmlformats.org/officeDocument/2006/relationships/hyperlink" Target="https://ee-api.appspot.com/b3ed5496bfdb08d734c4f3a28a8e172b" TargetMode="External"/><Relationship Id="rId708" Type="http://schemas.openxmlformats.org/officeDocument/2006/relationships/image" Target="media/image108.png"/><Relationship Id="rId915" Type="http://schemas.openxmlformats.org/officeDocument/2006/relationships/hyperlink" Target="https://hadoop.apache.org/docs/r2.2.0/api/org/apache/hadoop/filecache/DistributedCache.html" TargetMode="External"/><Relationship Id="rId1240" Type="http://schemas.openxmlformats.org/officeDocument/2006/relationships/hyperlink" Target="http://resources.arcgis.com/gallery/file/geoprocessing/details?entryID=F855D6D1-1422-2418-A0B2-643E624A8925" TargetMode="External"/><Relationship Id="rId1338" Type="http://schemas.openxmlformats.org/officeDocument/2006/relationships/hyperlink" Target="http://sedac.ciesin.columbia.edu/maps/services/wms"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www.postgresql.org/docs/9.0/static/ddl-partitioning.html" TargetMode="External"/><Relationship Id="rId1100" Type="http://schemas.openxmlformats.org/officeDocument/2006/relationships/hyperlink" Target="http://lrm-maps.jrc.ec.europa.eu/geoserver/" TargetMode="External"/><Relationship Id="rId1184" Type="http://schemas.openxmlformats.org/officeDocument/2006/relationships/hyperlink" Target="http://developers.arcgis.com/en/javascript/sandbox/sandbox.html" TargetMode="External"/><Relationship Id="rId1405" Type="http://schemas.openxmlformats.org/officeDocument/2006/relationships/hyperlink" Target="http://ehabitat-wps.jrc.ec.europa.eu/eSpecies/geeClient.html?wdpaid=8810"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github.com/google/earthengine-api/tree/master/demos/server-auth" TargetMode="External"/><Relationship Id="rId761" Type="http://schemas.openxmlformats.org/officeDocument/2006/relationships/hyperlink" Target="https://docs.google.com/presentation/d/1HSUHjGc9ZWTv-gCIr_BHhX2BlVHxGis_F7vKl_pInjI/edit" TargetMode="External"/><Relationship Id="rId859" Type="http://schemas.openxmlformats.org/officeDocument/2006/relationships/hyperlink" Target="http://www.cloudera.com/content/cloudera/en/resources/library/training/cloudera-manager-training-part-ii.html" TargetMode="External"/><Relationship Id="rId1391" Type="http://schemas.openxmlformats.org/officeDocument/2006/relationships/hyperlink" Target="https://gist.github.com/1552725"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image" Target="media/image78.jpeg"/><Relationship Id="rId104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51" Type="http://schemas.openxmlformats.org/officeDocument/2006/relationships/hyperlink" Target="httpd:%20premature%20connection%20close" TargetMode="External"/><Relationship Id="rId1349" Type="http://schemas.openxmlformats.org/officeDocument/2006/relationships/hyperlink" Target="https://intracomm.ec.europa.eu"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image" Target="media/image113.png"/><Relationship Id="rId926" Type="http://schemas.openxmlformats.org/officeDocument/2006/relationships/hyperlink" Target="http://wiki.apache.org/hadoop/Hbase/Shell" TargetMode="External"/><Relationship Id="rId1111" Type="http://schemas.openxmlformats.org/officeDocument/2006/relationships/hyperlink" Target="http://h05-dev-vm36.jrc.it/"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hyperlink" Target="https://code.google.com/p/googleappengine/issues/detail?id=7053" TargetMode="External"/><Relationship Id="rId772" Type="http://schemas.openxmlformats.org/officeDocument/2006/relationships/hyperlink" Target="file:///E:\cottaan\Documents\GitHub\general\leaflet_map\references.html" TargetMode="External"/><Relationship Id="rId1195" Type="http://schemas.openxmlformats.org/officeDocument/2006/relationships/image" Target="media/image140.png"/><Relationship Id="rId1209" Type="http://schemas.openxmlformats.org/officeDocument/2006/relationships/hyperlink" Target="https://groups.google.com/forum/?fromgroups="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https://github.com/andrewcottam/ArcGIS-Geoprocessing-Scripts/blob/master/src/downloadSWDB.py" TargetMode="External"/><Relationship Id="rId1055" Type="http://schemas.openxmlformats.org/officeDocument/2006/relationships/hyperlink" Target="http://help.eclipse.org/mars/index.jsp" TargetMode="External"/><Relationship Id="rId1262" Type="http://schemas.openxmlformats.org/officeDocument/2006/relationships/hyperlink" Target="http://www.linuxproblem.org/art_9.html" TargetMode="External"/><Relationship Id="rId271" Type="http://schemas.openxmlformats.org/officeDocument/2006/relationships/hyperlink" Target="http://www.initd.org/psycopg/docs/usage.html" TargetMode="External"/><Relationship Id="rId937" Type="http://schemas.openxmlformats.org/officeDocument/2006/relationships/hyperlink" Target="http://www.cloudera.com/content/cloudera/en/documentation/cdh4/latest/CDH4-Installation-Guide/cdh4ig_topic_26_9.html" TargetMode="External"/><Relationship Id="rId1122" Type="http://schemas.openxmlformats.org/officeDocument/2006/relationships/hyperlink" Target="https://a.tiles.mapbox.com/v4/mapbox.mapbox-streets-v6/7/74/64.vector.pbf?access_token=pk.eyJ1IjoiY3Jvd2Rjb3ZlciIsImEiOiI3akYtNERRIn0.uwBAdtR6Zk60Bp3vTKj-kg"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image" Target="media/image52.png"/><Relationship Id="rId783" Type="http://schemas.openxmlformats.org/officeDocument/2006/relationships/hyperlink" Target="http://citusdata.com/blog/63-real-time-sql-queries-on-hadoop" TargetMode="External"/><Relationship Id="rId990" Type="http://schemas.openxmlformats.org/officeDocument/2006/relationships/hyperlink" Target="http://wiki.openstreetmap.org/wiki/PostGIS/Installation"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ftp://ftp.glcf.umd.edu/glcf/GlobalInlandWater/WRS2" TargetMode="External"/><Relationship Id="rId1066" Type="http://schemas.openxmlformats.org/officeDocument/2006/relationships/hyperlink" Target="http://stackoverflow.com/questions/36659453/intel-mkl-fatal-error-cannot-load-libmkl-avx2-so-or-libmkl-def-so" TargetMode="External"/><Relationship Id="rId1273" Type="http://schemas.openxmlformats.org/officeDocument/2006/relationships/hyperlink" Target="http://spatialdemography.org/essential-python-geospatial-libraries/" TargetMode="External"/><Relationship Id="rId850" Type="http://schemas.openxmlformats.org/officeDocument/2006/relationships/hyperlink" Target="http://www.cloudera.com/content/cloudera/en/resources/library/training/intorduction-hbase-todd-lipcon.html" TargetMode="External"/><Relationship Id="rId948" Type="http://schemas.openxmlformats.org/officeDocument/2006/relationships/hyperlink" Target="https://github.com/andrewcottam/jrc/commit/b77b94c35fec389d5f9a354969d561c741e8fbd3" TargetMode="External"/><Relationship Id="rId1133" Type="http://schemas.openxmlformats.org/officeDocument/2006/relationships/hyperlink" Target="http://gdunlop.github.io/Vector-tiles-remixed/"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87" Type="http://schemas.openxmlformats.org/officeDocument/2006/relationships/hyperlink" Target="http://www.fullerlab.org/wp-content/uploads/2014/05/Murray-et-al-2014.pdf" TargetMode="External"/><Relationship Id="rId71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808" Type="http://schemas.openxmlformats.org/officeDocument/2006/relationships/hyperlink" Target="http://spatialreference.org/ref/sr-org/7150/" TargetMode="External"/><Relationship Id="rId1340" Type="http://schemas.openxmlformats.org/officeDocument/2006/relationships/hyperlink" Target="http://sedac.ciesin.columbia.edu/species/"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www.flickr.com/services/developer/api/" TargetMode="External"/><Relationship Id="rId1077" Type="http://schemas.openxmlformats.org/officeDocument/2006/relationships/hyperlink" Target="https://www.tensorflow.org" TargetMode="External"/><Relationship Id="rId1200" Type="http://schemas.openxmlformats.org/officeDocument/2006/relationships/hyperlink" Target="https://mapzen.com/blog/tangram-labels/" TargetMode="External"/><Relationship Id="rId654" Type="http://schemas.openxmlformats.org/officeDocument/2006/relationships/hyperlink" Target="file:///E:\cottaan\My%20Documents\github%20repos\private_ee_scripts\Water%20Detection\Water%20Validation%20Points" TargetMode="External"/><Relationship Id="rId861" Type="http://schemas.openxmlformats.org/officeDocument/2006/relationships/hyperlink" Target="http://www.cloudera.com/content/cloudera/en/resources/library/productdemo/cloudera-manager-demo-cdh-deployment.html" TargetMode="External"/><Relationship Id="rId959" Type="http://schemas.openxmlformats.org/officeDocument/2006/relationships/hyperlink" Target="http://hadoop-m1:8888/" TargetMode="External"/><Relationship Id="rId1284" Type="http://schemas.openxmlformats.org/officeDocument/2006/relationships/hyperlink" Target="http://www.nathankerr.com/projects/parallel-gis-processing/alternative_approaches_to_parallel_gis_processing.pdf"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s://leaflet-map-blishten.c9users.io/index.html" TargetMode="External"/><Relationship Id="rId721" Type="http://schemas.openxmlformats.org/officeDocument/2006/relationships/hyperlink" Target="https://www.google.com/fusiontables/DataSource?docid=1iaDSeBv1p13wlwcB7wG4cMMpWF5URPE-bmOWUGD1" TargetMode="External"/><Relationship Id="rId1144" Type="http://schemas.openxmlformats.org/officeDocument/2006/relationships/hyperlink" Target="https://storage.googleapis.com/geeimageserver.appspot.com/vectorTiles/bern_tiles/13/4264/2882.pbf" TargetMode="External"/><Relationship Id="rId1351" Type="http://schemas.openxmlformats.org/officeDocument/2006/relationships/hyperlink" Target="http://www.cc.cec/dgintranet/jrc/iesnet_pims/communication/templates/index_en.htm"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image" Target="media/image67.png"/><Relationship Id="rId819" Type="http://schemas.openxmlformats.org/officeDocument/2006/relationships/hyperlink" Target="http://ecat-dev.gbif.org/ws/usage/?q=Panthera%20leo&amp;rkey=1" TargetMode="External"/><Relationship Id="rId1004" Type="http://schemas.openxmlformats.org/officeDocument/2006/relationships/hyperlink" Target="http://spatialreference.org/ref/sr-org/7099/postgis/" TargetMode="External"/><Relationship Id="rId1211" Type="http://schemas.openxmlformats.org/officeDocument/2006/relationships/hyperlink" Target="http://pypi.python.org/pypi/setuptools" TargetMode="External"/><Relationship Id="rId220" Type="http://schemas.openxmlformats.org/officeDocument/2006/relationships/image" Target="media/image22.jpeg"/><Relationship Id="rId458" Type="http://schemas.openxmlformats.org/officeDocument/2006/relationships/hyperlink" Target="http://enable-cors.org/" TargetMode="External"/><Relationship Id="rId665" Type="http://schemas.openxmlformats.org/officeDocument/2006/relationships/image" Target="media/image88.png"/><Relationship Id="rId872" Type="http://schemas.openxmlformats.org/officeDocument/2006/relationships/hyperlink" Target="https://github.com/Esri/geometry-api-java" TargetMode="External"/><Relationship Id="rId1088" Type="http://schemas.openxmlformats.org/officeDocument/2006/relationships/hyperlink" Target="https://www.tensorflow.org/get_started/summaries_and_tensorboard" TargetMode="External"/><Relationship Id="rId1295" Type="http://schemas.openxmlformats.org/officeDocument/2006/relationships/hyperlink" Target="file:///C:\Users\cottaan\AppData\Roaming\Microsoft\Word\http%20link" TargetMode="External"/><Relationship Id="rId1309" Type="http://schemas.openxmlformats.org/officeDocument/2006/relationships/hyperlink" Target="https://github.com/Esri/geometry-api-java.git"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docs.c9.io/docs/custom-runners" TargetMode="External"/><Relationship Id="rId732" Type="http://schemas.openxmlformats.org/officeDocument/2006/relationships/hyperlink" Target="https://code.google.com/apis/console" TargetMode="External"/><Relationship Id="rId1155" Type="http://schemas.openxmlformats.org/officeDocument/2006/relationships/hyperlink" Target="http://www.sitepen.com/blog/2010/07/12/dive-into-dijit/" TargetMode="External"/><Relationship Id="rId1362" Type="http://schemas.openxmlformats.org/officeDocument/2006/relationships/hyperlink" Target="https://community.c9.io/search?q=Bluecoat"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mevenide.codehaus.org/release/eclipse/update" TargetMode="External"/><Relationship Id="rId1222" Type="http://schemas.openxmlformats.org/officeDocument/2006/relationships/hyperlink" Target="https://mapbox.github.io/rasterio/index.html"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83" Type="http://schemas.openxmlformats.org/officeDocument/2006/relationships/hyperlink" Target="http://www.cloudera.com/content/cloudera/en/resources/library/recordedwebinar/what-the-enterprise-requires-usability-video.html" TargetMode="External"/><Relationship Id="rId1099" Type="http://schemas.openxmlformats.org/officeDocument/2006/relationships/hyperlink" Target="http://h05-prod-vm100.jrc.it:8080/geoserver/web/"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3.jpeg"/><Relationship Id="rId536" Type="http://schemas.openxmlformats.org/officeDocument/2006/relationships/hyperlink" Target="https://community.c9.io/t/google-app-engine-dev-appserver-py/783" TargetMode="External"/><Relationship Id="rId1166" Type="http://schemas.openxmlformats.org/officeDocument/2006/relationships/hyperlink" Target="http://download.dojotoolkit.org/release-1.8.4/dojo-release-1.8.4-src.zip" TargetMode="External"/><Relationship Id="rId1373" Type="http://schemas.openxmlformats.org/officeDocument/2006/relationships/hyperlink" Target="http://wokinfo.com/"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code.google.com/p/earthengine-api" TargetMode="External"/><Relationship Id="rId950" Type="http://schemas.openxmlformats.org/officeDocument/2006/relationships/hyperlink" Target="http://stackoverflow.com/questions/28628975/cloudera-manager-cluster-configuration-getting-overriden" TargetMode="External"/><Relationship Id="rId1026" Type="http://schemas.openxmlformats.org/officeDocument/2006/relationships/hyperlink" Target="http://support.esri.com/es/knowledgebase/techarticles/detail/23874"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image" Target="media/image72.png"/><Relationship Id="rId687" Type="http://schemas.openxmlformats.org/officeDocument/2006/relationships/hyperlink" Target="https://github.com/andrewcottam/ArcGIS-Geoprocessing-Scripts/blob/master/src/JRC%20Toolbox.pyt" TargetMode="External"/><Relationship Id="rId810"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908" Type="http://schemas.openxmlformats.org/officeDocument/2006/relationships/image" Target="media/image128.png"/><Relationship Id="rId1233" Type="http://schemas.openxmlformats.org/officeDocument/2006/relationships/hyperlink" Target="https://cloud.google.com/appengine/docs/python/tools/webapp2" TargetMode="External"/><Relationship Id="rId242" Type="http://schemas.openxmlformats.org/officeDocument/2006/relationships/hyperlink" Target="http://www.iucnredlist.org/details/39895/0" TargetMode="External"/><Relationship Id="rId894" Type="http://schemas.openxmlformats.org/officeDocument/2006/relationships/hyperlink" Target="http://pydoop.sourceforge.net/docs/index.html" TargetMode="External"/><Relationship Id="rId1177" Type="http://schemas.openxmlformats.org/officeDocument/2006/relationships/hyperlink" Target="http://dojotoolkit.org/reference-guide/1.9/dijit/_WidgetBase.html" TargetMode="External"/><Relationship Id="rId1300" Type="http://schemas.openxmlformats.org/officeDocument/2006/relationships/hyperlink" Target="http://stackoverflow.com/questions/7438313/pushing-to-git-returning-error-code-403-fatal-http-request-failed"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3.png"/><Relationship Id="rId547" Type="http://schemas.openxmlformats.org/officeDocument/2006/relationships/hyperlink" Target="https://github.com/zweiven/remotebiodiversity" TargetMode="External"/><Relationship Id="rId754" Type="http://schemas.openxmlformats.org/officeDocument/2006/relationships/hyperlink" Target="https://github.com/andrewcottam/water_detection_python_scripts/blob/a626bd6f794c3b24ab4b60796f7c47363ff702fb/alignPointsToGeeGrid.py" TargetMode="External"/><Relationship Id="rId961" Type="http://schemas.openxmlformats.org/officeDocument/2006/relationships/hyperlink" Target="http://hadoop-m2:8888/" TargetMode="External"/><Relationship Id="rId1384"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drive.google.com/?ddrp=1" TargetMode="External"/><Relationship Id="rId821" Type="http://schemas.openxmlformats.org/officeDocument/2006/relationships/hyperlink" Target="https://github.com/ropensci/rgbif/tree/newapi" TargetMode="External"/><Relationship Id="rId1037" Type="http://schemas.openxmlformats.org/officeDocument/2006/relationships/hyperlink" Target="file:///\\ArcGIS\\Desktop10.3\\ArcToolBox\\Scripts" TargetMode="External"/><Relationship Id="rId1244" Type="http://schemas.openxmlformats.org/officeDocument/2006/relationships/hyperlink" Target="http://en.wikipedia.org/wiki/Virtual_Network_Computing"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image" Target="media/image101.png"/><Relationship Id="rId919" Type="http://schemas.openxmlformats.org/officeDocument/2006/relationships/hyperlink" Target="https://groups.google.com/a/cloudera.org/forum/" TargetMode="External"/><Relationship Id="rId1090" Type="http://schemas.openxmlformats.org/officeDocument/2006/relationships/hyperlink" Target="https://www.tensorflow.org/api_guides/python/control_flow_ops" TargetMode="External"/><Relationship Id="rId1104" Type="http://schemas.openxmlformats.org/officeDocument/2006/relationships/hyperlink" Target="http://lrm-maps.jrc.ec.europa.eu/geoserver/rest" TargetMode="External"/><Relationship Id="rId1311" Type="http://schemas.openxmlformats.org/officeDocument/2006/relationships/hyperlink" Target="https://github.com/"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geeimageserver.appspot.com/" TargetMode="External"/><Relationship Id="rId765" Type="http://schemas.openxmlformats.org/officeDocument/2006/relationships/image" Target="media/image126.png"/><Relationship Id="rId972" Type="http://schemas.openxmlformats.org/officeDocument/2006/relationships/hyperlink" Target="http://sqoop.apache.org/docs/1.4.5/index.html" TargetMode="External"/><Relationship Id="rId1188" Type="http://schemas.openxmlformats.org/officeDocument/2006/relationships/hyperlink" Target="http://www.unicode.org/reports/tr35/tr35-numbers.html" TargetMode="External"/><Relationship Id="rId1395" Type="http://schemas.openxmlformats.org/officeDocument/2006/relationships/hyperlink" Target="http://www.diva-gis.org/" TargetMode="External"/><Relationship Id="rId1409" Type="http://schemas.openxmlformats.org/officeDocument/2006/relationships/hyperlink" Target="http://protectedplanet.net/sites/220101"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water_detection_python_scripts/blob/master/validateWaterSites.py" TargetMode="External"/><Relationship Id="rId832" Type="http://schemas.openxmlformats.org/officeDocument/2006/relationships/hyperlink" Target="http://dev.gbif.org/issues/browse/PF-1275" TargetMode="External"/><Relationship Id="rId1048" Type="http://schemas.openxmlformats.org/officeDocument/2006/relationships/hyperlink" Target="http://crunchify.com/step-by-step-guide-to-setup-and-install-apache-tomcat-server-in-eclipse-development-environment-ide/" TargetMode="External"/><Relationship Id="rId1255" Type="http://schemas.openxmlformats.org/officeDocument/2006/relationships/hyperlink" Target="http://www.ee.surrey.ac.uk/Teaching/Unix/unix5.html"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s://github.com/mapbox/awesome-vector-tiles/" TargetMode="External"/><Relationship Id="rId1322" Type="http://schemas.openxmlformats.org/officeDocument/2006/relationships/hyperlink" Target="http://cbes.javaforge.com/update"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hyperlink" Target="https://github.com/GoogleCloudPlatform/google-cloud-python/tree/master/storage/google/cloud/storage" TargetMode="External"/><Relationship Id="rId776" Type="http://schemas.openxmlformats.org/officeDocument/2006/relationships/hyperlink" Target="http://h03-dev-vm19/cgi-bin/cgiwps.cgi?request=describeProcess&amp;service=wps&amp;identifier=timeseries&amp;version=1.0.0" TargetMode="External"/><Relationship Id="rId983" Type="http://schemas.openxmlformats.org/officeDocument/2006/relationships/hyperlink" Target="https://github.com/andrewcottam/apache-hive-files/blob/075659bcb33653468aaa447baccdf5022f654e71/species_preprocessing_3.sql" TargetMode="External"/><Relationship Id="rId1199" Type="http://schemas.openxmlformats.org/officeDocument/2006/relationships/hyperlink" Target="https://mapzen.com/documentation/tangram/sources/" TargetMode="External"/><Relationship Id="rId331" Type="http://schemas.openxmlformats.org/officeDocument/2006/relationships/image" Target="media/image34.jpeg"/><Relationship Id="rId429" Type="http://schemas.openxmlformats.org/officeDocument/2006/relationships/hyperlink" Target="https://github.com/andrewcottam/leaflet_map" TargetMode="External"/><Relationship Id="rId636" Type="http://schemas.openxmlformats.org/officeDocument/2006/relationships/hyperlink" Target="https://github.com/andrewcottam/water_detection_python_scripts/blob/master/getBestScenesForPoints.py" TargetMode="External"/><Relationship Id="rId1059"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266" Type="http://schemas.openxmlformats.org/officeDocument/2006/relationships/image" Target="media/image146.png"/><Relationship Id="rId843" Type="http://schemas.openxmlformats.org/officeDocument/2006/relationships/hyperlink" Target="http://ajax.googleapis.com/ajax/libs/dojo/1.10.4/dojo/dojo.js" TargetMode="External"/><Relationship Id="rId1126" Type="http://schemas.openxmlformats.org/officeDocument/2006/relationships/hyperlink" Target="http://tangrams.github.io/explorer"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image" Target="media/image104.png"/><Relationship Id="rId910" Type="http://schemas.openxmlformats.org/officeDocument/2006/relationships/hyperlink" Target="https://github.com/willtemperley/hadoop-client-template" TargetMode="External"/><Relationship Id="rId1333" Type="http://schemas.openxmlformats.org/officeDocument/2006/relationships/hyperlink" Target="https://github.com/andrewcottam/python-rest-server.git"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data.aad.gov.au/aadc/calc/dms_decimal.cfm" TargetMode="External"/><Relationship Id="rId994" Type="http://schemas.openxmlformats.org/officeDocument/2006/relationships/hyperlink" Target="http://www.postgresql.org/docs/8.1/static/plpython.html" TargetMode="External"/><Relationship Id="rId1400" Type="http://schemas.openxmlformats.org/officeDocument/2006/relationships/hyperlink" Target="http://maps.iucnredlist.org/map.html?id=106003766"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s://raw.githubusercontent.com/andrewcottam/postgis_scripts/ff639d52f70d73a707973435cbba834a55bb307c/all_validation_points_query.sql" TargetMode="External"/><Relationship Id="rId854" Type="http://schemas.openxmlformats.org/officeDocument/2006/relationships/hyperlink" Target="http://vimeo.com/44718913" TargetMode="External"/><Relationship Id="rId1277" Type="http://schemas.openxmlformats.org/officeDocument/2006/relationships/hyperlink" Target="http://www.tomshardware.co.uk/faq/id-1853121/setting-virtual-windows-machine-virtualbox.html"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1.jpeg"/><Relationship Id="rId507" Type="http://schemas.openxmlformats.org/officeDocument/2006/relationships/hyperlink" Target="http://dopa-services.jrc.it/services/endSession" TargetMode="External"/><Relationship Id="rId71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921" Type="http://schemas.openxmlformats.org/officeDocument/2006/relationships/hyperlink" Target="http://blog.cloudera.com/blog/2013/04/how-scaling-really-works-in-apache-hbase/" TargetMode="External"/><Relationship Id="rId1137" Type="http://schemas.openxmlformats.org/officeDocument/2006/relationships/hyperlink" Target="https://mapzen.com/tangram/view/?scene=https://mapzen.com/api/scenes/43045/224/resources/basic.yaml" TargetMode="External"/><Relationship Id="rId1344" Type="http://schemas.openxmlformats.org/officeDocument/2006/relationships/hyperlink" Target="http://observatoire-comifac.net:8080/comifac/"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s://cloud.google.com/appengine/docs/python/tools/libraries27" TargetMode="External"/><Relationship Id="rId798" Type="http://schemas.openxmlformats.org/officeDocument/2006/relationships/hyperlink" Target="https://www.picloud.com/accounts/start/" TargetMode="External"/><Relationship Id="rId1190" Type="http://schemas.openxmlformats.org/officeDocument/2006/relationships/hyperlink" Target="https://github.com/andrewcottam/eSpecies-Client-Demo/blob/master/scripts/geeResults.js" TargetMode="External"/><Relationship Id="rId1204" Type="http://schemas.openxmlformats.org/officeDocument/2006/relationships/hyperlink" Target="http://leafletjs.com/download.html" TargetMode="External"/><Relationship Id="rId1411" Type="http://schemas.openxmlformats.org/officeDocument/2006/relationships/fontTable" Target="fontTable.xm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hyperlink" Target="https://ee-api.appspot.com/0e048d3a0b685ca495b6769bde5fe8b6" TargetMode="External"/><Relationship Id="rId865" Type="http://schemas.openxmlformats.org/officeDocument/2006/relationships/hyperlink" Target="http://cloudera.com/content/cloudera/en/training/courses/data-analyst-training.html" TargetMode="External"/><Relationship Id="rId1050" Type="http://schemas.openxmlformats.org/officeDocument/2006/relationships/hyperlink" Target="http://localhost:8080/" TargetMode="External"/><Relationship Id="rId1288" Type="http://schemas.openxmlformats.org/officeDocument/2006/relationships/hyperlink" Target="http://help.arcgis.com/en/webapi/javascript/arcgis/help/jshelp_start.htm" TargetMode="External"/><Relationship Id="rId297" Type="http://schemas.openxmlformats.org/officeDocument/2006/relationships/hyperlink" Target="http://code.google.com/apis/ajax/playground/" TargetMode="External"/><Relationship Id="rId518" Type="http://schemas.openxmlformats.org/officeDocument/2006/relationships/hyperlink" Target="http://central.maven.org/maven2/org/eclipse/jetty/jetty-servlets/9.2.13.v20150730/" TargetMode="External"/><Relationship Id="rId725" Type="http://schemas.openxmlformats.org/officeDocument/2006/relationships/hyperlink" Target="https://www.google.com/fusiontables/DataSource?docid=1CwYznUQU5xrGNaxptfAuYyIrFd-ppC3MWvtb2Cw" TargetMode="External"/><Relationship Id="rId932" Type="http://schemas.openxmlformats.org/officeDocument/2006/relationships/hyperlink" Target="https://cwiki.apache.org/confluence/display/Hive/Home" TargetMode="External"/><Relationship Id="rId1148" Type="http://schemas.openxmlformats.org/officeDocument/2006/relationships/hyperlink" Target="https://tecadmin.net/install-oracle-java-8-ubuntu-via-ppa/" TargetMode="External"/><Relationship Id="rId1355" Type="http://schemas.openxmlformats.org/officeDocument/2006/relationships/hyperlink" Target="https://webgate.ec.europa.eu/RCAM" TargetMode="External"/><Relationship Id="rId157" Type="http://schemas.openxmlformats.org/officeDocument/2006/relationships/image" Target="media/image18.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s://wiki.appcelerator.org/display/guides2/Changing+the+Update+Type" TargetMode="External"/><Relationship Id="rId1215" Type="http://schemas.openxmlformats.org/officeDocument/2006/relationships/hyperlink" Target="https://pypi.python.org/packages/source/l/lxml/lxml-3.4.3.tar.gz" TargetMode="External"/><Relationship Id="rId61" Type="http://schemas.openxmlformats.org/officeDocument/2006/relationships/hyperlink" Target="http://landsat.usgs.gov/Landsat8_Using_Product.php" TargetMode="External"/><Relationship Id="rId571" Type="http://schemas.openxmlformats.org/officeDocument/2006/relationships/hyperlink" Target="https://cloud.google.com/appengine/docs/python/googlecloudstorageclient/setting-up-cloud-storage" TargetMode="External"/><Relationship Id="rId669" Type="http://schemas.openxmlformats.org/officeDocument/2006/relationships/image" Target="media/image90.png"/><Relationship Id="rId876" Type="http://schemas.openxmlformats.org/officeDocument/2006/relationships/hyperlink" Target="https://github.com/Esri/spatial-framework-for-hadoop/blob/master/hive/src/main/java/com/esri/hadoop/hive/ST_NumGeometries.java" TargetMode="External"/><Relationship Id="rId1299" Type="http://schemas.openxmlformats.org/officeDocument/2006/relationships/hyperlink" Target="https://andrewcottam@github.com/andrewcottam/ArcGIS-Geoprocessing-Scripts.git"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6.jpeg"/><Relationship Id="rId431" Type="http://schemas.openxmlformats.org/officeDocument/2006/relationships/hyperlink" Target="http://lrm-maps.jrc.ec.europa.eu/geoserver/web/" TargetMode="External"/><Relationship Id="rId529" Type="http://schemas.openxmlformats.org/officeDocument/2006/relationships/image" Target="media/image45.png"/><Relationship Id="rId736" Type="http://schemas.openxmlformats.org/officeDocument/2006/relationships/hyperlink" Target="https://pypi.python.org/packages/source/e/earthengine-api/" TargetMode="External"/><Relationship Id="rId1061" Type="http://schemas.openxmlformats.org/officeDocument/2006/relationships/hyperlink" Target="http://qgis.org/api/" TargetMode="External"/><Relationship Id="rId1159" Type="http://schemas.openxmlformats.org/officeDocument/2006/relationships/hyperlink" Target="http://codebins.com/bin/4ldqp8z/2" TargetMode="External"/><Relationship Id="rId1366" Type="http://schemas.openxmlformats.org/officeDocument/2006/relationships/hyperlink" Target="http://atoz.ebsco.com/Titles/K09328?lang=en&amp;lang.menu=en&amp;lang.subject=en" TargetMode="External"/><Relationship Id="rId168" Type="http://schemas.openxmlformats.org/officeDocument/2006/relationships/hyperlink" Target="https://github.com/mraad/AvroToolbox" TargetMode="External"/><Relationship Id="rId943" Type="http://schemas.openxmlformats.org/officeDocument/2006/relationships/hyperlink" Target="https://github.com/Esri/geometry-api-java" TargetMode="External"/><Relationship Id="rId1019" Type="http://schemas.openxmlformats.org/officeDocument/2006/relationships/hyperlink" Target="http://maven.apache.org/guides/introduction/introduction-to-the-lifecycle.html" TargetMode="External"/><Relationship Id="rId72" Type="http://schemas.openxmlformats.org/officeDocument/2006/relationships/image" Target="media/image8.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57.png"/><Relationship Id="rId803" Type="http://schemas.openxmlformats.org/officeDocument/2006/relationships/hyperlink" Target="http://www.cyberciti.biz/tips/postgres-allow-remote-access-tcp-connection.html" TargetMode="External"/><Relationship Id="rId1226" Type="http://schemas.openxmlformats.org/officeDocument/2006/relationships/hyperlink" Target="https://mapbox.github.io/rasterio/installation.html"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hadoop-m1:19888/" TargetMode="External"/><Relationship Id="rId1072" Type="http://schemas.openxmlformats.org/officeDocument/2006/relationships/hyperlink" Target="https://www.coursera.org/learn/machine-learning/lecture/3iawu/gradient-descent-in-practice-ii-learning-rate" TargetMode="External"/><Relationship Id="rId302" Type="http://schemas.openxmlformats.org/officeDocument/2006/relationships/hyperlink" Target="mailto:speciescharisma1@gmail.com" TargetMode="External"/><Relationship Id="rId747" Type="http://schemas.openxmlformats.org/officeDocument/2006/relationships/hyperlink" Target="https://sites.google.com/site/earthengineapidocs/reference/functions" TargetMode="External"/><Relationship Id="rId954" Type="http://schemas.openxmlformats.org/officeDocument/2006/relationships/hyperlink" Target="http://blog.cloudera.com/blog/2009/12/7-tips-for-improving-mapreduce-performance/" TargetMode="External"/><Relationship Id="rId1377" Type="http://schemas.openxmlformats.org/officeDocument/2006/relationships/hyperlink" Target="http://h05-dev-vm14.jrc.it/"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62.png"/><Relationship Id="rId607" Type="http://schemas.openxmlformats.org/officeDocument/2006/relationships/image" Target="media/image76.jpeg"/><Relationship Id="rId814"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237" Type="http://schemas.openxmlformats.org/officeDocument/2006/relationships/hyperlink" Target="https://repo.continuum.io/archive/Anaconda2-4.3.1-Linux-x86_64.sh"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image" Target="media/image83.png"/><Relationship Id="rId898" Type="http://schemas.openxmlformats.org/officeDocument/2006/relationships/hyperlink" Target="https://github.com/Esri/geoprocessing-tools-for-hadoop" TargetMode="External"/><Relationship Id="rId1083" Type="http://schemas.openxmlformats.org/officeDocument/2006/relationships/hyperlink" Target="https://www.quora.com/How-can-a-deep-neural-network-with-ReLU-activations-in-its-hidden-layers-approximate-any-function" TargetMode="External"/><Relationship Id="rId1290" Type="http://schemas.openxmlformats.org/officeDocument/2006/relationships/hyperlink" Target="file:///C:\Users\cottaan\AppData\Roaming\Microsoft\Word\http%20for%20gp%20scripts" TargetMode="External"/><Relationship Id="rId1304" Type="http://schemas.openxmlformats.org/officeDocument/2006/relationships/hyperlink" Target="https://makandracards.com/ff-it/21967-git-temporarily-revert-to-previous-commit"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s://groups.google.com/forum/" TargetMode="External"/><Relationship Id="rId965" Type="http://schemas.openxmlformats.org/officeDocument/2006/relationships/hyperlink" Target="http://www.cloudera.com/content/cloudera/en/resources/library/recordedwebinar/impala-real-time-queries-in-hadoop-video-recording.html" TargetMode="External"/><Relationship Id="rId1150" Type="http://schemas.openxmlformats.org/officeDocument/2006/relationships/hyperlink" Target="https://developers.arcgis.com/en/javascript/jstutorials/intro_javascript_classes.html" TargetMode="External"/><Relationship Id="rId1388"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ommunity.c9.io/t/workspace-stuck-in-the-archiving-state-with-migration-note/14235" TargetMode="External"/><Relationship Id="rId618" Type="http://schemas.openxmlformats.org/officeDocument/2006/relationships/hyperlink" Target="https://github.com/andrewcottam/postgis_scripts/blob/master/water%20validation%20stratify%20by%20grid.sql" TargetMode="External"/><Relationship Id="rId825" Type="http://schemas.openxmlformats.org/officeDocument/2006/relationships/hyperlink" Target="http://api.gbif.org/v0.9/occurrence/search?GEOMETRY=POLYGON((116.488037+6.249776%2C116.488037+5.993070%2C116.735229+5.993070%2C116.735229+6.249776%2C116.488037+6.249776))&amp;TAXON_KEY=5227762" TargetMode="External"/><Relationship Id="rId1248" Type="http://schemas.openxmlformats.org/officeDocument/2006/relationships/hyperlink" Target="http://h03-dev-vm7:5802/"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7.png"/><Relationship Id="rId1010" Type="http://schemas.openxmlformats.org/officeDocument/2006/relationships/hyperlink" Target="https://wiki.appcelerator.org/display/guides2/Installing+the+Java+Development+Tools" TargetMode="External"/><Relationship Id="rId1094" Type="http://schemas.openxmlformats.org/officeDocument/2006/relationships/hyperlink" Target="mailto:a.cottam@gmail.com" TargetMode="External"/><Relationship Id="rId110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15" Type="http://schemas.openxmlformats.org/officeDocument/2006/relationships/hyperlink" Target="https://github.com/ghislainv/deforestprob/blob/master/docs/index.html"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www.baruch.cuny.edu/geoportal/data/esri/esri_intl.htm" TargetMode="External"/><Relationship Id="rId769" Type="http://schemas.openxmlformats.org/officeDocument/2006/relationships/hyperlink" Target="https://api.elsevier.com/content/search/scidir?query=water&amp;apiKey=b3a71de2bde04544495881ed9d2f9c5b&amp;httpAccept=application/json" TargetMode="External"/><Relationship Id="rId976" Type="http://schemas.openxmlformats.org/officeDocument/2006/relationships/hyperlink" Target="https://github.com/andrewcottam/apache-hive-files/blob/master/species_preprocessing_1.sql" TargetMode="External"/><Relationship Id="rId1399" Type="http://schemas.openxmlformats.org/officeDocument/2006/relationships/hyperlink" Target="http://academic.sun.ac.za/iasi/index.asp"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cloud.google.com/compute/docs/instances/adding-removing-ssh-keys" TargetMode="External"/><Relationship Id="rId629" Type="http://schemas.openxmlformats.org/officeDocument/2006/relationships/hyperlink" Target="https://github.com/andrewcottam/postgis_scripts/blob/328313a86e20014faef48fd74517c585a0e848c5/water_validation_pixel_values.sql" TargetMode="External"/><Relationship Id="rId1161" Type="http://schemas.openxmlformats.org/officeDocument/2006/relationships/image" Target="media/image137.png"/><Relationship Id="rId1259" Type="http://schemas.openxmlformats.org/officeDocument/2006/relationships/hyperlink" Target="http://docs.geoserver.org/latest/en/user/installation/linux.html" TargetMode="External"/><Relationship Id="rId836" Type="http://schemas.openxmlformats.org/officeDocument/2006/relationships/hyperlink" Target="http://api.iucnredlist.org/common_names/17975.js" TargetMode="External"/><Relationship Id="rId1021" Type="http://schemas.openxmlformats.org/officeDocument/2006/relationships/hyperlink" Target="http://www.postgresql.org/ftp/odbc/versions/msi/)" TargetMode="External"/><Relationship Id="rId1119" Type="http://schemas.openxmlformats.org/officeDocument/2006/relationships/hyperlink" Target="http://esri.github.io/arcgis-vectortile-style-editor/" TargetMode="External"/><Relationship Id="rId903" Type="http://schemas.openxmlformats.org/officeDocument/2006/relationships/hyperlink" Target="http://hadoop.apache.org/docs/r1.2.1/mapred_tutorial.html" TargetMode="External"/><Relationship Id="rId1326" Type="http://schemas.openxmlformats.org/officeDocument/2006/relationships/hyperlink" Target="https://help.ubuntu.com/community/PostgreSQL"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file:///E:\cottaan\Documents\GitHub\general\general\fme_scripts\roadless_asia_csv_to_fusion_table.fmw" TargetMode="External"/><Relationship Id="rId693" Type="http://schemas.openxmlformats.org/officeDocument/2006/relationships/hyperlink" Target="https://ee-api.appspot.com/cb85753d8c78ef6af3165015faae2e90" TargetMode="External"/><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github.com/google/earthengine-api/tree/master/demos/server-auth" TargetMode="External"/><Relationship Id="rId760" Type="http://schemas.openxmlformats.org/officeDocument/2006/relationships/hyperlink" Target="https://earthengine.googlesource.com/new-password" TargetMode="External"/><Relationship Id="rId998" Type="http://schemas.openxmlformats.org/officeDocument/2006/relationships/hyperlink" Target="https://community.c9.io/t/the-uploaded-file-exceeds-the-upload-max-filesize-directive-in-php-ini/2894/2" TargetMode="External"/><Relationship Id="rId1183" Type="http://schemas.openxmlformats.org/officeDocument/2006/relationships/hyperlink" Target="http://help.arcgis.com/en/webapi/javascript/arcgis/help/jsapi/api_codeassist.htm" TargetMode="External"/><Relationship Id="rId1390" Type="http://schemas.openxmlformats.org/officeDocument/2006/relationships/hyperlink" Target="https://github.com/pymc-devs/pymc"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www.youtube.com/watch?feature=player_embedded&amp;v=SS27F-hYWfU" TargetMode="External"/><Relationship Id="rId104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620" Type="http://schemas.openxmlformats.org/officeDocument/2006/relationships/image" Target="media/image77.png"/><Relationship Id="rId718" Type="http://schemas.openxmlformats.org/officeDocument/2006/relationships/image" Target="media/image112.png"/><Relationship Id="rId925" Type="http://schemas.openxmlformats.org/officeDocument/2006/relationships/hyperlink" Target="http://h05-dn01.jrc.it:60030/rs-status" TargetMode="External"/><Relationship Id="rId1250" Type="http://schemas.openxmlformats.org/officeDocument/2006/relationships/hyperlink" Target="http://h03-dev-vm7:5801" TargetMode="External"/><Relationship Id="rId1348" Type="http://schemas.openxmlformats.org/officeDocument/2006/relationships/hyperlink" Target="mailto:jrc-helpdesk@ec.europa.eu" TargetMode="External"/><Relationship Id="rId1110"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08" Type="http://schemas.openxmlformats.org/officeDocument/2006/relationships/hyperlink" Target="http://stackoverflow.com/questions/13547912/gae-doesnt-import-gflags"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image" Target="media/image51.png"/><Relationship Id="rId782" Type="http://schemas.openxmlformats.org/officeDocument/2006/relationships/hyperlink" Target="https://andrewcottam.cartodb.com/api/v2/sql?q=SELECT%20ST_Area(the_geom)%20FROM%20countries"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https://github.com/andrewcottam/water_detection_python_scripts/blob/master/validateSWDBPoints.py" TargetMode="External"/><Relationship Id="rId1065" Type="http://schemas.openxmlformats.org/officeDocument/2006/relationships/hyperlink" Target="https://wolfscie.wordpress.com/2016/04/01/home-directory-in-jupyter/" TargetMode="External"/><Relationship Id="rId1272" Type="http://schemas.openxmlformats.org/officeDocument/2006/relationships/hyperlink" Target="file:///C:\Users\cottaan\AppData\Roaming\Microsoft\Word\smathermather.wordpress.com\2013\08\24\a-public-sector-use-for-geojson-io\" TargetMode="External"/><Relationship Id="rId502" Type="http://schemas.openxmlformats.org/officeDocument/2006/relationships/hyperlink" Target="https://intragate.ec.europa.eu/cas/login?service=http://localhost/bling" TargetMode="External"/><Relationship Id="rId947" Type="http://schemas.openxmlformats.org/officeDocument/2006/relationships/hyperlink" Target="https://github.com/andrewcottam/jrc/blob/master/src/main/java/jrc/esri/CellUdtf.java" TargetMode="External"/><Relationship Id="rId1132" Type="http://schemas.openxmlformats.org/officeDocument/2006/relationships/hyperlink" Target="http://blog.systemed.net/post/13"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forums.esri.com/Thread.asp?c=93&amp;f=984&amp;t=288607"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image" Target="media/image66.png"/><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python-blishten.c9users.io:8081/" TargetMode="External"/><Relationship Id="rId1294" Type="http://schemas.openxmlformats.org/officeDocument/2006/relationships/hyperlink" Target="http://help.github.com/win-set-up-git/" TargetMode="External"/><Relationship Id="rId664" Type="http://schemas.openxmlformats.org/officeDocument/2006/relationships/image" Target="media/image87.png"/><Relationship Id="rId871" Type="http://schemas.openxmlformats.org/officeDocument/2006/relationships/hyperlink" Target="http://www.gutenberg.org/etext/20417" TargetMode="External"/><Relationship Id="rId969" Type="http://schemas.openxmlformats.org/officeDocument/2006/relationships/hyperlink" Target="http://www.cloudera.com/content/cloudera/en/documentation/cdh5/latest/CDH5-Installation-Guide/cdh5ig_jdbc_driver_install.htm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localhost:8888/" TargetMode="External"/><Relationship Id="rId731" Type="http://schemas.openxmlformats.org/officeDocument/2006/relationships/hyperlink" Target="https://sites.google.com/site/earthengineapidocs/creating-oauth2-service-account" TargetMode="External"/><Relationship Id="rId1154" Type="http://schemas.openxmlformats.org/officeDocument/2006/relationships/hyperlink" Target="http://docs.dojocampus.org/dijit/info" TargetMode="External"/><Relationship Id="rId1361" Type="http://schemas.openxmlformats.org/officeDocument/2006/relationships/hyperlink" Target="http://www.cc.cec/itservices/en/content/access-internet" TargetMode="External"/><Relationship Id="rId98" Type="http://schemas.openxmlformats.org/officeDocument/2006/relationships/image" Target="media/image12.jpeg"/><Relationship Id="rId829" Type="http://schemas.openxmlformats.org/officeDocument/2006/relationships/hyperlink" Target="http://api.gbif.org/v0.9/species/5219532/vernacular_names" TargetMode="External"/><Relationship Id="rId1014" Type="http://schemas.openxmlformats.org/officeDocument/2006/relationships/hyperlink" Target="http://stackoverflow.com/questions/11118070/buiding-hadoop-with-eclipse-maven-missing-artifact-jdk-toolsjdk-toolsjar1" TargetMode="External"/><Relationship Id="rId1221" Type="http://schemas.openxmlformats.org/officeDocument/2006/relationships/hyperlink" Target="https://github.com/JazzCore/python-pdfkit" TargetMode="External"/><Relationship Id="rId1319" Type="http://schemas.openxmlformats.org/officeDocument/2006/relationships/image" Target="media/image149.png"/><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8.png"/><Relationship Id="rId893" Type="http://schemas.openxmlformats.org/officeDocument/2006/relationships/hyperlink" Target="http://developer.yahoo.com/hadoop/tutorial/module2.html"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s://cloud.google.com/sdk/downloads" TargetMode="External"/><Relationship Id="rId753" Type="http://schemas.openxmlformats.org/officeDocument/2006/relationships/hyperlink" Target="https://github.com/andrewcottam/water_detection_python_scripts/blob/38f56249cb30e4c594790b3b2cf3a46aa2dca840/getGeePixelValues.py" TargetMode="External"/><Relationship Id="rId1176" Type="http://schemas.openxmlformats.org/officeDocument/2006/relationships/hyperlink" Target="http://archive.dojotoolkit.org/nightly/dojotoolkit/dojox/charting/tests/test_themes.html" TargetMode="External"/><Relationship Id="rId1383" Type="http://schemas.openxmlformats.org/officeDocument/2006/relationships/hyperlink" Target="http://ehabitat-wps.jrc.ec.europa.eu/cgi-bin/wdpa2011"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hadoop-h05:8888/" TargetMode="External"/><Relationship Id="rId1036" Type="http://schemas.openxmlformats.org/officeDocument/2006/relationships/hyperlink" Target="http://thunderheadxpler.blogspot.it/2013/05/bigdata-launch-cdh-on-ec2-from-arcmap.html" TargetMode="External"/><Relationship Id="rId1243" Type="http://schemas.openxmlformats.org/officeDocument/2006/relationships/hyperlink" Target="http://content.hccfl.edu/pollock/unix/findcmd.htm" TargetMode="External"/><Relationship Id="rId613" Type="http://schemas.openxmlformats.org/officeDocument/2006/relationships/hyperlink" Target="http://dopa-services.jrc.ec.europa.eu/gee/updatehsv?hsv=754" TargetMode="External"/><Relationship Id="rId820" Type="http://schemas.openxmlformats.org/officeDocument/2006/relationships/hyperlink" Target="http://ecat-dev.gbif.org/ws/usage/?id=116596410&amp;showVernaculars=en" TargetMode="External"/><Relationship Id="rId918" Type="http://schemas.openxmlformats.org/officeDocument/2006/relationships/hyperlink" Target="http://www.cloudera.com/content/cloudera-content/cloudera-docs/CM4Ent/latest/Cloudera-Manager-Managing-Clusters/cmmc_deploy_client_config.html" TargetMode="External"/><Relationship Id="rId1103" Type="http://schemas.openxmlformats.org/officeDocument/2006/relationships/hyperlink" Target="http://your-server/geoserver/rest" TargetMode="External"/><Relationship Id="rId1310" Type="http://schemas.openxmlformats.org/officeDocument/2006/relationships/hyperlink" Target="https://github.com/andrewcottam/general" TargetMode="External"/><Relationship Id="rId1408" Type="http://schemas.openxmlformats.org/officeDocument/2006/relationships/hyperlink" Target="http://maps.iucnredlist.org/map.html?id=6027"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s://github.com/google/google-api-python-client" TargetMode="External"/><Relationship Id="rId775" Type="http://schemas.openxmlformats.org/officeDocument/2006/relationships/hyperlink" Target="https://dev.elsevier.com/api_key_settings.html" TargetMode="External"/><Relationship Id="rId982" Type="http://schemas.openxmlformats.org/officeDocument/2006/relationships/hyperlink" Target="https://github.com/andrewcottam/apache-hive-files/blob/f6160d1a0c45fd839000afc65a03d5ce6c435385/species_preprocessing_2.sql" TargetMode="External"/><Relationship Id="rId1198" Type="http://schemas.openxmlformats.org/officeDocument/2006/relationships/hyperlink" Target="https://mapzen.com/documentation/tangram/Scene-file/"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hyperlink" Target="https://github.com/andrewcottam/postgis_scripts/blob/master/water%20omission%20stratify%20by%20grid.sql" TargetMode="External"/><Relationship Id="rId842" Type="http://schemas.openxmlformats.org/officeDocument/2006/relationships/hyperlink" Target="mailto:andrew.cottam@jrc.ec.europa.eu/thargal88" TargetMode="External"/><Relationship Id="rId1058" Type="http://schemas.openxmlformats.org/officeDocument/2006/relationships/image" Target="media/image136.jpeg"/><Relationship Id="rId1265" Type="http://schemas.openxmlformats.org/officeDocument/2006/relationships/image" Target="media/image145.png"/><Relationship Id="rId702" Type="http://schemas.openxmlformats.org/officeDocument/2006/relationships/image" Target="media/image103.png"/><Relationship Id="rId1125" Type="http://schemas.openxmlformats.org/officeDocument/2006/relationships/hyperlink" Target="https://www.openstreetmap.org/way/339595997" TargetMode="External"/><Relationship Id="rId1332" Type="http://schemas.openxmlformats.org/officeDocument/2006/relationships/hyperlink" Target="https://pypi.python.org/packages/source/l/lxml/lxml-3.4.3.tar.gz"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s://developers.google.com/picasa-web/"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www.allthingsdistributed.com/2012/01/amazon-dynamodb.html" TargetMode="External"/><Relationship Id="rId212" Type="http://schemas.openxmlformats.org/officeDocument/2006/relationships/hyperlink" Target="http://www.geog.mcgill.ca/~nramankutty/Datasets/Datasets.html" TargetMode="External"/><Relationship Id="rId657" Type="http://schemas.openxmlformats.org/officeDocument/2006/relationships/image" Target="media/image82.png"/><Relationship Id="rId864" Type="http://schemas.openxmlformats.org/officeDocument/2006/relationships/hyperlink" Target="http://cloudera.com/content/cloudera/en/training/courses/data-science-training.html" TargetMode="External"/><Relationship Id="rId517" Type="http://schemas.openxmlformats.org/officeDocument/2006/relationships/hyperlink" Target="http://docs.geoserver.org/latest/en/user/production/container.html" TargetMode="External"/><Relationship Id="rId724" Type="http://schemas.openxmlformats.org/officeDocument/2006/relationships/hyperlink" Target="https://drive.google.com/" TargetMode="External"/><Relationship Id="rId931" Type="http://schemas.openxmlformats.org/officeDocument/2006/relationships/hyperlink" Target="http://www.cloudera.com/content/cloudera/en/resources/library/training/introduction-to-apache-hive.html" TargetMode="External"/><Relationship Id="rId1147" Type="http://schemas.openxmlformats.org/officeDocument/2006/relationships/hyperlink" Target="https://wiki.appcelerator.org/display/guides2/Installing+the+Java+Development+Tools" TargetMode="External"/><Relationship Id="rId1354" Type="http://schemas.openxmlformats.org/officeDocument/2006/relationships/hyperlink" Target="https://remi.webmail.ec.europa.eu/owa/"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download.eclipse.org/tm/updates/3.3/%20as%20a%20new%20software%20update%20site%20" TargetMode="External"/><Relationship Id="rId1214" Type="http://schemas.openxmlformats.org/officeDocument/2006/relationships/hyperlink" Target="https://github.com/geopy/geopy"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56.png"/><Relationship Id="rId234" Type="http://schemas.openxmlformats.org/officeDocument/2006/relationships/hyperlink" Target="http://www.iucnredlist.org/details/178811/0" TargetMode="External"/><Relationship Id="rId679" Type="http://schemas.openxmlformats.org/officeDocument/2006/relationships/hyperlink" Target="https://code.earthengine.google.com/24d1de0e3559340c316eb7f9967ac92c" TargetMode="External"/><Relationship Id="rId886" Type="http://schemas.openxmlformats.org/officeDocument/2006/relationships/hyperlink" Target="http://hadoop-m1:8088/"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ommunity.c9.io/t/starting-postgres-automatically/5477/4" TargetMode="External"/><Relationship Id="rId746" Type="http://schemas.openxmlformats.org/officeDocument/2006/relationships/hyperlink" Target="https://groups.google.com/forum/?fromgroups=" TargetMode="External"/><Relationship Id="rId1071" Type="http://schemas.openxmlformats.org/officeDocument/2006/relationships/hyperlink" Target="https://www.coursera.org/learn/machine-learning/home/welcome" TargetMode="External"/><Relationship Id="rId1169" Type="http://schemas.openxmlformats.org/officeDocument/2006/relationships/hyperlink" Target="file:///C:\Users\cottaan\AppData\Roaming\Microsoft\Word\eSpecies\speciesValidator.html%3fwdpa=785" TargetMode="External"/><Relationship Id="rId1376" Type="http://schemas.openxmlformats.org/officeDocument/2006/relationships/hyperlink" Target="mailto:Andrew.cottam@jrc.ec.europa.eu"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image" Target="media/image129.png"/><Relationship Id="rId1029" Type="http://schemas.openxmlformats.org/officeDocument/2006/relationships/hyperlink" Target="http://desktop.arcgis.com/en/desktop/latest/analyze/python/extending-geoprocessing-through-python-modules.htm" TargetMode="External"/><Relationship Id="rId1236" Type="http://schemas.openxmlformats.org/officeDocument/2006/relationships/hyperlink" Target="http://docs.python.org/tutorial/modules.html"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image" Target="media/image75.jpeg"/><Relationship Id="rId813"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303" Type="http://schemas.openxmlformats.org/officeDocument/2006/relationships/hyperlink" Target="https://github.com/SitePen/dgrid.gi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image" Target="media/image91.png"/><Relationship Id="rId1093" Type="http://schemas.openxmlformats.org/officeDocument/2006/relationships/hyperlink" Target="https://www.kaggle.com"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image" Target="media/image46.png"/><Relationship Id="rId768" Type="http://schemas.openxmlformats.org/officeDocument/2006/relationships/hyperlink" Target="https://api.elsevier.com/content/search/scopus?query=water&amp;apiKey=b3a71de2bde04544495881ed9d2f9c5b&amp;httpAccept=application/json" TargetMode="External"/><Relationship Id="rId975" Type="http://schemas.openxmlformats.org/officeDocument/2006/relationships/hyperlink" Target="http://hadoop-h05:8088/cluster" TargetMode="External"/><Relationship Id="rId1160" Type="http://schemas.openxmlformats.org/officeDocument/2006/relationships/hyperlink" Target="https://developers.arcgis.com/en/javascript/jshelp/inside_dojoversion.html" TargetMode="External"/><Relationship Id="rId1398" Type="http://schemas.openxmlformats.org/officeDocument/2006/relationships/hyperlink" Target="http://datamarket.azure.com/dataset/unitednations/wto" TargetMode="External"/><Relationship Id="rId628" Type="http://schemas.openxmlformats.org/officeDocument/2006/relationships/hyperlink" Target="https://github.com/andrewcottam/water_detection_python_scripts/blob/a629eeee2be081617b603a156a284ac969d7baa6/validateAllWaterSites.py" TargetMode="External"/><Relationship Id="rId835" Type="http://schemas.openxmlformats.org/officeDocument/2006/relationships/hyperlink" Target="https://www.assembla.com/spaces/sis/wiki/Red_List_API" TargetMode="External"/><Relationship Id="rId1258" Type="http://schemas.openxmlformats.org/officeDocument/2006/relationships/image" Target="media/image144.png"/><Relationship Id="rId1020" Type="http://schemas.openxmlformats.org/officeDocument/2006/relationships/hyperlink" Target="http://help.arcgis.com/en/arcgisdesktop/10.0/help/index.html" TargetMode="External"/><Relationship Id="rId1118" Type="http://schemas.openxmlformats.org/officeDocument/2006/relationships/hyperlink" Target="https://blogs.esri.com/esri/arcgis/2015/12/02/understanding-esri-vector-basemap-file-structure/" TargetMode="External"/><Relationship Id="rId1325" Type="http://schemas.openxmlformats.org/officeDocument/2006/relationships/hyperlink" Target="http://s-jrciprvm-svn001p.jrc.org:8080/svn/h03-monde-repo/" TargetMode="External"/><Relationship Id="rId902" Type="http://schemas.openxmlformats.org/officeDocument/2006/relationships/hyperlink" Target="http://hadoop-m2:50070/webhdfs/v1/user/cottaan?op=LISTSTATUS"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hyperlink" Target="https://code.earthengine.google.com/084362af5b55a6ef40b1112f8d3dc840" TargetMode="External"/><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cloud.google.com/appengine/docs/python/tools/libraries27" TargetMode="External"/><Relationship Id="rId997" Type="http://schemas.openxmlformats.org/officeDocument/2006/relationships/hyperlink" Target="http://www.postgresql.org/docs/9.0/static/indexes-intro.html" TargetMode="External"/><Relationship Id="rId1182" Type="http://schemas.openxmlformats.org/officeDocument/2006/relationships/hyperlink" Target="http://swingley.github.io/arg/"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www.youtube.com/watch?v=xHvJhuGGOKc" TargetMode="External"/><Relationship Id="rId1042"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717" Type="http://schemas.openxmlformats.org/officeDocument/2006/relationships/hyperlink" Target="https://code.earthengine.google.com/f5777812a4c59026f21683f683901485" TargetMode="External"/><Relationship Id="rId924" Type="http://schemas.openxmlformats.org/officeDocument/2006/relationships/hyperlink" Target="http://h05-nn01.jrc.it:60010/master-status" TargetMode="External"/><Relationship Id="rId1347" Type="http://schemas.openxmlformats.org/officeDocument/2006/relationships/hyperlink" Target="http://wab.jrc.cec.eu.int/vcs/" TargetMode="External"/><Relationship Id="rId53" Type="http://schemas.openxmlformats.org/officeDocument/2006/relationships/image" Target="media/image5.png"/><Relationship Id="rId1207" Type="http://schemas.openxmlformats.org/officeDocument/2006/relationships/hyperlink" Target="https://ftp.gnu.org/gnu/octave/windows/octave-4.2.1-w64-installer.exe" TargetMode="External"/><Relationship Id="rId367" Type="http://schemas.openxmlformats.org/officeDocument/2006/relationships/hyperlink" Target="http://...api/person-by-id/1/pets.xml" TargetMode="External"/><Relationship Id="rId574" Type="http://schemas.openxmlformats.org/officeDocument/2006/relationships/hyperlink" Target="https://cloud.google.com/compute/docs/instances/connecting-to-instance" TargetMode="External"/><Relationship Id="rId227" Type="http://schemas.openxmlformats.org/officeDocument/2006/relationships/image" Target="media/image27.jpeg"/><Relationship Id="rId781" Type="http://schemas.openxmlformats.org/officeDocument/2006/relationships/hyperlink" Target="https://andrewcottam.cartodb.com/api/v2/sql?q=select%20name,ST_AsText(the_geom)%20as%20the_geom%20from%20countries%20where%20iso3='MYS'" TargetMode="External"/><Relationship Id="rId879" Type="http://schemas.openxmlformats.org/officeDocument/2006/relationships/hyperlink" Target="http://www.cs.brandeis.edu/~rshaull/cs147a-fall-2008/hadoop-example/"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file:///E:\cottaan\My%20Documents\github%20repos\test\mergeCSVFiles2.py" TargetMode="External"/><Relationship Id="rId739" Type="http://schemas.openxmlformats.org/officeDocument/2006/relationships/hyperlink" Target="https://developers.google.com/earth-engine/python_install" TargetMode="External"/><Relationship Id="rId1064" Type="http://schemas.openxmlformats.org/officeDocument/2006/relationships/hyperlink" Target="http://jupyter.org/install.html" TargetMode="External"/><Relationship Id="rId1271" Type="http://schemas.openxmlformats.org/officeDocument/2006/relationships/hyperlink" Target="http://geojson.io/" TargetMode="External"/><Relationship Id="rId1369" Type="http://schemas.openxmlformats.org/officeDocument/2006/relationships/hyperlink" Target="https://connected.cnect.cec.eu.int/community/jrc/ict/jrc-e-library/blog/2015/10/26/online-access-to-licensed-content-from-ispra-scientific-workstations" TargetMode="External"/><Relationship Id="rId501" Type="http://schemas.openxmlformats.org/officeDocument/2006/relationships/hyperlink" Target="https://developers.google.com/identity/sign-in/web/" TargetMode="External"/><Relationship Id="rId946" Type="http://schemas.openxmlformats.org/officeDocument/2006/relationships/hyperlink" Target="http://blog.matthewrathbone.com/2013/08/10/guide-to-writing-hive-udfs.html" TargetMode="External"/><Relationship Id="rId1131" Type="http://schemas.openxmlformats.org/officeDocument/2006/relationships/hyperlink" Target="https://github.com/tilezen/vector-datasource/wiki/Mapzen-Vector-Tile-Service" TargetMode="External"/><Relationship Id="rId1229" Type="http://schemas.openxmlformats.org/officeDocument/2006/relationships/hyperlink" Target="https://www.tensorflow.org/install/install_linux"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help.arcgis.com/en/arcgisdesktop/10.0/help/003r/pdf/projected_coordinate_systems.pdf"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65.png"/><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image" Target="media/image86.png"/><Relationship Id="rId870" Type="http://schemas.openxmlformats.org/officeDocument/2006/relationships/hyperlink" Target="http://h05-dn01.jrc.it:50060/" TargetMode="External"/><Relationship Id="rId1086" Type="http://schemas.openxmlformats.org/officeDocument/2006/relationships/hyperlink" Target="http://172.17.0.6:8081" TargetMode="External"/><Relationship Id="rId1293" Type="http://schemas.openxmlformats.org/officeDocument/2006/relationships/hyperlink" Target="file:///C:\Users\cottaan\AppData\Roaming\Microsoft\Word\http%20-%20nothing!%20No%20messag,%20nothing.%20Reverting%20to%20Aptana" TargetMode="External"/><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docs.c9.io/docs/inactive-workspaces" TargetMode="External"/><Relationship Id="rId968" Type="http://schemas.openxmlformats.org/officeDocument/2006/relationships/hyperlink" Target="https://issues.cloudera.org/browse/IMPALA-695" TargetMode="External"/><Relationship Id="rId1153" Type="http://schemas.openxmlformats.org/officeDocument/2006/relationships/hyperlink" Target="http://dojotoolkit.org/reference-guide/dojo/topic.html" TargetMode="External"/><Relationship Id="rId97" Type="http://schemas.openxmlformats.org/officeDocument/2006/relationships/image" Target="media/image11.jpeg"/><Relationship Id="rId730" Type="http://schemas.openxmlformats.org/officeDocument/2006/relationships/hyperlink" Target="https://ee-api.appspot.com/api/algorithms" TargetMode="External"/><Relationship Id="rId828" Type="http://schemas.openxmlformats.org/officeDocument/2006/relationships/hyperlink" Target="http://api.gbif.org/v0.9/species?name=Pongo%20pygmaeus&amp;datasetKey=d7dddbf4-2cf0-4f39-9b2a-bb099caae36c" TargetMode="External"/><Relationship Id="rId1013" Type="http://schemas.openxmlformats.org/officeDocument/2006/relationships/hyperlink" Target="https://wiki.appcelerator.org/display/guides2/Reverting+to+a+Previous+Version" TargetMode="External"/><Relationship Id="rId1360" Type="http://schemas.openxmlformats.org/officeDocument/2006/relationships/image" Target="media/image153.png"/><Relationship Id="rId1220" Type="http://schemas.openxmlformats.org/officeDocument/2006/relationships/hyperlink" Target="https://pypi.python.org/packages/source/o/ordereddict/ordereddict-1.1.tar.gz" TargetMode="External"/><Relationship Id="rId1318" Type="http://schemas.openxmlformats.org/officeDocument/2006/relationships/hyperlink" Target="https://owslib.svn.sourceforge.net/svnroot/owslib" TargetMode="External"/><Relationship Id="rId24" Type="http://schemas.openxmlformats.org/officeDocument/2006/relationships/image" Target="media/image3.png"/><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image" Target="media/image97.png"/><Relationship Id="rId892" Type="http://schemas.openxmlformats.org/officeDocument/2006/relationships/hyperlink" Target="http://developer.yahoo.com/hadoop/tutorial/module2.html"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cloud.google.com/appengine/docs/python/download" TargetMode="External"/><Relationship Id="rId752" Type="http://schemas.openxmlformats.org/officeDocument/2006/relationships/hyperlink" Target="http://gis.stackexchange.com/questions/8650/how-to-measure-the-accuracy-of-latitude-and-longitude" TargetMode="External"/><Relationship Id="rId1175" Type="http://schemas.openxmlformats.org/officeDocument/2006/relationships/hyperlink" Target="http://www.sitepen.com/blog/2012/05/03/css-styling-of-dgrid/" TargetMode="External"/><Relationship Id="rId1382" Type="http://schemas.openxmlformats.org/officeDocument/2006/relationships/hyperlink" Target="http://mapservices.iucnredlist.org/arcgis/manager" TargetMode="External"/><Relationship Id="rId405" Type="http://schemas.openxmlformats.org/officeDocument/2006/relationships/hyperlink" Target="http://h03-dev-vm7/cgi-bin/eSpecies/species/map/17975" TargetMode="External"/><Relationship Id="rId612" Type="http://schemas.openxmlformats.org/officeDocument/2006/relationships/hyperlink" Target="https://github.com/andrewcottam/postgis_scripts/commit/520b7298b9e289911def4a962708b335902de064" TargetMode="External"/><Relationship Id="rId1035" Type="http://schemas.openxmlformats.org/officeDocument/2006/relationships/hyperlink" Target="http://blogs.esri.com/esri/arcgis/tag/nosql/" TargetMode="External"/><Relationship Id="rId1242" Type="http://schemas.openxmlformats.org/officeDocument/2006/relationships/hyperlink" Target="http://www.howtogeek.com/howto/ubuntu/display-number-of-processors-on-linux/" TargetMode="External"/><Relationship Id="rId917" Type="http://schemas.openxmlformats.org/officeDocument/2006/relationships/hyperlink" Target="http://hadoop-h05:50030/logs/hadoop-cmf-mapreduce1-JOBTRACKER-hadoop-h05.log.out" TargetMode="External"/><Relationship Id="rId1102" Type="http://schemas.openxmlformats.org/officeDocument/2006/relationships/hyperlink" Target="http://docs.geoserver.org/2.2.0/user/data/database/postgis.html" TargetMode="External"/><Relationship Id="rId46" Type="http://schemas.openxmlformats.org/officeDocument/2006/relationships/hyperlink" Target="http://www.glims.org/RGI/rgi_files/RGI_latest.zip" TargetMode="External"/><Relationship Id="rId1407" Type="http://schemas.openxmlformats.org/officeDocument/2006/relationships/hyperlink" Target="http://www.protectedplanet.net/sites/1250" TargetMode="External"/><Relationship Id="rId195" Type="http://schemas.openxmlformats.org/officeDocument/2006/relationships/hyperlink" Target="http://ieeexplore.ieee.org/stamp/stamp.jsp?tp=&amp;arnumber=787289"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hyperlink" Target="https://cloud.google.com/appengine/docs/python/tools/using-libraries-python-27" TargetMode="External"/><Relationship Id="rId1197" Type="http://schemas.openxmlformats.org/officeDocument/2006/relationships/hyperlink" Target="https://mapzen.com/products/tangram/"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api.elsevier.com/documentation/search/SCOPUSSearchViews.htm" TargetMode="External"/><Relationship Id="rId981" Type="http://schemas.openxmlformats.org/officeDocument/2006/relationships/image" Target="media/image132.png"/><Relationship Id="rId1057"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github.com/andrewcottam/ArcGIS-Geoprocessing-Scripts/blob/master/src/UpdateWaterClass.py" TargetMode="External"/><Relationship Id="rId841" Type="http://schemas.openxmlformats.org/officeDocument/2006/relationships/hyperlink" Target="http://testcharlie.jrc.it/pa/347" TargetMode="External"/><Relationship Id="rId1264" Type="http://schemas.openxmlformats.org/officeDocument/2006/relationships/hyperlink" Target="http://www.postgresonline.com/journal/archives/38-PuTTY-for-SSH-Tunneling-to-PostgreSQL-Server.html" TargetMode="External"/><Relationship Id="rId701" Type="http://schemas.openxmlformats.org/officeDocument/2006/relationships/image" Target="media/image102.png"/><Relationship Id="rId939" Type="http://schemas.openxmlformats.org/officeDocument/2006/relationships/hyperlink" Target="https://cwiki.apache.org/confluence/display/Hive/LanguageManual+Cli" TargetMode="External"/><Relationship Id="rId1124" Type="http://schemas.openxmlformats.org/officeDocument/2006/relationships/hyperlink" Target="https://tile.mapzen.com/mapzen/vector/v1/all/15/17167/11672.topojson?api_key=vector-tiles-VyYjZGS" TargetMode="External"/><Relationship Id="rId1331" Type="http://schemas.openxmlformats.org/officeDocument/2006/relationships/hyperlink" Target="https://pypi.python.org/packages/source/o/ordereddict/ordereddict-1.1.tar.gz"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75421A-680F-4933-9EA2-AD4927A97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3</TotalTime>
  <Pages>409</Pages>
  <Words>185416</Words>
  <Characters>1056876</Characters>
  <Application>Microsoft Office Word</Application>
  <DocSecurity>0</DocSecurity>
  <Lines>8807</Lines>
  <Paragraphs>2479</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3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61</cp:revision>
  <cp:lastPrinted>2016-09-26T09:25:00Z</cp:lastPrinted>
  <dcterms:created xsi:type="dcterms:W3CDTF">2017-06-09T13:54:00Z</dcterms:created>
  <dcterms:modified xsi:type="dcterms:W3CDTF">2017-06-15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